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78B83" w14:textId="77777777" w:rsidR="006A2916" w:rsidRDefault="006A2916" w:rsidP="00724BA1">
      <w:pPr>
        <w:spacing w:line="480" w:lineRule="auto"/>
        <w:rPr>
          <w:b/>
        </w:rPr>
      </w:pPr>
      <w:r w:rsidRPr="004D459D">
        <w:rPr>
          <w:b/>
        </w:rPr>
        <w:t>Predicti</w:t>
      </w:r>
      <w:r w:rsidR="00D075EB">
        <w:rPr>
          <w:b/>
        </w:rPr>
        <w:t>ng</w:t>
      </w:r>
      <w:r w:rsidRPr="004D459D">
        <w:rPr>
          <w:b/>
        </w:rPr>
        <w:t xml:space="preserve"> childhood overweight and obesity </w:t>
      </w:r>
      <w:r w:rsidR="00D075EB">
        <w:rPr>
          <w:b/>
        </w:rPr>
        <w:t>using</w:t>
      </w:r>
      <w:r w:rsidR="00D075EB" w:rsidRPr="004D459D">
        <w:rPr>
          <w:b/>
        </w:rPr>
        <w:t xml:space="preserve"> </w:t>
      </w:r>
      <w:r w:rsidRPr="004D459D">
        <w:rPr>
          <w:b/>
        </w:rPr>
        <w:t>maternal and early life risk factors: a systematic review</w:t>
      </w:r>
    </w:p>
    <w:p w14:paraId="5548A0FD" w14:textId="71DC1C5F" w:rsidR="0075381B" w:rsidRDefault="0075381B" w:rsidP="004D459D">
      <w:pPr>
        <w:spacing w:line="480" w:lineRule="auto"/>
        <w:rPr>
          <w:b/>
        </w:rPr>
      </w:pPr>
    </w:p>
    <w:p w14:paraId="12E98809" w14:textId="51F3FF07" w:rsidR="004405E7" w:rsidRDefault="004405E7" w:rsidP="004405E7">
      <w:pPr>
        <w:spacing w:line="480" w:lineRule="auto"/>
        <w:rPr>
          <w:vertAlign w:val="superscript"/>
        </w:rPr>
      </w:pPr>
      <w:r w:rsidRPr="0075381B">
        <w:t>N</w:t>
      </w:r>
      <w:r w:rsidR="0070698E">
        <w:t>ida</w:t>
      </w:r>
      <w:r w:rsidRPr="0075381B">
        <w:t xml:space="preserve"> Ziauddeen</w:t>
      </w:r>
      <w:r w:rsidRPr="0075381B">
        <w:rPr>
          <w:vertAlign w:val="superscript"/>
        </w:rPr>
        <w:t>1</w:t>
      </w:r>
      <w:r w:rsidR="00EC49D6" w:rsidRPr="00EC49D6">
        <w:t>*</w:t>
      </w:r>
      <w:r w:rsidRPr="0075381B">
        <w:t>, P</w:t>
      </w:r>
      <w:r w:rsidR="0070698E">
        <w:t xml:space="preserve">aul </w:t>
      </w:r>
      <w:r w:rsidRPr="0075381B">
        <w:t>J Roderick</w:t>
      </w:r>
      <w:r w:rsidRPr="0075381B">
        <w:rPr>
          <w:vertAlign w:val="superscript"/>
        </w:rPr>
        <w:t>1</w:t>
      </w:r>
      <w:r w:rsidRPr="0075381B">
        <w:t>, N</w:t>
      </w:r>
      <w:r w:rsidR="0070698E">
        <w:t xml:space="preserve">icholas </w:t>
      </w:r>
      <w:r w:rsidRPr="0075381B">
        <w:t>S Macklon</w:t>
      </w:r>
      <w:r w:rsidRPr="0075381B">
        <w:rPr>
          <w:vertAlign w:val="superscript"/>
        </w:rPr>
        <w:t>2</w:t>
      </w:r>
      <w:r w:rsidR="004B0215" w:rsidRPr="004B0215">
        <w:t xml:space="preserve"> </w:t>
      </w:r>
      <w:r w:rsidR="004B0215">
        <w:t xml:space="preserve">and </w:t>
      </w:r>
      <w:r w:rsidR="004B0215" w:rsidRPr="0075381B">
        <w:t>N</w:t>
      </w:r>
      <w:r w:rsidR="0070698E">
        <w:t xml:space="preserve">isreen </w:t>
      </w:r>
      <w:r w:rsidR="004B0215" w:rsidRPr="0075381B">
        <w:t>A Alwan</w:t>
      </w:r>
      <w:r w:rsidR="004B0215" w:rsidRPr="0075381B">
        <w:rPr>
          <w:vertAlign w:val="superscript"/>
        </w:rPr>
        <w:t>1</w:t>
      </w:r>
    </w:p>
    <w:p w14:paraId="24396438" w14:textId="77777777" w:rsidR="004405E7" w:rsidRPr="0075381B" w:rsidRDefault="004405E7" w:rsidP="004D459D">
      <w:pPr>
        <w:spacing w:line="480" w:lineRule="auto"/>
        <w:rPr>
          <w:vertAlign w:val="superscript"/>
        </w:rPr>
      </w:pPr>
    </w:p>
    <w:p w14:paraId="5E54E03A" w14:textId="445ACD27" w:rsidR="0075381B" w:rsidRPr="0075381B" w:rsidRDefault="0075381B" w:rsidP="004D459D">
      <w:pPr>
        <w:spacing w:line="480" w:lineRule="auto"/>
      </w:pPr>
      <w:r w:rsidRPr="0075381B">
        <w:rPr>
          <w:vertAlign w:val="superscript"/>
        </w:rPr>
        <w:t xml:space="preserve">1 </w:t>
      </w:r>
      <w:r w:rsidRPr="0075381B">
        <w:t xml:space="preserve">Academic </w:t>
      </w:r>
      <w:r w:rsidR="00060331">
        <w:t>U</w:t>
      </w:r>
      <w:r w:rsidR="00060331" w:rsidRPr="0075381B">
        <w:t xml:space="preserve">nit </w:t>
      </w:r>
      <w:r w:rsidRPr="0075381B">
        <w:t>of Primary Care and Population Sciences, Faculty of Medicine, University of Southampton, Southampton, UK</w:t>
      </w:r>
    </w:p>
    <w:p w14:paraId="09F90930" w14:textId="73F9E8EF" w:rsidR="0075381B" w:rsidRDefault="0075381B" w:rsidP="004D459D">
      <w:pPr>
        <w:spacing w:line="480" w:lineRule="auto"/>
      </w:pPr>
      <w:r w:rsidRPr="0075381B">
        <w:rPr>
          <w:vertAlign w:val="superscript"/>
        </w:rPr>
        <w:lastRenderedPageBreak/>
        <w:t>2</w:t>
      </w:r>
      <w:r w:rsidRPr="0075381B">
        <w:t xml:space="preserve"> Academic </w:t>
      </w:r>
      <w:r w:rsidR="004707F3">
        <w:t>U</w:t>
      </w:r>
      <w:r w:rsidRPr="0075381B">
        <w:t>nit of Human Development and Health, Faculty of Medicine, University of Southampton, Southampton, UK</w:t>
      </w:r>
    </w:p>
    <w:p w14:paraId="39457FB3" w14:textId="4D25978D" w:rsidR="00B7617F" w:rsidRPr="0075381B" w:rsidRDefault="00B7617F" w:rsidP="004D459D">
      <w:pPr>
        <w:spacing w:line="480" w:lineRule="auto"/>
      </w:pPr>
    </w:p>
    <w:p w14:paraId="31E21B74" w14:textId="4EBC4E5E" w:rsidR="005C01B9" w:rsidRPr="0075381B" w:rsidRDefault="0075381B" w:rsidP="004D459D">
      <w:pPr>
        <w:spacing w:line="480" w:lineRule="auto"/>
      </w:pPr>
      <w:r w:rsidRPr="0075381B">
        <w:t>Keywords: prediction models, childhood obesity</w:t>
      </w:r>
      <w:r w:rsidR="00EC49D6">
        <w:t>, overweight, maternal factors</w:t>
      </w:r>
    </w:p>
    <w:p w14:paraId="66D990A7" w14:textId="14DF0227" w:rsidR="0070698E" w:rsidRDefault="0070698E" w:rsidP="004D459D">
      <w:pPr>
        <w:spacing w:line="480" w:lineRule="auto"/>
        <w:rPr>
          <w:b/>
        </w:rPr>
      </w:pPr>
    </w:p>
    <w:p w14:paraId="40E4625D" w14:textId="2F48337C" w:rsidR="0075381B" w:rsidRPr="0070698E" w:rsidRDefault="0070698E" w:rsidP="004D459D">
      <w:pPr>
        <w:spacing w:line="480" w:lineRule="auto"/>
      </w:pPr>
      <w:r w:rsidRPr="0070698E">
        <w:t xml:space="preserve">Running title: </w:t>
      </w:r>
      <w:r w:rsidR="00BF0E63" w:rsidRPr="00BF0E63">
        <w:t>Predicting childhood overweight</w:t>
      </w:r>
    </w:p>
    <w:p w14:paraId="371D9EDD" w14:textId="7AF9AD46" w:rsidR="0070698E" w:rsidRDefault="0070698E" w:rsidP="0070698E">
      <w:pPr>
        <w:spacing w:line="480" w:lineRule="auto"/>
      </w:pPr>
    </w:p>
    <w:p w14:paraId="06644A32" w14:textId="77777777" w:rsidR="0070698E" w:rsidRDefault="0070698E" w:rsidP="0070698E">
      <w:pPr>
        <w:spacing w:line="480" w:lineRule="auto"/>
      </w:pPr>
      <w:r>
        <w:lastRenderedPageBreak/>
        <w:t xml:space="preserve">*Corresponding author: Nida Ziauddeen, </w:t>
      </w:r>
      <w:r w:rsidRPr="0075381B">
        <w:t>Academic unit of Primary Care and Population Sciences, Faculty of Medicine, University of Southampton, Southampton</w:t>
      </w:r>
      <w:r>
        <w:t xml:space="preserve"> SO16 6YD</w:t>
      </w:r>
      <w:r w:rsidRPr="0075381B">
        <w:t>, UK</w:t>
      </w:r>
    </w:p>
    <w:p w14:paraId="507F25B2" w14:textId="77777777" w:rsidR="0070698E" w:rsidRPr="00060331" w:rsidRDefault="0070698E" w:rsidP="0070698E">
      <w:pPr>
        <w:spacing w:line="480" w:lineRule="auto"/>
      </w:pPr>
      <w:r w:rsidRPr="00060331">
        <w:t>Email: N.Ziauddeen@soton.ac.uk</w:t>
      </w:r>
    </w:p>
    <w:p w14:paraId="38D60D15" w14:textId="77777777" w:rsidR="0070698E" w:rsidRPr="009C402F" w:rsidRDefault="0070698E" w:rsidP="0070698E">
      <w:pPr>
        <w:spacing w:line="480" w:lineRule="auto"/>
      </w:pPr>
      <w:r w:rsidRPr="009C402F">
        <w:t>Telephone: 0044 (0) 23 81 206287</w:t>
      </w:r>
    </w:p>
    <w:p w14:paraId="02D46150" w14:textId="192A9DA7" w:rsidR="0070698E" w:rsidRDefault="0070698E" w:rsidP="004D459D">
      <w:pPr>
        <w:spacing w:line="480" w:lineRule="auto"/>
        <w:rPr>
          <w:b/>
        </w:rPr>
      </w:pPr>
    </w:p>
    <w:p w14:paraId="12EEE11E" w14:textId="413B4E34" w:rsidR="0070698E" w:rsidRDefault="0070698E" w:rsidP="004D459D">
      <w:pPr>
        <w:spacing w:line="480" w:lineRule="auto"/>
      </w:pPr>
      <w:r w:rsidRPr="0070698E">
        <w:t>Conflicts of interest: The authors have no conflicts of interest to declare</w:t>
      </w:r>
      <w:r>
        <w:t>.</w:t>
      </w:r>
    </w:p>
    <w:p w14:paraId="1B33F5F0" w14:textId="7DFF8150" w:rsidR="0070698E" w:rsidRDefault="0070698E" w:rsidP="004D459D">
      <w:pPr>
        <w:spacing w:line="480" w:lineRule="auto"/>
      </w:pPr>
    </w:p>
    <w:p w14:paraId="4E10E3C8" w14:textId="77777777" w:rsidR="0070698E" w:rsidRDefault="0070698E" w:rsidP="004D459D">
      <w:pPr>
        <w:spacing w:line="480" w:lineRule="auto"/>
        <w:rPr>
          <w:b/>
        </w:rPr>
      </w:pPr>
    </w:p>
    <w:p w14:paraId="4FC2F08C" w14:textId="77777777" w:rsidR="0070698E" w:rsidRDefault="0070698E" w:rsidP="004D459D">
      <w:pPr>
        <w:spacing w:line="480" w:lineRule="auto"/>
        <w:rPr>
          <w:b/>
        </w:rPr>
      </w:pPr>
    </w:p>
    <w:p w14:paraId="540DAA4F" w14:textId="77777777" w:rsidR="004175A4" w:rsidRDefault="004175A4" w:rsidP="004D459D">
      <w:pPr>
        <w:spacing w:line="480" w:lineRule="auto"/>
        <w:rPr>
          <w:b/>
        </w:rPr>
      </w:pPr>
      <w:r>
        <w:rPr>
          <w:b/>
        </w:rPr>
        <w:t>Abbreviations</w:t>
      </w:r>
    </w:p>
    <w:p w14:paraId="614A7E19" w14:textId="6996CE08" w:rsidR="004175A4" w:rsidRDefault="004175A4" w:rsidP="004D459D">
      <w:pPr>
        <w:spacing w:line="480" w:lineRule="auto"/>
      </w:pPr>
      <w:r>
        <w:t xml:space="preserve">WHO - </w:t>
      </w:r>
      <w:r w:rsidRPr="004D459D">
        <w:t xml:space="preserve">World Health Organisation </w:t>
      </w:r>
    </w:p>
    <w:p w14:paraId="596AF7F3" w14:textId="60C28828" w:rsidR="004175A4" w:rsidRDefault="004175A4" w:rsidP="004175A4">
      <w:pPr>
        <w:spacing w:line="480" w:lineRule="auto"/>
      </w:pPr>
      <w:r>
        <w:t xml:space="preserve">NCMP - </w:t>
      </w:r>
      <w:r w:rsidRPr="004D459D">
        <w:t>National Ch</w:t>
      </w:r>
      <w:r>
        <w:t xml:space="preserve">ild Measurement Programme </w:t>
      </w:r>
    </w:p>
    <w:p w14:paraId="21EE5D12" w14:textId="7ADAF116" w:rsidR="004175A4" w:rsidRDefault="004175A4" w:rsidP="004175A4">
      <w:pPr>
        <w:spacing w:line="480" w:lineRule="auto"/>
      </w:pPr>
      <w:r>
        <w:t>D</w:t>
      </w:r>
      <w:r w:rsidR="000D1399">
        <w:t>O</w:t>
      </w:r>
      <w:r>
        <w:t>H</w:t>
      </w:r>
      <w:r w:rsidR="000D1399">
        <w:t>a</w:t>
      </w:r>
      <w:r>
        <w:t xml:space="preserve">D - Developmental </w:t>
      </w:r>
      <w:r w:rsidRPr="004D459D">
        <w:t xml:space="preserve">origins </w:t>
      </w:r>
      <w:r>
        <w:t>of health and disease</w:t>
      </w:r>
    </w:p>
    <w:p w14:paraId="4AA16AC8" w14:textId="50DEE466" w:rsidR="000D1399" w:rsidRDefault="000D1399" w:rsidP="004175A4">
      <w:pPr>
        <w:spacing w:line="480" w:lineRule="auto"/>
      </w:pPr>
      <w:r>
        <w:t>MRH - Maternal resources hypothesis</w:t>
      </w:r>
    </w:p>
    <w:p w14:paraId="1C396F1B" w14:textId="77777777" w:rsidR="004175A4" w:rsidRDefault="004175A4" w:rsidP="004175A4">
      <w:pPr>
        <w:spacing w:line="480" w:lineRule="auto"/>
      </w:pPr>
      <w:r>
        <w:t xml:space="preserve">IOTF - </w:t>
      </w:r>
      <w:r w:rsidRPr="004D459D">
        <w:t>Interna</w:t>
      </w:r>
      <w:r>
        <w:t xml:space="preserve">tional Obesity Task Force </w:t>
      </w:r>
    </w:p>
    <w:p w14:paraId="50636D55" w14:textId="589929EA" w:rsidR="004175A4" w:rsidRDefault="004175A4" w:rsidP="004175A4">
      <w:pPr>
        <w:spacing w:line="480" w:lineRule="auto"/>
      </w:pPr>
      <w:r>
        <w:t xml:space="preserve">CDC - </w:t>
      </w:r>
      <w:r w:rsidRPr="004D459D">
        <w:t>C</w:t>
      </w:r>
      <w:r>
        <w:t xml:space="preserve">enters for Disease Control </w:t>
      </w:r>
    </w:p>
    <w:p w14:paraId="14743218" w14:textId="77777777" w:rsidR="004175A4" w:rsidRDefault="004175A4" w:rsidP="004175A4">
      <w:pPr>
        <w:spacing w:line="480" w:lineRule="auto"/>
      </w:pPr>
      <w:r>
        <w:lastRenderedPageBreak/>
        <w:t>IQR – interquartile range</w:t>
      </w:r>
    </w:p>
    <w:p w14:paraId="3C38E794" w14:textId="77E12C7A" w:rsidR="004175A4" w:rsidRDefault="004175A4" w:rsidP="004175A4">
      <w:pPr>
        <w:spacing w:line="480" w:lineRule="auto"/>
      </w:pPr>
      <w:r>
        <w:t>AUROC – Area under receiver operating curve</w:t>
      </w:r>
    </w:p>
    <w:p w14:paraId="57FE2F03" w14:textId="77777777" w:rsidR="004175A4" w:rsidRDefault="004175A4" w:rsidP="004175A4">
      <w:pPr>
        <w:spacing w:line="480" w:lineRule="auto"/>
      </w:pPr>
      <w:r>
        <w:t>ALSPAC – Avon Longitudinal Study of Parents and Children</w:t>
      </w:r>
    </w:p>
    <w:p w14:paraId="4E5E0264" w14:textId="29A5DD95" w:rsidR="004175A4" w:rsidRDefault="004175A4" w:rsidP="004175A4">
      <w:pPr>
        <w:spacing w:line="480" w:lineRule="auto"/>
      </w:pPr>
    </w:p>
    <w:p w14:paraId="5B326D9A" w14:textId="03FEBED7" w:rsidR="004175A4" w:rsidRDefault="004175A4" w:rsidP="004175A4">
      <w:pPr>
        <w:spacing w:line="480" w:lineRule="auto"/>
      </w:pPr>
    </w:p>
    <w:p w14:paraId="5EEBF16E" w14:textId="0468516E" w:rsidR="004175A4" w:rsidRDefault="004175A4" w:rsidP="004175A4">
      <w:pPr>
        <w:spacing w:line="480" w:lineRule="auto"/>
      </w:pPr>
    </w:p>
    <w:p w14:paraId="31088C2E" w14:textId="70B0755F" w:rsidR="004175A4" w:rsidRDefault="004175A4" w:rsidP="004175A4">
      <w:pPr>
        <w:spacing w:line="480" w:lineRule="auto"/>
      </w:pPr>
    </w:p>
    <w:p w14:paraId="3C93ACC8" w14:textId="41F6F348" w:rsidR="004175A4" w:rsidRDefault="004175A4" w:rsidP="004175A4">
      <w:pPr>
        <w:spacing w:line="480" w:lineRule="auto"/>
      </w:pPr>
    </w:p>
    <w:p w14:paraId="39DFFB8E" w14:textId="0BF292EB" w:rsidR="004175A4" w:rsidRDefault="004175A4" w:rsidP="004175A4">
      <w:pPr>
        <w:spacing w:line="480" w:lineRule="auto"/>
      </w:pPr>
    </w:p>
    <w:p w14:paraId="73FAFC30" w14:textId="24347CF7" w:rsidR="004175A4" w:rsidRDefault="004175A4" w:rsidP="004175A4">
      <w:pPr>
        <w:spacing w:line="480" w:lineRule="auto"/>
      </w:pPr>
    </w:p>
    <w:p w14:paraId="0CAACFDF" w14:textId="06EDA914" w:rsidR="004175A4" w:rsidRDefault="004175A4" w:rsidP="004175A4">
      <w:pPr>
        <w:spacing w:line="480" w:lineRule="auto"/>
      </w:pPr>
    </w:p>
    <w:p w14:paraId="667C2899" w14:textId="422B80BE" w:rsidR="004175A4" w:rsidRDefault="004175A4" w:rsidP="004175A4">
      <w:pPr>
        <w:spacing w:line="480" w:lineRule="auto"/>
      </w:pPr>
    </w:p>
    <w:p w14:paraId="19F6C0E2" w14:textId="31137E57" w:rsidR="004175A4" w:rsidRDefault="004175A4" w:rsidP="004175A4">
      <w:pPr>
        <w:spacing w:line="480" w:lineRule="auto"/>
      </w:pPr>
    </w:p>
    <w:p w14:paraId="53E28A80" w14:textId="6D7DEE4E" w:rsidR="004175A4" w:rsidRDefault="004175A4" w:rsidP="004175A4">
      <w:pPr>
        <w:spacing w:line="480" w:lineRule="auto"/>
      </w:pPr>
    </w:p>
    <w:p w14:paraId="3D83D102" w14:textId="68F38537" w:rsidR="00CE3157" w:rsidRDefault="006A2916" w:rsidP="004D459D">
      <w:pPr>
        <w:spacing w:line="480" w:lineRule="auto"/>
        <w:rPr>
          <w:b/>
        </w:rPr>
      </w:pPr>
      <w:r w:rsidRPr="004D459D">
        <w:rPr>
          <w:b/>
        </w:rPr>
        <w:t>Abstract</w:t>
      </w:r>
      <w:r w:rsidR="00A87479">
        <w:rPr>
          <w:b/>
        </w:rPr>
        <w:t xml:space="preserve"> </w:t>
      </w:r>
    </w:p>
    <w:p w14:paraId="1949AFAC" w14:textId="7A1432DE" w:rsidR="002C1197" w:rsidRPr="00CE3157" w:rsidRDefault="0075381B" w:rsidP="007C1715">
      <w:pPr>
        <w:spacing w:line="480" w:lineRule="auto"/>
        <w:rPr>
          <w:b/>
        </w:rPr>
      </w:pPr>
      <w:r>
        <w:rPr>
          <w:b/>
        </w:rPr>
        <w:lastRenderedPageBreak/>
        <w:t>Background</w:t>
      </w:r>
      <w:r w:rsidR="007C1715">
        <w:rPr>
          <w:b/>
        </w:rPr>
        <w:t>:</w:t>
      </w:r>
      <w:r w:rsidR="00777260">
        <w:rPr>
          <w:b/>
        </w:rPr>
        <w:t xml:space="preserve"> </w:t>
      </w:r>
      <w:r w:rsidR="00CE3157" w:rsidRPr="00CE3157">
        <w:t xml:space="preserve">Childhood obesity is a serious public health challenge and </w:t>
      </w:r>
      <w:r w:rsidR="00CE3157" w:rsidRPr="004D459D">
        <w:t xml:space="preserve">identification of high-risk populations </w:t>
      </w:r>
      <w:r w:rsidR="004D42CF">
        <w:t>with early i</w:t>
      </w:r>
      <w:r w:rsidR="00CE3157" w:rsidRPr="004D459D">
        <w:t>nterven</w:t>
      </w:r>
      <w:r w:rsidR="004D42CF">
        <w:t>t</w:t>
      </w:r>
      <w:r w:rsidR="00CE3157" w:rsidRPr="004D459D">
        <w:t>i</w:t>
      </w:r>
      <w:r w:rsidR="004D42CF">
        <w:t>on</w:t>
      </w:r>
      <w:r w:rsidR="00CE3157" w:rsidRPr="004D459D">
        <w:t xml:space="preserve"> to prevent </w:t>
      </w:r>
      <w:r w:rsidR="0067312C">
        <w:t>its</w:t>
      </w:r>
      <w:r w:rsidR="00CE3157" w:rsidRPr="004D459D">
        <w:t xml:space="preserve"> development </w:t>
      </w:r>
      <w:r w:rsidR="002062F1">
        <w:t xml:space="preserve">is </w:t>
      </w:r>
      <w:r w:rsidR="00CE3157" w:rsidRPr="004D459D">
        <w:t>a priority</w:t>
      </w:r>
      <w:r w:rsidR="00CE3157">
        <w:t xml:space="preserve">. </w:t>
      </w:r>
      <w:r w:rsidR="002062F1">
        <w:t>We aimed to systematically</w:t>
      </w:r>
      <w:r w:rsidR="002C1197">
        <w:t xml:space="preserve"> review </w:t>
      </w:r>
      <w:r w:rsidR="0098582E" w:rsidRPr="004D459D">
        <w:t>prediction models for childhood overweight</w:t>
      </w:r>
      <w:r w:rsidR="002062F1">
        <w:t>/</w:t>
      </w:r>
      <w:r w:rsidR="0098582E" w:rsidRPr="004D459D">
        <w:t>obe</w:t>
      </w:r>
      <w:r w:rsidR="0098582E">
        <w:t xml:space="preserve">sity and critically assess the </w:t>
      </w:r>
      <w:r w:rsidR="002062F1">
        <w:t>methodology</w:t>
      </w:r>
      <w:r w:rsidR="0067312C">
        <w:t xml:space="preserve"> of </w:t>
      </w:r>
      <w:r w:rsidR="002062F1">
        <w:t xml:space="preserve">their </w:t>
      </w:r>
      <w:r w:rsidR="0098582E">
        <w:t>development</w:t>
      </w:r>
      <w:r w:rsidR="00B7617F">
        <w:t>, validation</w:t>
      </w:r>
      <w:r w:rsidR="0098582E">
        <w:t xml:space="preserve"> and reporting</w:t>
      </w:r>
      <w:r w:rsidR="002062F1">
        <w:t>.</w:t>
      </w:r>
      <w:r w:rsidR="0098582E">
        <w:t xml:space="preserve"> </w:t>
      </w:r>
      <w:r w:rsidR="002C1197">
        <w:t xml:space="preserve"> </w:t>
      </w:r>
    </w:p>
    <w:p w14:paraId="2556A734" w14:textId="360819FA" w:rsidR="007C1715" w:rsidRPr="002062F1" w:rsidRDefault="0075381B" w:rsidP="002062F1">
      <w:pPr>
        <w:spacing w:line="480" w:lineRule="auto"/>
      </w:pPr>
      <w:r>
        <w:rPr>
          <w:b/>
        </w:rPr>
        <w:t>Methods</w:t>
      </w:r>
      <w:r w:rsidR="007C1715">
        <w:rPr>
          <w:b/>
        </w:rPr>
        <w:t xml:space="preserve">: </w:t>
      </w:r>
      <w:r w:rsidR="007C1715">
        <w:t>Medline and Embase were searched systematically for s</w:t>
      </w:r>
      <w:r w:rsidR="007C1715" w:rsidRPr="004D459D">
        <w:t xml:space="preserve">tudies </w:t>
      </w:r>
      <w:r w:rsidR="002062F1">
        <w:t>describing</w:t>
      </w:r>
      <w:r w:rsidR="007C1715" w:rsidRPr="004D459D">
        <w:t xml:space="preserve"> the development </w:t>
      </w:r>
      <w:r w:rsidR="007C1715">
        <w:t>and/</w:t>
      </w:r>
      <w:r w:rsidR="003B01FA">
        <w:t xml:space="preserve">or validation of a </w:t>
      </w:r>
      <w:r w:rsidR="007C1715" w:rsidRPr="004D459D">
        <w:t>prediction model</w:t>
      </w:r>
      <w:r w:rsidR="003B01FA">
        <w:t>/</w:t>
      </w:r>
      <w:r w:rsidR="007C1715" w:rsidRPr="004D459D">
        <w:t>score for overweight and obesity</w:t>
      </w:r>
      <w:r w:rsidR="007C1715">
        <w:t xml:space="preserve"> between 1 to 13 year</w:t>
      </w:r>
      <w:r w:rsidR="0098582E">
        <w:t>s</w:t>
      </w:r>
      <w:r w:rsidR="007C1715">
        <w:t xml:space="preserve"> of age. </w:t>
      </w:r>
      <w:r w:rsidR="002062F1" w:rsidRPr="002062F1">
        <w:t>Data w</w:t>
      </w:r>
      <w:r w:rsidR="000E67E8">
        <w:t>ere</w:t>
      </w:r>
      <w:r w:rsidR="002062F1" w:rsidRPr="002062F1">
        <w:t xml:space="preserve"> extracted using the Cochrane CHARMS checklist for Prognosis Methods. </w:t>
      </w:r>
    </w:p>
    <w:p w14:paraId="08592C38" w14:textId="40680E82" w:rsidR="000B6D5A" w:rsidRDefault="0075381B" w:rsidP="004D459D">
      <w:pPr>
        <w:spacing w:line="480" w:lineRule="auto"/>
      </w:pPr>
      <w:r>
        <w:rPr>
          <w:b/>
        </w:rPr>
        <w:lastRenderedPageBreak/>
        <w:t>Results</w:t>
      </w:r>
      <w:r w:rsidR="0098582E">
        <w:rPr>
          <w:b/>
        </w:rPr>
        <w:t xml:space="preserve">: </w:t>
      </w:r>
      <w:r w:rsidR="002C1197">
        <w:t>Ten</w:t>
      </w:r>
      <w:r w:rsidR="009125F4" w:rsidRPr="004D459D">
        <w:t xml:space="preserve"> </w:t>
      </w:r>
      <w:r w:rsidR="006A2916" w:rsidRPr="004D459D">
        <w:t xml:space="preserve">studies were identified </w:t>
      </w:r>
      <w:r w:rsidR="0091601B">
        <w:t xml:space="preserve">that </w:t>
      </w:r>
      <w:r w:rsidR="006A2916" w:rsidRPr="004D459D">
        <w:t>developed</w:t>
      </w:r>
      <w:r w:rsidR="009125F4">
        <w:t xml:space="preserve"> (one), developed and validated</w:t>
      </w:r>
      <w:r w:rsidR="006A2916" w:rsidRPr="004D459D">
        <w:t xml:space="preserve"> (</w:t>
      </w:r>
      <w:r w:rsidR="002B28A3" w:rsidRPr="004D459D">
        <w:t>seven</w:t>
      </w:r>
      <w:r w:rsidR="002C1197">
        <w:t xml:space="preserve">) </w:t>
      </w:r>
      <w:r w:rsidR="006A2916" w:rsidRPr="004D459D">
        <w:t xml:space="preserve">or </w:t>
      </w:r>
      <w:r w:rsidR="009125F4">
        <w:t xml:space="preserve">externally </w:t>
      </w:r>
      <w:r w:rsidR="006A2916" w:rsidRPr="004D459D">
        <w:t xml:space="preserve">validated </w:t>
      </w:r>
      <w:r w:rsidR="004D42CF">
        <w:t xml:space="preserve">an </w:t>
      </w:r>
      <w:r w:rsidR="002C1197">
        <w:t xml:space="preserve">existing </w:t>
      </w:r>
      <w:r w:rsidR="006A2916" w:rsidRPr="004D459D">
        <w:t xml:space="preserve">(two) prediction model. </w:t>
      </w:r>
      <w:r w:rsidR="00F05251">
        <w:t xml:space="preserve">Six out of eight </w:t>
      </w:r>
      <w:r w:rsidR="000B6D5A">
        <w:t>models were developed using automated variable selection methods.</w:t>
      </w:r>
      <w:r w:rsidR="00E029E3">
        <w:t xml:space="preserve"> </w:t>
      </w:r>
      <w:r w:rsidR="00A95E7A">
        <w:t xml:space="preserve">Two studies used multiple imputation to </w:t>
      </w:r>
      <w:r w:rsidR="004D42CF">
        <w:t xml:space="preserve">handle </w:t>
      </w:r>
      <w:r w:rsidR="00A95E7A">
        <w:t xml:space="preserve">missing data. </w:t>
      </w:r>
    </w:p>
    <w:p w14:paraId="56B6A7EB" w14:textId="3D97D2D7" w:rsidR="002C1197" w:rsidRDefault="0016626D" w:rsidP="004D459D">
      <w:pPr>
        <w:spacing w:line="480" w:lineRule="auto"/>
      </w:pPr>
      <w:r>
        <w:t xml:space="preserve">From all studies, </w:t>
      </w:r>
      <w:r w:rsidR="00992626">
        <w:t xml:space="preserve">30475 </w:t>
      </w:r>
      <w:r>
        <w:t xml:space="preserve">participants were included. </w:t>
      </w:r>
      <w:r w:rsidR="00803159">
        <w:t>Of 25 predictors</w:t>
      </w:r>
      <w:r w:rsidR="00D10089">
        <w:t>,</w:t>
      </w:r>
      <w:r w:rsidR="00803159">
        <w:t xml:space="preserve"> only </w:t>
      </w:r>
      <w:r w:rsidR="00D10089">
        <w:t>seven were</w:t>
      </w:r>
      <w:r w:rsidR="00803159">
        <w:t xml:space="preserve"> </w:t>
      </w:r>
      <w:r w:rsidR="00D10089">
        <w:t xml:space="preserve">included </w:t>
      </w:r>
      <w:r w:rsidR="00803159">
        <w:t>in more than one</w:t>
      </w:r>
      <w:r w:rsidR="00D10089">
        <w:t xml:space="preserve"> model</w:t>
      </w:r>
      <w:r w:rsidR="00C618BD">
        <w:t xml:space="preserve"> with</w:t>
      </w:r>
      <w:r w:rsidR="00803159">
        <w:t xml:space="preserve"> </w:t>
      </w:r>
      <w:r w:rsidR="00C618BD">
        <w:t>m</w:t>
      </w:r>
      <w:r w:rsidR="004D42CF" w:rsidRPr="004D459D">
        <w:t xml:space="preserve">aternal </w:t>
      </w:r>
      <w:r w:rsidR="0070698E">
        <w:t xml:space="preserve">body mass index, </w:t>
      </w:r>
      <w:r w:rsidR="004D42CF" w:rsidRPr="004D459D">
        <w:t>birthweight and gender</w:t>
      </w:r>
      <w:r w:rsidR="004D42CF">
        <w:t xml:space="preserve"> the most common</w:t>
      </w:r>
      <w:r w:rsidR="004D42CF" w:rsidRPr="004D459D">
        <w:t>.</w:t>
      </w:r>
      <w:r w:rsidR="006A2916" w:rsidRPr="004D459D">
        <w:t xml:space="preserve"> </w:t>
      </w:r>
    </w:p>
    <w:p w14:paraId="30C4313B" w14:textId="2C001EA9" w:rsidR="00803159" w:rsidRDefault="006A2916" w:rsidP="000D1399">
      <w:pPr>
        <w:spacing w:line="480" w:lineRule="auto"/>
      </w:pPr>
      <w:r w:rsidRPr="004D459D">
        <w:rPr>
          <w:b/>
        </w:rPr>
        <w:lastRenderedPageBreak/>
        <w:t>Conclusion</w:t>
      </w:r>
      <w:r w:rsidRPr="004D459D">
        <w:t xml:space="preserve">: </w:t>
      </w:r>
      <w:r w:rsidR="00803159">
        <w:t>S</w:t>
      </w:r>
      <w:r w:rsidR="00213ADC" w:rsidRPr="004D459D">
        <w:t>everal</w:t>
      </w:r>
      <w:r w:rsidR="00C618BD">
        <w:t xml:space="preserve"> prediction</w:t>
      </w:r>
      <w:r w:rsidR="00213ADC" w:rsidRPr="004D459D">
        <w:t xml:space="preserve"> models </w:t>
      </w:r>
      <w:r w:rsidR="00803159">
        <w:t xml:space="preserve">exist but </w:t>
      </w:r>
      <w:r w:rsidR="00213ADC" w:rsidRPr="004D459D">
        <w:t xml:space="preserve">most have not been externally validated or compared to existing models to </w:t>
      </w:r>
      <w:r w:rsidR="00803159">
        <w:t xml:space="preserve">improve </w:t>
      </w:r>
      <w:r w:rsidR="00213ADC" w:rsidRPr="004D459D">
        <w:t xml:space="preserve">predictive performance. </w:t>
      </w:r>
      <w:r w:rsidR="00213ADC">
        <w:t xml:space="preserve">Methodological </w:t>
      </w:r>
      <w:r w:rsidR="00803159">
        <w:t xml:space="preserve">limitations </w:t>
      </w:r>
      <w:r w:rsidR="00213ADC">
        <w:t>in model development</w:t>
      </w:r>
      <w:r w:rsidR="00803159">
        <w:t xml:space="preserve"> and validation</w:t>
      </w:r>
      <w:r w:rsidR="00213ADC">
        <w:t xml:space="preserve"> combined with non-standard reporting </w:t>
      </w:r>
      <w:r w:rsidR="00803159">
        <w:t>restrict the implementation of existing models for the prevention of childhood obesity.</w:t>
      </w:r>
      <w:r w:rsidR="00213ADC" w:rsidRPr="004D459D">
        <w:t xml:space="preserve"> </w:t>
      </w:r>
    </w:p>
    <w:p w14:paraId="037700D7" w14:textId="2C7F58EC" w:rsidR="00144735" w:rsidRDefault="00144735" w:rsidP="004D459D">
      <w:pPr>
        <w:spacing w:line="480" w:lineRule="auto"/>
      </w:pPr>
    </w:p>
    <w:p w14:paraId="2C831DE4" w14:textId="1F9F7235" w:rsidR="00DA66F5" w:rsidRDefault="00DA66F5" w:rsidP="004D459D">
      <w:pPr>
        <w:spacing w:line="480" w:lineRule="auto"/>
      </w:pPr>
    </w:p>
    <w:p w14:paraId="42ED26B5" w14:textId="093BDB19" w:rsidR="00DA66F5" w:rsidRDefault="00DA66F5" w:rsidP="004D459D">
      <w:pPr>
        <w:spacing w:line="480" w:lineRule="auto"/>
      </w:pPr>
    </w:p>
    <w:p w14:paraId="58511663" w14:textId="61E07864" w:rsidR="00DA66F5" w:rsidRDefault="00DA66F5" w:rsidP="004D459D">
      <w:pPr>
        <w:spacing w:line="480" w:lineRule="auto"/>
      </w:pPr>
    </w:p>
    <w:p w14:paraId="7B77811F" w14:textId="5A131241" w:rsidR="00DA66F5" w:rsidRDefault="00DA66F5" w:rsidP="004D459D">
      <w:pPr>
        <w:spacing w:line="480" w:lineRule="auto"/>
      </w:pPr>
    </w:p>
    <w:p w14:paraId="28B03709" w14:textId="7A5031F1" w:rsidR="00DA66F5" w:rsidRDefault="00DA66F5" w:rsidP="004D459D">
      <w:pPr>
        <w:spacing w:line="480" w:lineRule="auto"/>
      </w:pPr>
    </w:p>
    <w:p w14:paraId="7198D3F9" w14:textId="622AC983" w:rsidR="00DA66F5" w:rsidRDefault="00DA66F5" w:rsidP="004D459D">
      <w:pPr>
        <w:spacing w:line="480" w:lineRule="auto"/>
      </w:pPr>
    </w:p>
    <w:p w14:paraId="1E819F74" w14:textId="77777777" w:rsidR="00DA66F5" w:rsidRDefault="00DA66F5" w:rsidP="004D459D">
      <w:pPr>
        <w:spacing w:line="480" w:lineRule="auto"/>
        <w:rPr>
          <w:b/>
        </w:rPr>
      </w:pPr>
    </w:p>
    <w:p w14:paraId="6E583F31" w14:textId="6DAF91BD" w:rsidR="006A2916" w:rsidRPr="004D459D" w:rsidRDefault="006A2916" w:rsidP="004D459D">
      <w:pPr>
        <w:spacing w:line="480" w:lineRule="auto"/>
        <w:rPr>
          <w:b/>
        </w:rPr>
      </w:pPr>
      <w:r w:rsidRPr="004D459D">
        <w:rPr>
          <w:b/>
        </w:rPr>
        <w:t>Introduction</w:t>
      </w:r>
    </w:p>
    <w:p w14:paraId="4A7D34DC" w14:textId="2D40616F" w:rsidR="006A2916" w:rsidRPr="004D459D" w:rsidRDefault="006A2916" w:rsidP="004D459D">
      <w:pPr>
        <w:spacing w:line="480" w:lineRule="auto"/>
      </w:pPr>
      <w:r w:rsidRPr="004D459D">
        <w:t>The World Health Organisation (WHO) has identified childhood overweight and obesity as one of the most serious public health challenges of the 21</w:t>
      </w:r>
      <w:r w:rsidRPr="004D459D">
        <w:rPr>
          <w:vertAlign w:val="superscript"/>
        </w:rPr>
        <w:t>st</w:t>
      </w:r>
      <w:r w:rsidRPr="004D459D">
        <w:t xml:space="preserve"> century with 42 million children aged under 5 years estimated as overweight globally in 2014</w:t>
      </w:r>
      <w:r w:rsidR="000E582B" w:rsidRPr="004D459D">
        <w:fldChar w:fldCharType="begin"/>
      </w:r>
      <w:r w:rsidR="004175A4">
        <w:instrText xml:space="preserve"> ADDIN EN.CITE &lt;EndNote&gt;&lt;Cite&gt;&lt;Author&gt;World Health Organization&lt;/Author&gt;&lt;RecNum&gt;90&lt;/RecNum&gt;&lt;DisplayText&gt;&lt;style face="superscript"&gt;1&lt;/style&gt;&lt;/DisplayText&gt;&lt;record&gt;&lt;rec-number&gt;90&lt;/rec-number&gt;&lt;foreign-keys&gt;&lt;key app="EN" db-id="xpszd2dw8etdwpepvr750w2w95xwx0ewedzv" timestamp="1477054445"&gt;90&lt;/key&gt;&lt;/foreign-keys&gt;&lt;ref-type name="Web Page"&gt;12&lt;/ref-type&gt;&lt;contributors&gt;&lt;authors&gt;&lt;author&gt;World Health Organization, &lt;/author&gt;&lt;/authors&gt;&lt;/contributors&gt;&lt;titles&gt;&lt;title&gt;Global Strategy on Diet, Physical Activity and Health&lt;/title&gt;&lt;/titles&gt;&lt;number&gt;21/10/2016&lt;/number&gt;&lt;dates&gt;&lt;/dates&gt;&lt;urls&gt;&lt;related-urls&gt;&lt;url&gt;http://www.who.int/dietphysicalactivity/childhood/en/&lt;/url&gt;&lt;/related-urls&gt;&lt;/urls&gt;&lt;/record&gt;&lt;/Cite&gt;&lt;/EndNote&gt;</w:instrText>
      </w:r>
      <w:r w:rsidR="000E582B" w:rsidRPr="004D459D">
        <w:fldChar w:fldCharType="separate"/>
      </w:r>
      <w:r w:rsidR="004175A4" w:rsidRPr="004175A4">
        <w:rPr>
          <w:noProof/>
          <w:vertAlign w:val="superscript"/>
        </w:rPr>
        <w:t>1</w:t>
      </w:r>
      <w:r w:rsidR="000E582B" w:rsidRPr="004D459D">
        <w:fldChar w:fldCharType="end"/>
      </w:r>
      <w:r w:rsidRPr="004D459D">
        <w:t xml:space="preserve">. Data from the National </w:t>
      </w:r>
      <w:r w:rsidRPr="004D459D">
        <w:lastRenderedPageBreak/>
        <w:t>Child Measurement Programme (NCMP) in England showed that in 2014/15, 22% of children in Reception (aged 4 to 5 years) and 33% in Year 6 (aged 10 to 11 years) were classified as overweight or obese with children in most deprived areas twice as likely than children in least deprived areas to be obese</w:t>
      </w:r>
      <w:r w:rsidR="000E582B" w:rsidRPr="004D459D">
        <w:fldChar w:fldCharType="begin"/>
      </w:r>
      <w:r w:rsidR="004175A4">
        <w:instrText xml:space="preserve"> ADDIN EN.CITE &lt;EndNote&gt;&lt;Cite&gt;&lt;Author&gt;Health and Social Care Information&lt;/Author&gt;&lt;Year&gt;2016&lt;/Year&gt;&lt;RecNum&gt;101&lt;/RecNum&gt;&lt;DisplayText&gt;&lt;style face="superscript"&gt;2&lt;/style&gt;&lt;/DisplayText&gt;&lt;record&gt;&lt;rec-number&gt;101&lt;/rec-number&gt;&lt;foreign-keys&gt;&lt;key app="EN" db-id="xpszd2dw8etdwpepvr750w2w95xwx0ewedzv" timestamp="1477315651"&gt;101&lt;/key&gt;&lt;/foreign-keys&gt;&lt;ref-type name="Report"&gt;27&lt;/ref-type&gt;&lt;contributors&gt;&lt;authors&gt;&lt;author&gt;Health and Social Care Information,&lt;/author&gt;&lt;/authors&gt;&lt;/contributors&gt;&lt;titles&gt;&lt;title&gt;Statistics on Obesity, Physical Activity and Diet England 2016&lt;/title&gt;&lt;/titles&gt;&lt;dates&gt;&lt;year&gt;2016&lt;/year&gt;&lt;/dates&gt;&lt;urls&gt;&lt;related-urls&gt;&lt;url&gt;http://content.digital.nhs.uk/catalogue/PUB20562/obes-phys-acti-diet-eng-2016-rep.pdf&lt;/url&gt;&lt;/related-urls&gt;&lt;/urls&gt;&lt;/record&gt;&lt;/Cite&gt;&lt;/EndNote&gt;</w:instrText>
      </w:r>
      <w:r w:rsidR="000E582B" w:rsidRPr="004D459D">
        <w:fldChar w:fldCharType="separate"/>
      </w:r>
      <w:r w:rsidR="004175A4" w:rsidRPr="004175A4">
        <w:rPr>
          <w:noProof/>
          <w:vertAlign w:val="superscript"/>
        </w:rPr>
        <w:t>2</w:t>
      </w:r>
      <w:r w:rsidR="000E582B" w:rsidRPr="004D459D">
        <w:fldChar w:fldCharType="end"/>
      </w:r>
      <w:r w:rsidRPr="004D459D">
        <w:t xml:space="preserve">. </w:t>
      </w:r>
      <w:r w:rsidR="00E22BF3">
        <w:t>In 2012, the WHO published a report on population-based approaches to childhood obesity prevention, which identified improved government structures to support policy and intervention as well as population-based and community based interventions as actions to prevent childhood obesity</w:t>
      </w:r>
      <w:r w:rsidR="000E582B">
        <w:fldChar w:fldCharType="begin"/>
      </w:r>
      <w:r w:rsidR="004175A4">
        <w:instrText xml:space="preserve"> ADDIN EN.CITE &lt;EndNote&gt;&lt;Cite&gt;&lt;Author&gt;World Health Organization&lt;/Author&gt;&lt;Year&gt;2012&lt;/Year&gt;&lt;RecNum&gt;303&lt;/RecNum&gt;&lt;DisplayText&gt;&lt;style face="superscript"&gt;3&lt;/style&gt;&lt;/DisplayText&gt;&lt;record&gt;&lt;rec-number&gt;303&lt;/rec-number&gt;&lt;foreign-keys&gt;&lt;key app="EN" db-id="xpszd2dw8etdwpepvr750w2w95xwx0ewedzv" timestamp="1488879509"&gt;303&lt;/key&gt;&lt;key app="ENWeb" db-id=""&gt;0&lt;/key&gt;&lt;/foreign-keys&gt;&lt;ref-type name="Report"&gt;27&lt;/ref-type&gt;&lt;contributors&gt;&lt;authors&gt;&lt;author&gt;World Health Organization,&lt;/author&gt;&lt;/authors&gt;&lt;/contributors&gt;&lt;titles&gt;&lt;title&gt;Population-based approaches to childhood obesity prevention&lt;/title&gt;&lt;/titles&gt;&lt;dates&gt;&lt;year&gt;2012&lt;/year&gt;&lt;/dates&gt;&lt;pub-location&gt;Geneva, Switzerland&lt;/pub-location&gt;&lt;urls&gt;&lt;/urls&gt;&lt;/record&gt;&lt;/Cite&gt;&lt;/EndNote&gt;</w:instrText>
      </w:r>
      <w:r w:rsidR="000E582B">
        <w:fldChar w:fldCharType="separate"/>
      </w:r>
      <w:r w:rsidR="004175A4" w:rsidRPr="004175A4">
        <w:rPr>
          <w:noProof/>
          <w:vertAlign w:val="superscript"/>
        </w:rPr>
        <w:t>3</w:t>
      </w:r>
      <w:r w:rsidR="000E582B">
        <w:fldChar w:fldCharType="end"/>
      </w:r>
      <w:r w:rsidR="00E22BF3">
        <w:t xml:space="preserve">. In 2014, the European Union published a six-year action plan on childhood obesity </w:t>
      </w:r>
      <w:r w:rsidR="00A33095">
        <w:t>with the goal of contrib</w:t>
      </w:r>
      <w:r w:rsidR="00A33095">
        <w:lastRenderedPageBreak/>
        <w:t xml:space="preserve">uting to halting the rise in childhood overweight and obesity by 2020. </w:t>
      </w:r>
      <w:r w:rsidRPr="004D459D">
        <w:t xml:space="preserve">In 2016, the UK </w:t>
      </w:r>
      <w:r w:rsidR="00E33E50">
        <w:t>G</w:t>
      </w:r>
      <w:r w:rsidRPr="004D459D">
        <w:t>overnment published a plan for action for tackling childhood obesity with the aim to significantly reduce rates of childhood obesity within the next ten years by supporting healthier choices in children and engaging communities, schools and industry to make food and drink healthier</w:t>
      </w:r>
      <w:r w:rsidR="000E582B" w:rsidRPr="004D459D">
        <w:fldChar w:fldCharType="begin"/>
      </w:r>
      <w:r w:rsidR="00B27C5B">
        <w:instrText xml:space="preserve"> ADDIN EN.CITE &lt;EndNote&gt;&lt;Cite&gt;&lt;Author&gt;HM Government&lt;/Author&gt;&lt;Year&gt;2016&lt;/Year&gt;&lt;RecNum&gt;255&lt;/RecNum&gt;&lt;DisplayText&gt;&lt;style face="superscript"&gt;4&lt;/style&gt;&lt;/DisplayText&gt;&lt;record&gt;&lt;rec-number&gt;255&lt;/rec-number&gt;&lt;foreign-keys&gt;&lt;key app="EN" db-id="xpszd2dw8etdwpepvr750w2w95xwx0ewedzv" timestamp="1482140761"&gt;255&lt;/key&gt;&lt;/foreign-keys&gt;&lt;ref-type name="Government Document"&gt;46&lt;/ref-type&gt;&lt;contributors&gt;&lt;authors&gt;&lt;author&gt;HM Government, &lt;/author&gt;&lt;/authors&gt;&lt;/contributors&gt;&lt;titles&gt;&lt;title&gt;Childhood Obesity: A plan for action&lt;/title&gt;&lt;/titles&gt;&lt;dates&gt;&lt;year&gt;2016&lt;/year&gt;&lt;/dates&gt;&lt;urls&gt;&lt;related-urls&gt;&lt;url&gt;https://www.gov.uk/government/uploads/system/uploads/attachment_data/file/546588/Childhood_obesity_2016__2__acc.pdf&lt;/url&gt;&lt;/related-urls&gt;&lt;/urls&gt;&lt;/record&gt;&lt;/Cite&gt;&lt;/EndNote&gt;</w:instrText>
      </w:r>
      <w:r w:rsidR="000E582B" w:rsidRPr="004D459D">
        <w:fldChar w:fldCharType="separate"/>
      </w:r>
      <w:r w:rsidR="00B27C5B" w:rsidRPr="00B27C5B">
        <w:rPr>
          <w:noProof/>
          <w:vertAlign w:val="superscript"/>
        </w:rPr>
        <w:t>4</w:t>
      </w:r>
      <w:r w:rsidR="000E582B" w:rsidRPr="004D459D">
        <w:fldChar w:fldCharType="end"/>
      </w:r>
      <w:r w:rsidRPr="004D459D">
        <w:t xml:space="preserve">. </w:t>
      </w:r>
    </w:p>
    <w:p w14:paraId="1E6BAC55" w14:textId="2BB21631" w:rsidR="00030574" w:rsidRDefault="006A2916" w:rsidP="004D459D">
      <w:pPr>
        <w:spacing w:line="480" w:lineRule="auto"/>
      </w:pPr>
      <w:r w:rsidRPr="004D459D">
        <w:t xml:space="preserve">There is evidence that the </w:t>
      </w:r>
      <w:r w:rsidR="004030F3">
        <w:t>in-utero</w:t>
      </w:r>
      <w:r w:rsidRPr="004D459D">
        <w:t xml:space="preserve"> environment induces a response in the foetus which c</w:t>
      </w:r>
      <w:r w:rsidR="009A24E2">
        <w:t>an</w:t>
      </w:r>
      <w:r w:rsidRPr="004D459D">
        <w:t xml:space="preserve"> lead to enhanced susceptibility for diseases in later life</w:t>
      </w:r>
      <w:r w:rsidR="000E582B" w:rsidRPr="004D459D">
        <w:fldChar w:fldCharType="begin"/>
      </w:r>
      <w:r w:rsidR="00B27C5B">
        <w:instrText xml:space="preserve"> ADDIN EN.CITE &lt;EndNote&gt;&lt;Cite&gt;&lt;Author&gt;Galjaard&lt;/Author&gt;&lt;Year&gt;2013&lt;/Year&gt;&lt;RecNum&gt;246&lt;/RecNum&gt;&lt;DisplayText&gt;&lt;style face="superscript"&gt;5&lt;/style&gt;&lt;/DisplayText&gt;&lt;record&gt;&lt;rec-number&gt;246&lt;/rec-number&gt;&lt;foreign-keys&gt;&lt;key app="EN" db-id="xpszd2dw8etdwpepvr750w2w95xwx0ewedzv" timestamp="1481025172"&gt;246&lt;/key&gt;&lt;key app="ENWeb" db-id=""&gt;0&lt;/key&gt;&lt;/foreign-keys&gt;&lt;ref-type name="Journal Article"&gt;17&lt;/ref-type&gt;&lt;contributors&gt;&lt;authors&gt;&lt;author&gt;Galjaard, S.&lt;/author&gt;&lt;author&gt;Devlieger, R.&lt;/author&gt;&lt;author&gt;Van Assche, F. A.   &lt;/author&gt;&lt;/authors&gt;&lt;/contributors&gt;&lt;titles&gt;&lt;title&gt;Fetal growth and developmental programming &lt;/title&gt;&lt;secondary-title&gt;J. Perinat. Med&lt;/secondary-title&gt;&lt;/titles&gt;&lt;periodical&gt;&lt;full-title&gt;J. Perinat. Med&lt;/full-title&gt;&lt;/periodical&gt;&lt;pages&gt;101–105&lt;/pages&gt;&lt;volume&gt;41&lt;/volume&gt;&lt;dates&gt;&lt;year&gt;2013&lt;/year&gt;&lt;/dates&gt;&lt;urls&gt;&lt;/urls&gt;&lt;electronic-resource-num&gt;10.1515/jpm-2012-0020&lt;/electronic-resource-num&gt;&lt;/record&gt;&lt;/Cite&gt;&lt;/EndNote&gt;</w:instrText>
      </w:r>
      <w:r w:rsidR="000E582B" w:rsidRPr="004D459D">
        <w:fldChar w:fldCharType="separate"/>
      </w:r>
      <w:r w:rsidR="00B27C5B" w:rsidRPr="00B27C5B">
        <w:rPr>
          <w:noProof/>
          <w:vertAlign w:val="superscript"/>
        </w:rPr>
        <w:t>5</w:t>
      </w:r>
      <w:r w:rsidR="000E582B" w:rsidRPr="004D459D">
        <w:fldChar w:fldCharType="end"/>
      </w:r>
      <w:r w:rsidR="009A24E2">
        <w:t xml:space="preserve">. This concept is described as the </w:t>
      </w:r>
      <w:r w:rsidRPr="004D459D">
        <w:t>“</w:t>
      </w:r>
      <w:r w:rsidR="00105B08">
        <w:t xml:space="preserve">developmental </w:t>
      </w:r>
      <w:r w:rsidR="00105B08" w:rsidRPr="004D459D">
        <w:t>origins</w:t>
      </w:r>
      <w:r w:rsidRPr="004D459D">
        <w:t xml:space="preserve"> </w:t>
      </w:r>
      <w:r w:rsidR="009A24E2">
        <w:t>of health and disease (</w:t>
      </w:r>
      <w:r w:rsidR="00FF559E">
        <w:t>DOHaD</w:t>
      </w:r>
      <w:r w:rsidR="009A24E2">
        <w:t>)</w:t>
      </w:r>
      <w:r w:rsidRPr="004D459D">
        <w:t xml:space="preserve">”. Developing foetuses adapt to an adverse in utero environment by </w:t>
      </w:r>
      <w:r w:rsidR="009A24E2">
        <w:t>undergoing</w:t>
      </w:r>
      <w:r w:rsidRPr="004D459D">
        <w:t xml:space="preserve"> structural, physiological and hormonal </w:t>
      </w:r>
      <w:r w:rsidRPr="004D459D">
        <w:lastRenderedPageBreak/>
        <w:t>changes which are beneficial for short term survival</w:t>
      </w:r>
      <w:r w:rsidR="009A24E2">
        <w:t>, but at a cost for future health</w:t>
      </w:r>
      <w:r w:rsidR="000E582B" w:rsidRPr="004D459D">
        <w:fldChar w:fldCharType="begin"/>
      </w:r>
      <w:r w:rsidR="00B27C5B">
        <w:instrText xml:space="preserve"> ADDIN EN.CITE &lt;EndNote&gt;&lt;Cite&gt;&lt;Author&gt;Godfrey&lt;/Author&gt;&lt;Year&gt;2000&lt;/Year&gt;&lt;RecNum&gt;248&lt;/RecNum&gt;&lt;DisplayText&gt;&lt;style face="superscript"&gt;6&lt;/style&gt;&lt;/DisplayText&gt;&lt;record&gt;&lt;rec-number&gt;248&lt;/rec-number&gt;&lt;foreign-keys&gt;&lt;key app="EN" db-id="xpszd2dw8etdwpepvr750w2w95xwx0ewedzv" timestamp="1481201980"&gt;248&lt;/key&gt;&lt;key app="ENWeb" db-id=""&gt;0&lt;/key&gt;&lt;/foreign-keys&gt;&lt;ref-type name="Journal Article"&gt;17&lt;/ref-type&gt;&lt;contributors&gt;&lt;authors&gt;&lt;author&gt;Godfrey, K. M.&lt;/author&gt;&lt;author&gt;barker, D J P&lt;/author&gt;&lt;/authors&gt;&lt;/contributors&gt;&lt;titles&gt;&lt;title&gt;Fetal nutrition and adult disease&lt;/title&gt;&lt;secondary-title&gt;American Journal of Clinical Nutrition&lt;/secondary-title&gt;&lt;/titles&gt;&lt;periodical&gt;&lt;full-title&gt;American Journal of Clinical Nutrition&lt;/full-title&gt;&lt;/periodical&gt;&lt;pages&gt;1344S-1352S&lt;/pages&gt;&lt;volume&gt;71&lt;/volume&gt;&lt;number&gt;5&lt;/number&gt;&lt;dates&gt;&lt;year&gt;2000&lt;/year&gt;&lt;/dates&gt;&lt;urls&gt;&lt;/urls&gt;&lt;/record&gt;&lt;/Cite&gt;&lt;/EndNote&gt;</w:instrText>
      </w:r>
      <w:r w:rsidR="000E582B" w:rsidRPr="004D459D">
        <w:fldChar w:fldCharType="separate"/>
      </w:r>
      <w:r w:rsidR="00B27C5B" w:rsidRPr="00B27C5B">
        <w:rPr>
          <w:noProof/>
          <w:vertAlign w:val="superscript"/>
        </w:rPr>
        <w:t>6</w:t>
      </w:r>
      <w:r w:rsidR="000E582B" w:rsidRPr="004D459D">
        <w:fldChar w:fldCharType="end"/>
      </w:r>
      <w:r w:rsidR="0081206E">
        <w:t xml:space="preserve"> which could be transmitted through generations</w:t>
      </w:r>
      <w:r w:rsidR="0081206E">
        <w:fldChar w:fldCharType="begin">
          <w:fldData xml:space="preserve">PEVuZE5vdGU+PENpdGU+PEF1dGhvcj5IZWluZGVsPC9BdXRob3I+PFllYXI+MjAxNTwvWWVhcj48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=
</w:fldData>
        </w:fldChar>
      </w:r>
      <w:r w:rsidR="00B27C5B">
        <w:instrText xml:space="preserve"> ADDIN EN.CITE </w:instrText>
      </w:r>
      <w:r w:rsidR="00B27C5B">
        <w:fldChar w:fldCharType="begin">
          <w:fldData xml:space="preserve">PEVuZE5vdGU+PENpdGU+PEF1dGhvcj5IZWluZGVsPC9BdXRob3I+PFllYXI+MjAxNTwvWWVhcj48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=
</w:fldData>
        </w:fldChar>
      </w:r>
      <w:r w:rsidR="00B27C5B">
        <w:instrText xml:space="preserve"> ADDIN EN.CITE.DATA </w:instrText>
      </w:r>
      <w:r w:rsidR="00B27C5B">
        <w:fldChar w:fldCharType="end"/>
      </w:r>
      <w:r w:rsidR="0081206E">
        <w:fldChar w:fldCharType="separate"/>
      </w:r>
      <w:r w:rsidR="00B27C5B" w:rsidRPr="00B27C5B">
        <w:rPr>
          <w:noProof/>
          <w:vertAlign w:val="superscript"/>
        </w:rPr>
        <w:t>7</w:t>
      </w:r>
      <w:r w:rsidR="0081206E">
        <w:fldChar w:fldCharType="end"/>
      </w:r>
      <w:r w:rsidRPr="004D459D">
        <w:t xml:space="preserve">. </w:t>
      </w:r>
      <w:r w:rsidR="00956F90">
        <w:t>T</w:t>
      </w:r>
      <w:r w:rsidR="00436FBD">
        <w:t xml:space="preserve">he </w:t>
      </w:r>
      <w:r w:rsidR="00D85DAC">
        <w:t>“</w:t>
      </w:r>
      <w:r w:rsidR="00436FBD">
        <w:t>maternal resources hypothesis (MRH)</w:t>
      </w:r>
      <w:r w:rsidR="00D85DAC">
        <w:t>”</w:t>
      </w:r>
      <w:r w:rsidR="00436FBD">
        <w:t xml:space="preserve"> suggests that non-genetic evolution </w:t>
      </w:r>
      <w:r w:rsidR="00D85DAC">
        <w:t>has</w:t>
      </w:r>
      <w:r w:rsidR="00436FBD">
        <w:t xml:space="preserve"> led to a competitive dominance of adipocytes over other cell</w:t>
      </w:r>
      <w:r w:rsidR="00D85DAC">
        <w:t xml:space="preserve"> type</w:t>
      </w:r>
      <w:r w:rsidR="00436FBD">
        <w:t xml:space="preserve">s </w:t>
      </w:r>
      <w:r w:rsidR="0061794C">
        <w:t>in the acquisition and sequestering of energy in the body</w:t>
      </w:r>
      <w:r w:rsidR="00436FBD">
        <w:t>, which is maintained by the co-existence of excess maternal resources and sedentary behaviour</w:t>
      </w:r>
      <w:r w:rsidR="0061794C">
        <w:t xml:space="preserve"> during pregnancy</w:t>
      </w:r>
      <w:r w:rsidR="00436FBD">
        <w:t xml:space="preserve"> leading to continued dysfunction in foetal metabolism</w:t>
      </w:r>
      <w:r w:rsidR="00436FBD">
        <w:fldChar w:fldCharType="begin">
          <w:fldData xml:space="preserve">PEVuZE5vdGU+PENpdGU+PEF1dGhvcj5BcmNoZXI8L0F1dGhvcj48WWVhcj4yMDE1PC9ZZWFyPjxS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</w:fldData>
        </w:fldChar>
      </w:r>
      <w:r w:rsidR="00B27C5B">
        <w:instrText xml:space="preserve"> ADDIN EN.CITE </w:instrText>
      </w:r>
      <w:r w:rsidR="00B27C5B">
        <w:fldChar w:fldCharType="begin">
          <w:fldData xml:space="preserve">PEVuZE5vdGU+PENpdGU+PEF1dGhvcj5BcmNoZXI8L0F1dGhvcj48WWVhcj4yMDE1PC9ZZWFyPjxS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</w:fldData>
        </w:fldChar>
      </w:r>
      <w:r w:rsidR="00B27C5B">
        <w:instrText xml:space="preserve"> ADDIN EN.CITE.DATA </w:instrText>
      </w:r>
      <w:r w:rsidR="00B27C5B">
        <w:fldChar w:fldCharType="end"/>
      </w:r>
      <w:r w:rsidR="00436FBD">
        <w:fldChar w:fldCharType="separate"/>
      </w:r>
      <w:r w:rsidR="00B27C5B" w:rsidRPr="00B27C5B">
        <w:rPr>
          <w:noProof/>
          <w:vertAlign w:val="superscript"/>
        </w:rPr>
        <w:t>8</w:t>
      </w:r>
      <w:r w:rsidR="00436FBD">
        <w:fldChar w:fldCharType="end"/>
      </w:r>
      <w:r w:rsidR="00D85DAC">
        <w:t>.</w:t>
      </w:r>
      <w:r w:rsidR="00436FBD">
        <w:t xml:space="preserve"> </w:t>
      </w:r>
      <w:r w:rsidR="0081206E">
        <w:t>Behaviour</w:t>
      </w:r>
      <w:r w:rsidR="00C94C70">
        <w:t>al</w:t>
      </w:r>
      <w:r w:rsidR="0081206E">
        <w:t xml:space="preserve"> patterns are transmitted </w:t>
      </w:r>
      <w:r w:rsidR="00C94C70">
        <w:t xml:space="preserve">between generations </w:t>
      </w:r>
      <w:r w:rsidR="0081206E">
        <w:t>through socially mediated learning</w:t>
      </w:r>
      <w:r w:rsidR="00C94C70">
        <w:fldChar w:fldCharType="begin"/>
      </w:r>
      <w:r w:rsidR="00B27C5B">
        <w:instrText xml:space="preserve"> ADDIN EN.CITE &lt;EndNote&gt;&lt;Cite&gt;&lt;Author&gt;Jablonka&lt;/Author&gt;&lt;Year&gt;2007&lt;/Year&gt;&lt;RecNum&gt;388&lt;/RecNum&gt;&lt;DisplayText&gt;&lt;style face="superscript"&gt;9&lt;/style&gt;&lt;/DisplayText&gt;&lt;record&gt;&lt;rec-number&gt;388&lt;/rec-number&gt;&lt;foreign-keys&gt;&lt;key app="EN" db-id="xpszd2dw8etdwpepvr750w2w95xwx0ewedzv" timestamp="1504612409"&gt;388&lt;/key&gt;&lt;key app="ENWeb" db-id=""&gt;0&lt;/key&gt;&lt;/foreign-keys&gt;&lt;ref-type name="Journal Article"&gt;17&lt;/ref-type&gt;&lt;contributors&gt;&lt;authors&gt;&lt;author&gt;Jablonka, E.&lt;/author&gt;&lt;author&gt;Lamb, M. J.&lt;/author&gt;&lt;/authors&gt;&lt;/contributors&gt;&lt;auth-address&gt;Cohn Institute for the History and Philosophy of Science and Ideas, Tel Aviv University, Tel Aviv 69978, Israel. jablonka@post.tau.ac.il&lt;/auth-address&gt;&lt;titles&gt;&lt;title&gt;Precis of Evolution in Four Dimensions&lt;/title&gt;&lt;secondary-title&gt;Behav Brain Sci&lt;/secondary-title&gt;&lt;/titles&gt;&lt;periodical&gt;&lt;full-title&gt;Behav Brain Sci&lt;/full-title&gt;&lt;/periodical&gt;&lt;pages&gt;353-65; discusssion 365-89&lt;/pages&gt;&lt;volume&gt;30&lt;/volume&gt;&lt;number&gt;4&lt;/number&gt;&lt;keywords&gt;&lt;keyword&gt;Animals&lt;/keyword&gt;&lt;keyword&gt;Base Sequence/genetics&lt;/keyword&gt;&lt;keyword&gt;Behavior, Animal&lt;/keyword&gt;&lt;keyword&gt;*Cultural Evolution&lt;/keyword&gt;&lt;keyword&gt;Directed Molecular Evolution&lt;/keyword&gt;&lt;keyword&gt;Epigenesis, Genetic/genetics&lt;/keyword&gt;&lt;keyword&gt;*Evolution, Molecular&lt;/keyword&gt;&lt;keyword&gt;Genetic Speciation&lt;/keyword&gt;&lt;keyword&gt;Genetic Variation/*genetics&lt;/keyword&gt;&lt;keyword&gt;Genetics, Population&lt;/keyword&gt;&lt;keyword&gt;Germ-Line Mutation/genetics&lt;/keyword&gt;&lt;keyword&gt;Humans&lt;/keyword&gt;&lt;keyword&gt;Language&lt;/keyword&gt;&lt;keyword&gt;Phenotype&lt;/keyword&gt;&lt;keyword&gt;*Selection, Genetic&lt;/keyword&gt;&lt;keyword&gt;Social Behavior&lt;/keyword&gt;&lt;keyword&gt;*Social Environment&lt;/keyword&gt;&lt;/keywords&gt;&lt;dates&gt;&lt;year&gt;2007&lt;/year&gt;&lt;pub-dates&gt;&lt;date&gt;Aug&lt;/date&gt;&lt;/pub-dates&gt;&lt;/dates&gt;&lt;isbn&gt;1469-1825 (Electronic)&amp;#xD;0140-525X (Linking)&lt;/isbn&gt;&lt;accession-num&gt;18081952&lt;/accession-num&gt;&lt;urls&gt;&lt;related-urls&gt;&lt;url&gt;https://www.ncbi.nlm.nih.gov/pubmed/18081952&lt;/url&gt;&lt;/related-urls&gt;&lt;/urls&gt;&lt;electronic-resource-num&gt;10.1017/S0140525X07002221&lt;/electronic-resource-num&gt;&lt;/record&gt;&lt;/Cite&gt;&lt;/EndNote&gt;</w:instrText>
      </w:r>
      <w:r w:rsidR="00C94C70">
        <w:fldChar w:fldCharType="separate"/>
      </w:r>
      <w:r w:rsidR="00B27C5B" w:rsidRPr="00B27C5B">
        <w:rPr>
          <w:noProof/>
          <w:vertAlign w:val="superscript"/>
        </w:rPr>
        <w:t>9</w:t>
      </w:r>
      <w:r w:rsidR="00C94C70">
        <w:fldChar w:fldCharType="end"/>
      </w:r>
      <w:r w:rsidR="0081206E">
        <w:t xml:space="preserve"> </w:t>
      </w:r>
      <w:r w:rsidR="00C94C70">
        <w:t>an</w:t>
      </w:r>
      <w:r w:rsidR="00956F90">
        <w:t xml:space="preserve">d </w:t>
      </w:r>
      <w:r w:rsidR="00C94C70">
        <w:t>the postnatal environment could affect the behaviour of infants and young children based on that of the primary caregiver</w:t>
      </w:r>
      <w:r w:rsidR="00C94C70">
        <w:fldChar w:fldCharType="begin">
          <w:fldData xml:space="preserve">PEVuZE5vdGU+PENpdGU+PEF1dGhvcj5BcmNoZXI8L0F1dGhvcj48WWVhcj4yMDE1PC9ZZWFyPjxS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</w:fldData>
        </w:fldChar>
      </w:r>
      <w:r w:rsidR="00B27C5B">
        <w:instrText xml:space="preserve"> ADDIN EN.CITE </w:instrText>
      </w:r>
      <w:r w:rsidR="00B27C5B">
        <w:fldChar w:fldCharType="begin">
          <w:fldData xml:space="preserve">PEVuZE5vdGU+PENpdGU+PEF1dGhvcj5BcmNoZXI8L0F1dGhvcj48WWVhcj4yMDE1PC9ZZWFyPjxS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</w:fldData>
        </w:fldChar>
      </w:r>
      <w:r w:rsidR="00B27C5B">
        <w:instrText xml:space="preserve"> ADDIN EN.CITE.DATA </w:instrText>
      </w:r>
      <w:r w:rsidR="00B27C5B">
        <w:fldChar w:fldCharType="end"/>
      </w:r>
      <w:r w:rsidR="00C94C70">
        <w:fldChar w:fldCharType="separate"/>
      </w:r>
      <w:r w:rsidR="00B27C5B" w:rsidRPr="00B27C5B">
        <w:rPr>
          <w:noProof/>
          <w:vertAlign w:val="superscript"/>
        </w:rPr>
        <w:t>8</w:t>
      </w:r>
      <w:r w:rsidR="00C94C70">
        <w:fldChar w:fldCharType="end"/>
      </w:r>
      <w:r w:rsidR="00C94C70">
        <w:t>. Thus</w:t>
      </w:r>
      <w:r w:rsidR="00DB021E">
        <w:t>,</w:t>
      </w:r>
      <w:r w:rsidR="00C94C70">
        <w:t xml:space="preserve"> it has been suggested that </w:t>
      </w:r>
      <w:r w:rsidR="00FF559E">
        <w:t>DOHaD</w:t>
      </w:r>
      <w:r w:rsidR="00C94C70">
        <w:t xml:space="preserve"> should include all aspects of </w:t>
      </w:r>
      <w:r w:rsidR="00C94C70">
        <w:lastRenderedPageBreak/>
        <w:t xml:space="preserve">environment and all sensitive windows (preconception, pregnancy, early childhood and </w:t>
      </w:r>
      <w:r w:rsidR="00DB021E">
        <w:t xml:space="preserve">any </w:t>
      </w:r>
      <w:r w:rsidR="00C94C70">
        <w:t>others yet to be identified)</w:t>
      </w:r>
      <w:r w:rsidR="00DB021E">
        <w:fldChar w:fldCharType="begin">
          <w:fldData xml:space="preserve">PEVuZE5vdGU+PENpdGU+PEF1dGhvcj5IZWluZGVsPC9BdXRob3I+PFllYXI+MjAxNTwvWWVhcj48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=
</w:fldData>
        </w:fldChar>
      </w:r>
      <w:r w:rsidR="00B27C5B">
        <w:instrText xml:space="preserve"> ADDIN EN.CITE </w:instrText>
      </w:r>
      <w:r w:rsidR="00B27C5B">
        <w:fldChar w:fldCharType="begin">
          <w:fldData xml:space="preserve">PEVuZE5vdGU+PENpdGU+PEF1dGhvcj5IZWluZGVsPC9BdXRob3I+PFllYXI+MjAxNTwvWWVhcj48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=
</w:fldData>
        </w:fldChar>
      </w:r>
      <w:r w:rsidR="00B27C5B">
        <w:instrText xml:space="preserve"> ADDIN EN.CITE.DATA </w:instrText>
      </w:r>
      <w:r w:rsidR="00B27C5B">
        <w:fldChar w:fldCharType="end"/>
      </w:r>
      <w:r w:rsidR="00DB021E">
        <w:fldChar w:fldCharType="separate"/>
      </w:r>
      <w:r w:rsidR="00B27C5B" w:rsidRPr="00B27C5B">
        <w:rPr>
          <w:noProof/>
          <w:vertAlign w:val="superscript"/>
        </w:rPr>
        <w:t>7</w:t>
      </w:r>
      <w:r w:rsidR="00DB021E">
        <w:fldChar w:fldCharType="end"/>
      </w:r>
      <w:r w:rsidR="00C94C70">
        <w:t xml:space="preserve">. </w:t>
      </w:r>
    </w:p>
    <w:p w14:paraId="4061B1B7" w14:textId="3A0D8229" w:rsidR="009125F4" w:rsidRDefault="00956F90" w:rsidP="00680274">
      <w:pPr>
        <w:spacing w:line="480" w:lineRule="auto"/>
      </w:pPr>
      <w:r>
        <w:t>Hence</w:t>
      </w:r>
      <w:r w:rsidR="006A2916" w:rsidRPr="004D459D">
        <w:t>, the WHO Commission on ending childhood obesity considered it essential to address critical time periods in development including pre-conception and pregnancy as well as treating children identified as obese</w:t>
      </w:r>
      <w:r w:rsidR="000E582B" w:rsidRPr="004D459D">
        <w:fldChar w:fldCharType="begin"/>
      </w:r>
      <w:r w:rsidR="00B27C5B">
        <w:instrText xml:space="preserve"> ADDIN EN.CITE &lt;EndNote&gt;&lt;Cite&gt;&lt;Author&gt;World Health Organization&lt;/Author&gt;&lt;Year&gt;2016&lt;/Year&gt;&lt;RecNum&gt;91&lt;/RecNum&gt;&lt;DisplayText&gt;&lt;style face="superscript"&gt;10&lt;/style&gt;&lt;/DisplayText&gt;&lt;record&gt;&lt;rec-number&gt;91&lt;/rec-number&gt;&lt;foreign-keys&gt;&lt;key app="EN" db-id="xpszd2dw8etdwpepvr750w2w95xwx0ewedzv" timestamp="1477055725"&gt;91&lt;/key&gt;&lt;/foreign-keys&gt;&lt;ref-type name="Report"&gt;27&lt;/ref-type&gt;&lt;contributors&gt;&lt;authors&gt;&lt;author&gt;World Health Organization,&lt;/author&gt;&lt;/authors&gt;&lt;/contributors&gt;&lt;titles&gt;&lt;title&gt;Report of the Commission on Ending Childhood Obesity&lt;/title&gt;&lt;/titles&gt;&lt;dates&gt;&lt;year&gt;2016&lt;/year&gt;&lt;/dates&gt;&lt;pub-location&gt;Geneva, Switzerland&lt;/pub-location&gt;&lt;urls&gt;&lt;related-urls&gt;&lt;url&gt;http://apps.who.int/iris/bitstream/10665/204176/1/9789241510066_eng.pdf?ua=1&lt;/url&gt;&lt;/related-urls&gt;&lt;/urls&gt;&lt;/record&gt;&lt;/Cite&gt;&lt;/EndNote&gt;</w:instrText>
      </w:r>
      <w:r w:rsidR="000E582B" w:rsidRPr="004D459D">
        <w:fldChar w:fldCharType="separate"/>
      </w:r>
      <w:r w:rsidR="00B27C5B" w:rsidRPr="00B27C5B">
        <w:rPr>
          <w:noProof/>
          <w:vertAlign w:val="superscript"/>
        </w:rPr>
        <w:t>10</w:t>
      </w:r>
      <w:r w:rsidR="000E582B" w:rsidRPr="004D459D">
        <w:fldChar w:fldCharType="end"/>
      </w:r>
      <w:r w:rsidR="006A2916" w:rsidRPr="004D459D">
        <w:t>. The increasing prevalence of obesity in women of reproductive age affects the health of the mother and puts the offspring at risk of developing childhood obesity and its consequences</w:t>
      </w:r>
      <w:r w:rsidR="000E582B" w:rsidRPr="004D459D">
        <w:fldChar w:fldCharType="begin"/>
      </w:r>
      <w:r w:rsidR="00B27C5B">
        <w:instrText xml:space="preserve"> ADDIN EN.CITE &lt;EndNote&gt;&lt;Cite&gt;&lt;Author&gt;Hanson&lt;/Author&gt;&lt;Year&gt;2016&lt;/Year&gt;&lt;RecNum&gt;48&lt;/RecNum&gt;&lt;DisplayText&gt;&lt;style face="superscript"&gt;11&lt;/style&gt;&lt;/DisplayText&gt;&lt;record&gt;&lt;rec-number&gt;48&lt;/rec-number&gt;&lt;foreign-keys&gt;&lt;key app="EN" db-id="xpszd2dw8etdwpepvr750w2w95xwx0ewedzv" timestamp="1476695525"&gt;48&lt;/key&gt;&lt;/foreign-keys&gt;&lt;ref-type name="Journal Article"&gt;17&lt;/ref-type&gt;&lt;contributors&gt;&lt;authors&gt;&lt;author&gt;Hanson, M.&lt;/author&gt;&lt;author&gt;Gluckman, P.&lt;/author&gt;&lt;author&gt;Bustreo, F.&lt;/author&gt;&lt;/authors&gt;&lt;/contributors&gt;&lt;titles&gt;&lt;title&gt;Obesity and the health of future generations&lt;/title&gt;&lt;secondary-title&gt;The Lancet Diabetes &amp;amp; Endocrinology&lt;/secondary-title&gt;&lt;/titles&gt;&lt;periodical&gt;&lt;full-title&gt;The Lancet Diabetes &amp;amp; Endocrinology&lt;/full-title&gt;&lt;/periodical&gt;&lt;volume&gt;0&lt;/volume&gt;&lt;number&gt;0&lt;/number&gt;&lt;dates&gt;&lt;year&gt;2016&lt;/year&gt;&lt;/dates&gt;&lt;urls&gt;&lt;/urls&gt;&lt;electronic-resource-num&gt;http://dx.doi.org/10.1016/S2213-8587(16)30098-5&lt;/electronic-resource-num&gt;&lt;/record&gt;&lt;/Cite&gt;&lt;/EndNote&gt;</w:instrText>
      </w:r>
      <w:r w:rsidR="000E582B" w:rsidRPr="004D459D">
        <w:fldChar w:fldCharType="separate"/>
      </w:r>
      <w:r w:rsidR="00B27C5B" w:rsidRPr="00B27C5B">
        <w:rPr>
          <w:noProof/>
          <w:vertAlign w:val="superscript"/>
        </w:rPr>
        <w:t>11</w:t>
      </w:r>
      <w:r w:rsidR="000E582B" w:rsidRPr="004D459D">
        <w:fldChar w:fldCharType="end"/>
      </w:r>
      <w:r w:rsidR="006A2916" w:rsidRPr="004D459D">
        <w:t>. Give</w:t>
      </w:r>
      <w:r w:rsidR="009A24E2">
        <w:t>n</w:t>
      </w:r>
      <w:r w:rsidR="006A2916" w:rsidRPr="004D459D">
        <w:t xml:space="preserve"> the lack of evidence on effective long term treatments, the focus of reducing childhood obesity rates should be on preven</w:t>
      </w:r>
      <w:r w:rsidR="006A2916" w:rsidRPr="004D459D">
        <w:lastRenderedPageBreak/>
        <w:t>tion</w:t>
      </w:r>
      <w:r w:rsidR="000E582B" w:rsidRPr="004D459D">
        <w:fldChar w:fldCharType="begin"/>
      </w:r>
      <w:r w:rsidR="00B27C5B">
        <w:instrText xml:space="preserve"> ADDIN EN.CITE &lt;EndNote&gt;&lt;Cite&gt;&lt;Author&gt;Oude Luttikhuis&lt;/Author&gt;&lt;Year&gt;2009&lt;/Year&gt;&lt;RecNum&gt;256&lt;/RecNum&gt;&lt;DisplayText&gt;&lt;style face="superscript"&gt;12&lt;/style&gt;&lt;/DisplayText&gt;&lt;record&gt;&lt;rec-number&gt;256&lt;/rec-number&gt;&lt;foreign-keys&gt;&lt;key app="EN" db-id="xpszd2dw8etdwpepvr750w2w95xwx0ewedzv" timestamp="1482144400"&gt;256&lt;/key&gt;&lt;key app="ENWeb" db-id=""&gt;0&lt;/key&gt;&lt;/foreign-keys&gt;&lt;ref-type name="Journal Article"&gt;17&lt;/ref-type&gt;&lt;contributors&gt;&lt;authors&gt;&lt;author&gt;Oude Luttikhuis, H.&lt;/author&gt;&lt;author&gt;Baur, L.&lt;/author&gt;&lt;author&gt;Jansen, H.&lt;/author&gt;&lt;author&gt;Shrewsbury, V. A.&lt;/author&gt;&lt;author&gt;O&amp;apos;Malley, C.&lt;/author&gt;&lt;author&gt;Stolk, R. P.&lt;/author&gt;&lt;author&gt;Summerbell, C. D.&lt;/author&gt;&lt;/authors&gt;&lt;/contributors&gt;&lt;auth-address&gt;Beatrix Children&amp;apos;s Hospital and Department of Epidemiology, University Medical Center Groningen, PO Box 30.001 (CA80), 9700RB, Groningen, Netherlands. h.oudeluttikhuis@bkk.umcg.nl&lt;/auth-address&gt;&lt;titles&gt;&lt;title&gt;Interventions for treating obesity in children&lt;/title&gt;&lt;secondary-title&gt;Cochrane Database Syst Rev&lt;/secondary-title&gt;&lt;/titles&gt;&lt;periodical&gt;&lt;full-title&gt;Cochrane Database Syst Rev&lt;/full-title&gt;&lt;/periodical&gt;&lt;pages&gt;CD001872&lt;/pages&gt;&lt;number&gt;1&lt;/number&gt;&lt;keywords&gt;&lt;keyword&gt;Anti-Obesity Agents/therapeutic use&lt;/keyword&gt;&lt;keyword&gt;Child&lt;/keyword&gt;&lt;keyword&gt;Diet, Reducing&lt;/keyword&gt;&lt;keyword&gt;Humans&lt;/keyword&gt;&lt;keyword&gt;Life Style&lt;/keyword&gt;&lt;keyword&gt;Motor Activity&lt;/keyword&gt;&lt;keyword&gt;Obesity/*therapy&lt;/keyword&gt;&lt;keyword&gt;Randomized Controlled Trials as Topic&lt;/keyword&gt;&lt;/keywords&gt;&lt;dates&gt;&lt;year&gt;2009&lt;/year&gt;&lt;pub-dates&gt;&lt;date&gt;Jan 21&lt;/date&gt;&lt;/pub-dates&gt;&lt;/dates&gt;&lt;isbn&gt;1469-493X (Electronic)&amp;#xD;1361-6137 (Linking)&lt;/isbn&gt;&lt;accession-num&gt;19160202&lt;/accession-num&gt;&lt;urls&gt;&lt;related-urls&gt;&lt;url&gt;https://www.ncbi.nlm.nih.gov/pubmed/19160202&lt;/url&gt;&lt;/related-urls&gt;&lt;/urls&gt;&lt;electronic-resource-num&gt;10.1002/14651858.CD001872.pub2&lt;/electronic-resource-num&gt;&lt;/record&gt;&lt;/Cite&gt;&lt;/EndNote&gt;</w:instrText>
      </w:r>
      <w:r w:rsidR="000E582B" w:rsidRPr="004D459D">
        <w:fldChar w:fldCharType="separate"/>
      </w:r>
      <w:r w:rsidR="00B27C5B" w:rsidRPr="00B27C5B">
        <w:rPr>
          <w:noProof/>
          <w:vertAlign w:val="superscript"/>
        </w:rPr>
        <w:t>12</w:t>
      </w:r>
      <w:r w:rsidR="000E582B" w:rsidRPr="004D459D">
        <w:fldChar w:fldCharType="end"/>
      </w:r>
      <w:r w:rsidR="006A2916" w:rsidRPr="004D459D">
        <w:t>.</w:t>
      </w:r>
      <w:r w:rsidR="009A24E2">
        <w:t xml:space="preserve"> Key to an effective prevention strategy is the ability to identify individuals at particular risk</w:t>
      </w:r>
      <w:r w:rsidR="000B6D5A">
        <w:t>.</w:t>
      </w:r>
      <w:r w:rsidR="009A24E2">
        <w:t xml:space="preserve"> </w:t>
      </w:r>
      <w:r w:rsidR="005F7C5D" w:rsidRPr="0060112C">
        <w:t>The</w:t>
      </w:r>
      <w:r w:rsidR="0060112C" w:rsidRPr="0060112C">
        <w:t>re is</w:t>
      </w:r>
      <w:r w:rsidR="005F7C5D" w:rsidRPr="0060112C">
        <w:t xml:space="preserve"> increased risk of persistence of childhood weight status into adulthood</w:t>
      </w:r>
      <w:r w:rsidR="000E582B" w:rsidRPr="0060112C">
        <w:fldChar w:fldCharType="begin">
          <w:fldData xml:space="preserve">PEVuZE5vdGU+PENpdGU+PEF1dGhvcj5TaW5naDwvQXV0aG9yPjxZZWFyPjIwMDg8L1llYXI+PFJl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==
</w:fldData>
        </w:fldChar>
      </w:r>
      <w:r w:rsidR="00B27C5B">
        <w:instrText xml:space="preserve"> ADDIN EN.CITE </w:instrText>
      </w:r>
      <w:r w:rsidR="00B27C5B">
        <w:fldChar w:fldCharType="begin">
          <w:fldData xml:space="preserve">PEVuZE5vdGU+PENpdGU+PEF1dGhvcj5TaW5naDwvQXV0aG9yPjxZZWFyPjIwMDg8L1llYXI+PFJl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==
</w:fldData>
        </w:fldChar>
      </w:r>
      <w:r w:rsidR="00B27C5B">
        <w:instrText xml:space="preserve"> ADDIN EN.CITE.DATA </w:instrText>
      </w:r>
      <w:r w:rsidR="00B27C5B">
        <w:fldChar w:fldCharType="end"/>
      </w:r>
      <w:r w:rsidR="000E582B" w:rsidRPr="0060112C">
        <w:fldChar w:fldCharType="separate"/>
      </w:r>
      <w:r w:rsidR="00B27C5B" w:rsidRPr="00B27C5B">
        <w:rPr>
          <w:noProof/>
          <w:vertAlign w:val="superscript"/>
        </w:rPr>
        <w:t>13-16</w:t>
      </w:r>
      <w:r w:rsidR="000E582B" w:rsidRPr="0060112C">
        <w:fldChar w:fldCharType="end"/>
      </w:r>
      <w:r w:rsidR="005F7C5D" w:rsidRPr="004D459D">
        <w:t xml:space="preserve"> particularly in children with two obese parents</w:t>
      </w:r>
      <w:r w:rsidR="000E582B" w:rsidRPr="004D459D">
        <w:fldChar w:fldCharType="begin">
          <w:fldData xml:space="preserve">PEVuZE5vdGU+PENpdGU+PEF1dGhvcj5MYWtlPC9BdXRob3I+PFllYXI+MTk5NzwvWWVhcj48UmVj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</w:fldData>
        </w:fldChar>
      </w:r>
      <w:r w:rsidR="00B27C5B">
        <w:instrText xml:space="preserve"> ADDIN EN.CITE </w:instrText>
      </w:r>
      <w:r w:rsidR="00B27C5B">
        <w:fldChar w:fldCharType="begin">
          <w:fldData xml:space="preserve">PEVuZE5vdGU+PENpdGU+PEF1dGhvcj5MYWtlPC9BdXRob3I+PFllYXI+MTk5NzwvWWVhcj48UmVj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</w:fldData>
        </w:fldChar>
      </w:r>
      <w:r w:rsidR="00B27C5B">
        <w:instrText xml:space="preserve"> ADDIN EN.CITE.DATA </w:instrText>
      </w:r>
      <w:r w:rsidR="00B27C5B">
        <w:fldChar w:fldCharType="end"/>
      </w:r>
      <w:r w:rsidR="000E582B" w:rsidRPr="004D459D">
        <w:fldChar w:fldCharType="separate"/>
      </w:r>
      <w:r w:rsidR="00B27C5B" w:rsidRPr="00B27C5B">
        <w:rPr>
          <w:noProof/>
          <w:vertAlign w:val="superscript"/>
        </w:rPr>
        <w:t>17-19</w:t>
      </w:r>
      <w:r w:rsidR="000E582B" w:rsidRPr="004D459D">
        <w:fldChar w:fldCharType="end"/>
      </w:r>
      <w:r w:rsidR="005F7C5D" w:rsidRPr="004D459D">
        <w:t xml:space="preserve"> </w:t>
      </w:r>
      <w:r w:rsidR="0060112C">
        <w:t>with a meta-analysis concluding a low probability of weight change without weight loss treatment</w:t>
      </w:r>
      <w:r w:rsidR="0060112C">
        <w:fldChar w:fldCharType="begin"/>
      </w:r>
      <w:r w:rsidR="00B27C5B">
        <w:instrText xml:space="preserve"> ADDIN EN.CITE &lt;EndNote&gt;&lt;Cite&gt;&lt;Author&gt;Bayer&lt;/Author&gt;&lt;Year&gt;2011&lt;/Year&gt;&lt;RecNum&gt;383&lt;/RecNum&gt;&lt;DisplayText&gt;&lt;style face="superscript"&gt;20&lt;/style&gt;&lt;/DisplayText&gt;&lt;record&gt;&lt;rec-number&gt;383&lt;/rec-number&gt;&lt;foreign-keys&gt;&lt;key app="EN" db-id="xpszd2dw8etdwpepvr750w2w95xwx0ewedzv" timestamp="1504605128"&gt;383&lt;/key&gt;&lt;key app="ENWeb" db-id=""&gt;0&lt;/key&gt;&lt;/foreign-keys&gt;&lt;ref-type name="Journal Article"&gt;17&lt;/ref-type&gt;&lt;contributors&gt;&lt;authors&gt;&lt;author&gt;Bayer, O.&lt;/author&gt;&lt;author&gt;Kruger, H.&lt;/author&gt;&lt;author&gt;von Kries, R.&lt;/author&gt;&lt;author&gt;Toschke, A. M.&lt;/author&gt;&lt;/authors&gt;&lt;/contributors&gt;&lt;auth-address&gt;Ludwig-Maximilians University of Munich, Institute for Social Paediatrics and Adolescent Medicine, Department of Epidemiology, Munich, Germany. Otmar.Bayer@lrz.uni-muenchen.de&lt;/auth-address&gt;&lt;titles&gt;&lt;title&gt;Factors associated with tracking of BMI: a meta-regression analysis on BMI tracking&lt;/title&gt;&lt;secondary-title&gt;Obesity (Silver Spring)&lt;/secondary-title&gt;&lt;/titles&gt;&lt;periodical&gt;&lt;full-title&gt;Obesity (Silver Spring)&lt;/full-title&gt;&lt;/periodical&gt;&lt;pages&gt;1069-76&lt;/pages&gt;&lt;volume&gt;19&lt;/volume&gt;&lt;number&gt;5&lt;/number&gt;&lt;keywords&gt;&lt;keyword&gt;Adolescent&lt;/keyword&gt;&lt;keyword&gt;Age Factors&lt;/keyword&gt;&lt;keyword&gt;Body Composition&lt;/keyword&gt;&lt;keyword&gt;*Body Height&lt;/keyword&gt;&lt;keyword&gt;*Body Mass Index&lt;/keyword&gt;&lt;keyword&gt;*Body Weight&lt;/keyword&gt;&lt;keyword&gt;Child&lt;/keyword&gt;&lt;keyword&gt;Female&lt;/keyword&gt;&lt;keyword&gt;Follow-Up Studies&lt;/keyword&gt;&lt;keyword&gt;Humans&lt;/keyword&gt;&lt;keyword&gt;Male&lt;/keyword&gt;&lt;keyword&gt;Obesity/*epidemiology&lt;/keyword&gt;&lt;keyword&gt;Reference Values&lt;/keyword&gt;&lt;keyword&gt;Regression Analysis&lt;/keyword&gt;&lt;keyword&gt;Risk Factors&lt;/keyword&gt;&lt;keyword&gt;Thinness/*epidemiology&lt;/keyword&gt;&lt;/keywords&gt;&lt;dates&gt;&lt;year&gt;2011&lt;/year&gt;&lt;pub-dates&gt;&lt;date&gt;May&lt;/date&gt;&lt;/pub-dates&gt;&lt;/dates&gt;&lt;isbn&gt;1930-739X (Electronic)&amp;#xD;1930-7381 (Linking)&lt;/isbn&gt;&lt;accession-num&gt;20948517&lt;/accession-num&gt;&lt;urls&gt;&lt;related-urls&gt;&lt;url&gt;https://www.ncbi.nlm.nih.gov/pubmed/20948517&lt;/url&gt;&lt;/related-urls&gt;&lt;/urls&gt;&lt;electronic-resource-num&gt;10.1038/oby.2010.250&lt;/electronic-resource-num&gt;&lt;/record&gt;&lt;/Cite&gt;&lt;/EndNote&gt;</w:instrText>
      </w:r>
      <w:r w:rsidR="0060112C">
        <w:fldChar w:fldCharType="separate"/>
      </w:r>
      <w:r w:rsidR="00B27C5B" w:rsidRPr="00B27C5B">
        <w:rPr>
          <w:noProof/>
          <w:vertAlign w:val="superscript"/>
        </w:rPr>
        <w:t>20</w:t>
      </w:r>
      <w:r w:rsidR="0060112C">
        <w:fldChar w:fldCharType="end"/>
      </w:r>
      <w:r w:rsidR="0060112C">
        <w:t xml:space="preserve">. </w:t>
      </w:r>
      <w:r w:rsidR="00091819">
        <w:t>Although this tracking of childhood BMI to adulthood was weaker in late adulthood</w:t>
      </w:r>
      <w:r w:rsidR="00091819">
        <w:fldChar w:fldCharType="begin">
          <w:fldData xml:space="preserve">PEVuZE5vdGU+PENpdGU+PEF1dGhvcj5BYXJlc3RydXA8L0F1dGhvcj48WWVhcj4yMDE2PC9ZZWFy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</w:fldData>
        </w:fldChar>
      </w:r>
      <w:r w:rsidR="00B27C5B">
        <w:instrText xml:space="preserve"> ADDIN EN.CITE </w:instrText>
      </w:r>
      <w:r w:rsidR="00B27C5B">
        <w:fldChar w:fldCharType="begin">
          <w:fldData xml:space="preserve">PEVuZE5vdGU+PENpdGU+PEF1dGhvcj5BYXJlc3RydXA8L0F1dGhvcj48WWVhcj4yMDE2PC9ZZWFy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</w:fldData>
        </w:fldChar>
      </w:r>
      <w:r w:rsidR="00B27C5B">
        <w:instrText xml:space="preserve"> ADDIN EN.CITE.DATA </w:instrText>
      </w:r>
      <w:r w:rsidR="00B27C5B">
        <w:fldChar w:fldCharType="end"/>
      </w:r>
      <w:r w:rsidR="00091819">
        <w:fldChar w:fldCharType="separate"/>
      </w:r>
      <w:r w:rsidR="00B27C5B" w:rsidRPr="00B27C5B">
        <w:rPr>
          <w:noProof/>
          <w:vertAlign w:val="superscript"/>
        </w:rPr>
        <w:t>21</w:t>
      </w:r>
      <w:r w:rsidR="00091819">
        <w:fldChar w:fldCharType="end"/>
      </w:r>
      <w:r w:rsidR="00091819">
        <w:t>, the</w:t>
      </w:r>
      <w:r w:rsidR="005F7C5D" w:rsidRPr="004D459D">
        <w:t xml:space="preserve"> identification of high-risk populations and intervening as early as possible to prevent the development of overweight and obesity should be a priority</w:t>
      </w:r>
      <w:r w:rsidR="009E7255">
        <w:fldChar w:fldCharType="begin"/>
      </w:r>
      <w:r w:rsidR="00B27C5B">
        <w:instrText xml:space="preserve"> ADDIN EN.CITE &lt;EndNote&gt;&lt;Cite&gt;&lt;Author&gt;World Health Organization&lt;/Author&gt;&lt;Year&gt;2016&lt;/Year&gt;&lt;RecNum&gt;335&lt;/RecNum&gt;&lt;DisplayText&gt;&lt;style face="superscript"&gt;22&lt;/style&gt;&lt;/DisplayText&gt;&lt;record&gt;&lt;rec-number&gt;335&lt;/rec-number&gt;&lt;foreign-keys&gt;&lt;key app="EN" db-id="xpszd2dw8etdwpepvr750w2w95xwx0ewedzv" timestamp="1493108170"&gt;335&lt;/key&gt;&lt;key app="ENWeb" db-id=""&gt;0&lt;/key&gt;&lt;/foreign-keys&gt;&lt;ref-type name="Report"&gt;27&lt;/ref-type&gt;&lt;contributors&gt;&lt;authors&gt;&lt;author&gt;World Health Organization, &lt;/author&gt;&lt;/authors&gt;&lt;/contributors&gt;&lt;titles&gt;&lt;title&gt;Consideration of the evidence on childhood obesity for the Commision on Ending Childhood Obesity&lt;/title&gt;&lt;/titles&gt;&lt;dates&gt;&lt;year&gt;2016&lt;/year&gt;&lt;/dates&gt;&lt;pub-location&gt;Geneva, Switzerland&lt;/pub-location&gt;&lt;urls&gt;&lt;related-urls&gt;&lt;url&gt;http://apps.who.int/iris/bitstream/10665/206549/1/9789241565332_eng.pdf&lt;/url&gt;&lt;/related-urls&gt;&lt;/urls&gt;&lt;/record&gt;&lt;/Cite&gt;&lt;/EndNote&gt;</w:instrText>
      </w:r>
      <w:r w:rsidR="009E7255">
        <w:fldChar w:fldCharType="separate"/>
      </w:r>
      <w:r w:rsidR="00B27C5B" w:rsidRPr="00B27C5B">
        <w:rPr>
          <w:noProof/>
          <w:vertAlign w:val="superscript"/>
        </w:rPr>
        <w:t>22</w:t>
      </w:r>
      <w:r w:rsidR="009E7255">
        <w:fldChar w:fldCharType="end"/>
      </w:r>
      <w:r w:rsidR="00274BC6">
        <w:t xml:space="preserve"> due to the increased risk of  adult morbidity and mortality associated with overweight and obesity in childhood and adolescence</w:t>
      </w:r>
      <w:r w:rsidR="00274BC6">
        <w:fldChar w:fldCharType="begin"/>
      </w:r>
      <w:r w:rsidR="00B27C5B">
        <w:instrText xml:space="preserve"> ADDIN EN.CITE &lt;EndNote&gt;&lt;Cite&gt;&lt;Author&gt;Reilly&lt;/Author&gt;&lt;Year&gt;2011&lt;/Year&gt;&lt;RecNum&gt;385&lt;/RecNum&gt;&lt;DisplayText&gt;&lt;style face="superscript"&gt;23&lt;/style&gt;&lt;/DisplayText&gt;&lt;record&gt;&lt;rec-number&gt;385&lt;/rec-number&gt;&lt;foreign-keys&gt;&lt;key app="EN" db-id="xpszd2dw8etdwpepvr750w2w95xwx0ewedzv" timestamp="1504606663"&gt;385&lt;/key&gt;&lt;key app="ENWeb" db-id=""&gt;0&lt;/key&gt;&lt;/foreign-keys&gt;&lt;ref-type name="Journal Article"&gt;17&lt;/ref-type&gt;&lt;contributors&gt;&lt;authors&gt;&lt;author&gt;Reilly, J. J.&lt;/author&gt;&lt;author&gt;Kelly, J.&lt;/author&gt;&lt;/authors&gt;&lt;/contributors&gt;&lt;auth-address&gt;University of Glasgow Faculty of Medicine, Yorkhill Hospital, Glasgow, Scotland. jjr2y@clinmed.gla.ac.uk&lt;/auth-address&gt;&lt;titles&gt;&lt;title&gt;Long-term impact of overweight and obesity in childhood and adolescence on morbidity and premature mortality in adulthood: systematic review&lt;/title&gt;&lt;secondary-title&gt;Int J Obes (Lond)&lt;/secondary-title&gt;&lt;/titles&gt;&lt;periodical&gt;&lt;full-title&gt;Int J Obes (Lond)&lt;/full-title&gt;&lt;/periodical&gt;&lt;pages&gt;891-8&lt;/pages&gt;&lt;volume&gt;35&lt;/volume&gt;&lt;number&gt;7&lt;/number&gt;&lt;keywords&gt;&lt;keyword&gt;Adolescent&lt;/keyword&gt;&lt;keyword&gt;Adult&lt;/keyword&gt;&lt;keyword&gt;Age Factors&lt;/keyword&gt;&lt;keyword&gt;Body Mass Index&lt;/keyword&gt;&lt;keyword&gt;Cause of Death&lt;/keyword&gt;&lt;keyword&gt;Child&lt;/keyword&gt;&lt;keyword&gt;Female&lt;/keyword&gt;&lt;keyword&gt;Humans&lt;/keyword&gt;&lt;keyword&gt;Male&lt;/keyword&gt;&lt;keyword&gt;Obesity/complications/*mortality&lt;/keyword&gt;&lt;keyword&gt;Overweight/complications/mortality&lt;/keyword&gt;&lt;keyword&gt;Risk Factors&lt;/keyword&gt;&lt;keyword&gt;Time Factors&lt;/keyword&gt;&lt;/keywords&gt;&lt;dates&gt;&lt;year&gt;2011&lt;/year&gt;&lt;pub-dates&gt;&lt;date&gt;Jul&lt;/date&gt;&lt;/pub-dates&gt;&lt;/dates&gt;&lt;isbn&gt;1476-5497 (Electronic)&amp;#xD;0307-0565 (Linking)&lt;/isbn&gt;&lt;accession-num&gt;20975725&lt;/accession-num&gt;&lt;urls&gt;&lt;related-urls&gt;&lt;url&gt;https://www.ncbi.nlm.nih.gov/pubmed/20975725&lt;/url&gt;&lt;/related-urls&gt;&lt;/urls&gt;&lt;electronic-resource-num&gt;10.1038/ijo.2010.222&lt;/electronic-resource-num&gt;&lt;/record&gt;&lt;/Cite&gt;&lt;/EndNote&gt;</w:instrText>
      </w:r>
      <w:r w:rsidR="00274BC6">
        <w:fldChar w:fldCharType="separate"/>
      </w:r>
      <w:r w:rsidR="00B27C5B" w:rsidRPr="00B27C5B">
        <w:rPr>
          <w:noProof/>
          <w:vertAlign w:val="superscript"/>
        </w:rPr>
        <w:t>23</w:t>
      </w:r>
      <w:r w:rsidR="00274BC6">
        <w:fldChar w:fldCharType="end"/>
      </w:r>
      <w:r w:rsidR="005F7C5D" w:rsidRPr="004D459D">
        <w:t xml:space="preserve">. </w:t>
      </w:r>
      <w:r w:rsidR="00680274">
        <w:t xml:space="preserve">Once high risk </w:t>
      </w:r>
      <w:r w:rsidR="00680274">
        <w:lastRenderedPageBreak/>
        <w:t>populations are identified, mathematical models on childhood obesity trajectories</w:t>
      </w:r>
      <w:r w:rsidR="00236EB4">
        <w:t xml:space="preserve"> that</w:t>
      </w:r>
      <w:r w:rsidR="00680274">
        <w:t xml:space="preserve"> predict energy imbalance</w:t>
      </w:r>
      <w:r w:rsidR="00236EB4">
        <w:t xml:space="preserve"> including excess energy intake underlying obesity</w:t>
      </w:r>
      <w:r w:rsidR="00680274">
        <w:fldChar w:fldCharType="begin"/>
      </w:r>
      <w:r w:rsidR="00B27C5B">
        <w:instrText xml:space="preserve"> ADDIN EN.CITE &lt;EndNote&gt;&lt;Cite&gt;&lt;Author&gt;Butte&lt;/Author&gt;&lt;Year&gt;2007&lt;/Year&gt;&lt;RecNum&gt;389&lt;/RecNum&gt;&lt;DisplayText&gt;&lt;style face="superscript"&gt;24,25&lt;/style&gt;&lt;/DisplayText&gt;&lt;record&gt;&lt;rec-number&gt;389&lt;/rec-number&gt;&lt;foreign-keys&gt;&lt;key app="EN" db-id="xpszd2dw8etdwpepvr750w2w95xwx0ewedzv" timestamp="1504615053"&gt;389&lt;/key&gt;&lt;key app="ENWeb" db-id=""&gt;0&lt;/key&gt;&lt;/foreign-keys&gt;&lt;ref-type name="Journal Article"&gt;17&lt;/ref-type&gt;&lt;contributors&gt;&lt;authors&gt;&lt;author&gt;Butte, N. F.&lt;/author&gt;&lt;author&gt;Christiansen, E.&lt;/author&gt;&lt;author&gt;Sorensen, T. I. A.&lt;/author&gt;&lt;/authors&gt;&lt;/contributors&gt;&lt;titles&gt;&lt;title&gt;Energy Imbalance Underlying the Development of Childhood Obesity&lt;/title&gt;&lt;secondary-title&gt;Obesity (Silver Spring)&lt;/secondary-title&gt;&lt;/titles&gt;&lt;periodical&gt;&lt;full-title&gt;Obesity (Silver Spring)&lt;/full-title&gt;&lt;/periodical&gt;&lt;pages&gt;3056-3066&lt;/pages&gt;&lt;volume&gt;15&lt;/volume&gt;&lt;number&gt;12&lt;/number&gt;&lt;dates&gt;&lt;year&gt;2007&lt;/year&gt;&lt;/dates&gt;&lt;urls&gt;&lt;/urls&gt;&lt;/record&gt;&lt;/Cite&gt;&lt;Cite&gt;&lt;Author&gt;Hall&lt;/Author&gt;&lt;Year&gt;2013&lt;/Year&gt;&lt;RecNum&gt;390&lt;/RecNum&gt;&lt;record&gt;&lt;rec-number&gt;390&lt;/rec-number&gt;&lt;foreign-keys&gt;&lt;key app="EN" db-id="xpszd2dw8etdwpepvr750w2w95xwx0ewedzv" timestamp="1504615155"&gt;390&lt;/key&gt;&lt;key app="ENWeb" db-id=""&gt;0&lt;/key&gt;&lt;/foreign-keys&gt;&lt;ref-type name="Journal Article"&gt;17&lt;/ref-type&gt;&lt;contributors&gt;&lt;authors&gt;&lt;author&gt;Hall, Kevin D.&lt;/author&gt;&lt;author&gt;Butte, Nancy F.&lt;/author&gt;&lt;author&gt;Swinburn, Boyd A.&lt;/author&gt;&lt;author&gt;Chow, Carson C.&lt;/author&gt;&lt;/authors&gt;&lt;/contributors&gt;&lt;titles&gt;&lt;title&gt;Dynamics of childhood growth and obesity: development and validation of a quantitative mathematical model&lt;/title&gt;&lt;secondary-title&gt;The Lancet Diabetes &amp;amp; Endocrinology&lt;/secondary-title&gt;&lt;/titles&gt;&lt;periodical&gt;&lt;full-title&gt;The Lancet Diabetes &amp;amp; Endocrinology&lt;/full-title&gt;&lt;/periodical&gt;&lt;pages&gt;97-105&lt;/pages&gt;&lt;volume&gt;1&lt;/volume&gt;&lt;number&gt;2&lt;/number&gt;&lt;dates&gt;&lt;year&gt;2013&lt;/year&gt;&lt;/dates&gt;&lt;isbn&gt;22138587&lt;/isbn&gt;&lt;urls&gt;&lt;/urls&gt;&lt;electronic-resource-num&gt;10.1016/s2213-8587(13)70051-2&lt;/electronic-resource-num&gt;&lt;/record&gt;&lt;/Cite&gt;&lt;/EndNote&gt;</w:instrText>
      </w:r>
      <w:r w:rsidR="00680274">
        <w:fldChar w:fldCharType="separate"/>
      </w:r>
      <w:r w:rsidR="00B27C5B" w:rsidRPr="00B27C5B">
        <w:rPr>
          <w:noProof/>
          <w:vertAlign w:val="superscript"/>
        </w:rPr>
        <w:t>24,25</w:t>
      </w:r>
      <w:r w:rsidR="00680274">
        <w:fldChar w:fldCharType="end"/>
      </w:r>
      <w:r w:rsidR="00236EB4">
        <w:t xml:space="preserve"> and calculates the magnitude of intervention necessary to achieve change in weight</w:t>
      </w:r>
      <w:r w:rsidR="00236EB4">
        <w:fldChar w:fldCharType="begin"/>
      </w:r>
      <w:r w:rsidR="00B27C5B">
        <w:instrText xml:space="preserve"> ADDIN EN.CITE &lt;EndNote&gt;&lt;Cite&gt;&lt;Author&gt;Hall&lt;/Author&gt;&lt;Year&gt;2013&lt;/Year&gt;&lt;RecNum&gt;390&lt;/RecNum&gt;&lt;DisplayText&gt;&lt;style face="superscript"&gt;25&lt;/style&gt;&lt;/DisplayText&gt;&lt;record&gt;&lt;rec-number&gt;390&lt;/rec-number&gt;&lt;foreign-keys&gt;&lt;key app="EN" db-id="xpszd2dw8etdwpepvr750w2w95xwx0ewedzv" timestamp="1504615155"&gt;390&lt;/key&gt;&lt;key app="ENWeb" db-id=""&gt;0&lt;/key&gt;&lt;/foreign-keys&gt;&lt;ref-type name="Journal Article"&gt;17&lt;/ref-type&gt;&lt;contributors&gt;&lt;authors&gt;&lt;author&gt;Hall, Kevin D.&lt;/author&gt;&lt;author&gt;Butte, Nancy F.&lt;/author&gt;&lt;author&gt;Swinburn, Boyd A.&lt;/author&gt;&lt;author&gt;Chow, Carson C.&lt;/author&gt;&lt;/authors&gt;&lt;/contributors&gt;&lt;titles&gt;&lt;title&gt;Dynamics of childhood growth and obesity: development and validation of a quantitative mathematical model&lt;/title&gt;&lt;secondary-title&gt;The Lancet Diabetes &amp;amp; Endocrinology&lt;/secondary-title&gt;&lt;/titles&gt;&lt;periodical&gt;&lt;full-title&gt;The Lancet Diabetes &amp;amp; Endocrinology&lt;/full-title&gt;&lt;/periodical&gt;&lt;pages&gt;97-105&lt;/pages&gt;&lt;volume&gt;1&lt;/volume&gt;&lt;number&gt;2&lt;/number&gt;&lt;dates&gt;&lt;year&gt;2013&lt;/year&gt;&lt;/dates&gt;&lt;isbn&gt;22138587&lt;/isbn&gt;&lt;urls&gt;&lt;/urls&gt;&lt;electronic-resource-num&gt;10.1016/s2213-8587(13)70051-2&lt;/electronic-resource-num&gt;&lt;/record&gt;&lt;/Cite&gt;&lt;/EndNote&gt;</w:instrText>
      </w:r>
      <w:r w:rsidR="00236EB4">
        <w:fldChar w:fldCharType="separate"/>
      </w:r>
      <w:r w:rsidR="00B27C5B" w:rsidRPr="00B27C5B">
        <w:rPr>
          <w:noProof/>
          <w:vertAlign w:val="superscript"/>
        </w:rPr>
        <w:t>25</w:t>
      </w:r>
      <w:r w:rsidR="00236EB4">
        <w:fldChar w:fldCharType="end"/>
      </w:r>
      <w:r w:rsidR="00236EB4">
        <w:t xml:space="preserve"> can be used</w:t>
      </w:r>
      <w:r w:rsidR="00144735">
        <w:t xml:space="preserve"> to guide the intervention</w:t>
      </w:r>
      <w:r w:rsidR="00680274">
        <w:t>.</w:t>
      </w:r>
    </w:p>
    <w:p w14:paraId="2E5FE3E3" w14:textId="549D037C" w:rsidR="006A2916" w:rsidRDefault="00CE3157" w:rsidP="00CE3157">
      <w:pPr>
        <w:spacing w:line="480" w:lineRule="auto"/>
      </w:pPr>
      <w:r>
        <w:t xml:space="preserve">The aim </w:t>
      </w:r>
      <w:r w:rsidR="00956F90">
        <w:t xml:space="preserve">of this study </w:t>
      </w:r>
      <w:r>
        <w:t xml:space="preserve">was to </w:t>
      </w:r>
      <w:r w:rsidR="005A0C8C">
        <w:t>systematically review studies</w:t>
      </w:r>
      <w:r>
        <w:t xml:space="preserve"> </w:t>
      </w:r>
      <w:r w:rsidRPr="004D459D">
        <w:t>of prediction models for childhood overweight and obe</w:t>
      </w:r>
      <w:r>
        <w:t xml:space="preserve">sity </w:t>
      </w:r>
      <w:r w:rsidR="005A0C8C">
        <w:t xml:space="preserve">using maternal and/or early life risk factors </w:t>
      </w:r>
      <w:r>
        <w:t xml:space="preserve">and critically assess the development and reporting of the methodology </w:t>
      </w:r>
      <w:r w:rsidR="00956F90">
        <w:t xml:space="preserve">used </w:t>
      </w:r>
      <w:r>
        <w:t>to develop these models.</w:t>
      </w:r>
    </w:p>
    <w:p w14:paraId="2FB63589" w14:textId="49F031F0" w:rsidR="00105B08" w:rsidRDefault="00105B08" w:rsidP="004D459D">
      <w:pPr>
        <w:spacing w:line="480" w:lineRule="auto"/>
      </w:pPr>
    </w:p>
    <w:p w14:paraId="1EB89171" w14:textId="77777777" w:rsidR="00CE3157" w:rsidRPr="004D459D" w:rsidRDefault="00CE3157" w:rsidP="004D459D">
      <w:pPr>
        <w:spacing w:line="480" w:lineRule="auto"/>
      </w:pPr>
    </w:p>
    <w:p w14:paraId="7C3099D7" w14:textId="77777777" w:rsidR="006A2916" w:rsidRPr="004D459D" w:rsidRDefault="006A2916" w:rsidP="004D459D">
      <w:pPr>
        <w:spacing w:line="480" w:lineRule="auto"/>
        <w:rPr>
          <w:b/>
        </w:rPr>
      </w:pPr>
      <w:r w:rsidRPr="004D459D">
        <w:rPr>
          <w:b/>
        </w:rPr>
        <w:t>Methods</w:t>
      </w:r>
    </w:p>
    <w:p w14:paraId="6F8ABB79" w14:textId="37CFF944" w:rsidR="006A2916" w:rsidRPr="004D459D" w:rsidRDefault="006A2916" w:rsidP="004D459D">
      <w:pPr>
        <w:spacing w:line="480" w:lineRule="auto"/>
      </w:pPr>
      <w:r w:rsidRPr="004D459D">
        <w:t>Medline and Embase</w:t>
      </w:r>
      <w:r w:rsidR="00131AA2">
        <w:t xml:space="preserve"> were searched</w:t>
      </w:r>
      <w:r w:rsidRPr="004D459D">
        <w:t xml:space="preserve"> from their start dates to December 2016 using recommended filters and the bibliographies and citations of all included studies</w:t>
      </w:r>
      <w:r w:rsidR="004234BD">
        <w:t xml:space="preserve"> </w:t>
      </w:r>
      <w:r w:rsidR="00B7617F">
        <w:t xml:space="preserve">were </w:t>
      </w:r>
      <w:r w:rsidR="00B7617F" w:rsidRPr="004D459D">
        <w:t xml:space="preserve">hand searched </w:t>
      </w:r>
      <w:r w:rsidR="004234BD">
        <w:t>(using Web of Science Core Collection)</w:t>
      </w:r>
      <w:r w:rsidRPr="004D459D">
        <w:t>. The outcome considered was overweight and obesity</w:t>
      </w:r>
      <w:r w:rsidR="0016626D">
        <w:t xml:space="preserve"> between </w:t>
      </w:r>
      <w:r w:rsidR="00336682">
        <w:t>1</w:t>
      </w:r>
      <w:r w:rsidR="0016626D">
        <w:t xml:space="preserve"> to 1</w:t>
      </w:r>
      <w:r w:rsidR="00336682">
        <w:t>3</w:t>
      </w:r>
      <w:r w:rsidR="0016626D">
        <w:t xml:space="preserve"> years of age</w:t>
      </w:r>
      <w:r w:rsidR="00FD7482" w:rsidRPr="004D459D">
        <w:t xml:space="preserve">. </w:t>
      </w:r>
      <w:r w:rsidR="00131AA2">
        <w:t>No</w:t>
      </w:r>
      <w:r w:rsidRPr="004D459D">
        <w:t xml:space="preserve"> criteria</w:t>
      </w:r>
      <w:r w:rsidR="00131AA2">
        <w:t xml:space="preserve"> was defined</w:t>
      </w:r>
      <w:r w:rsidRPr="004D459D">
        <w:t xml:space="preserve"> for overweight and obesity as different criteria can be considered given the age under consideration. The following search strategy was used: </w:t>
      </w:r>
    </w:p>
    <w:p w14:paraId="3847003A" w14:textId="77777777" w:rsidR="006A2916" w:rsidRPr="004D459D" w:rsidRDefault="006A2916" w:rsidP="004D459D">
      <w:pPr>
        <w:spacing w:line="480" w:lineRule="auto"/>
      </w:pPr>
      <w:r w:rsidRPr="004D459D">
        <w:lastRenderedPageBreak/>
        <w:t>{Pediatric Obesity/ OR Fetal Macrosomia/ OR</w:t>
      </w:r>
    </w:p>
    <w:p w14:paraId="16E080DF" w14:textId="77777777" w:rsidR="006A2916" w:rsidRPr="004D459D" w:rsidRDefault="006A2916" w:rsidP="004D459D">
      <w:pPr>
        <w:spacing w:line="480" w:lineRule="auto"/>
      </w:pPr>
      <w:r w:rsidRPr="004D459D">
        <w:t>[(child or childhood or children or p#ediatric* or infant* or toddler or embry* or prenatal* or neonat*).mp. AND (obes*.mp. OR overnutrition/ or obesity/ or overweight/ OR overweight.mp. OR over weight.mp.)]} AND </w:t>
      </w:r>
    </w:p>
    <w:p w14:paraId="3DBCAFA6" w14:textId="77777777" w:rsidR="006A2916" w:rsidRPr="004D459D" w:rsidRDefault="006A2916" w:rsidP="004D459D">
      <w:pPr>
        <w:spacing w:line="480" w:lineRule="auto"/>
      </w:pPr>
      <w:r w:rsidRPr="004D459D">
        <w:t xml:space="preserve">[exp causality/ OR ((Reinforc* or Enabl* or predispos*) and factor*).mp. OR (risk* or predict* or causal* or prognos* or causation).mp.] AND </w:t>
      </w:r>
    </w:p>
    <w:p w14:paraId="0AAB3578" w14:textId="77777777" w:rsidR="006A2916" w:rsidRPr="004D459D" w:rsidRDefault="006A2916" w:rsidP="004D459D">
      <w:pPr>
        <w:spacing w:line="480" w:lineRule="auto"/>
      </w:pPr>
      <w:r w:rsidRPr="004D459D">
        <w:t>[exp Maternal Behavior/ OR maternal.mp. OR mother*.mp. OR early life.mp.]      </w:t>
      </w:r>
    </w:p>
    <w:p w14:paraId="652EFEFA" w14:textId="77777777" w:rsidR="00251D29" w:rsidRPr="004D459D" w:rsidRDefault="00251D29" w:rsidP="004D459D">
      <w:pPr>
        <w:spacing w:line="480" w:lineRule="auto"/>
        <w:rPr>
          <w:b/>
          <w:i/>
        </w:rPr>
      </w:pPr>
    </w:p>
    <w:p w14:paraId="56F8BA79" w14:textId="77777777" w:rsidR="006A2916" w:rsidRPr="004D459D" w:rsidRDefault="00FD7482" w:rsidP="004D459D">
      <w:pPr>
        <w:spacing w:line="480" w:lineRule="auto"/>
        <w:rPr>
          <w:i/>
        </w:rPr>
      </w:pPr>
      <w:r w:rsidRPr="004D459D">
        <w:rPr>
          <w:i/>
        </w:rPr>
        <w:lastRenderedPageBreak/>
        <w:t>Eligibility criteria</w:t>
      </w:r>
    </w:p>
    <w:p w14:paraId="1F16A540" w14:textId="77777777" w:rsidR="00251D29" w:rsidRPr="004D459D" w:rsidRDefault="00131AA2" w:rsidP="004D459D">
      <w:pPr>
        <w:spacing w:line="480" w:lineRule="auto"/>
      </w:pPr>
      <w:r>
        <w:t>A</w:t>
      </w:r>
      <w:r w:rsidR="00251D29" w:rsidRPr="004D459D">
        <w:t>ll studies that reported on one or more multivariable prediction models or scores that have been developed for individual risk estimation of future risk of childhood overweight and obesity</w:t>
      </w:r>
      <w:r>
        <w:t xml:space="preserve"> were included</w:t>
      </w:r>
      <w:r w:rsidR="00251D29" w:rsidRPr="004D459D">
        <w:t xml:space="preserve">. </w:t>
      </w:r>
      <w:r>
        <w:t>S</w:t>
      </w:r>
      <w:r w:rsidR="00251D29" w:rsidRPr="004D459D">
        <w:t>tudies that developed, developed and validated or just validated a risk score</w:t>
      </w:r>
      <w:r>
        <w:t xml:space="preserve"> were not differentiated</w:t>
      </w:r>
      <w:r w:rsidR="00251D29" w:rsidRPr="004D459D">
        <w:t xml:space="preserve">. </w:t>
      </w:r>
      <w:r>
        <w:t>T</w:t>
      </w:r>
      <w:r w:rsidR="00251D29" w:rsidRPr="004D459D">
        <w:t>he review</w:t>
      </w:r>
      <w:r>
        <w:t xml:space="preserve"> was limited</w:t>
      </w:r>
      <w:r w:rsidR="00251D29" w:rsidRPr="004D459D">
        <w:t xml:space="preserve"> to studies conducted in humans and published in English. No limits were imposed on study timing or setting.</w:t>
      </w:r>
    </w:p>
    <w:p w14:paraId="42CE544D" w14:textId="77777777" w:rsidR="00DD10CD" w:rsidRPr="004D459D" w:rsidRDefault="00DD10CD" w:rsidP="004D459D">
      <w:pPr>
        <w:spacing w:line="480" w:lineRule="auto"/>
        <w:rPr>
          <w:b/>
        </w:rPr>
      </w:pPr>
    </w:p>
    <w:p w14:paraId="0084F5D4" w14:textId="77777777" w:rsidR="00FD7482" w:rsidRPr="004D459D" w:rsidRDefault="00FD7482" w:rsidP="004D459D">
      <w:pPr>
        <w:spacing w:line="480" w:lineRule="auto"/>
        <w:rPr>
          <w:i/>
        </w:rPr>
      </w:pPr>
      <w:r w:rsidRPr="004D459D">
        <w:rPr>
          <w:i/>
        </w:rPr>
        <w:t>Data extraction and critical appraisal</w:t>
      </w:r>
    </w:p>
    <w:p w14:paraId="07D7700E" w14:textId="39967803" w:rsidR="00DD10CD" w:rsidRPr="004D459D" w:rsidRDefault="00DD10CD" w:rsidP="004D459D">
      <w:pPr>
        <w:spacing w:line="480" w:lineRule="auto"/>
      </w:pPr>
      <w:r w:rsidRPr="004D459D">
        <w:lastRenderedPageBreak/>
        <w:t>The list of data extraction was based on the CHARMS checklist published by the Cochrane Prognosis Methods Group</w:t>
      </w:r>
      <w:r w:rsidR="000E582B" w:rsidRPr="004D459D">
        <w:fldChar w:fldCharType="begin"/>
      </w:r>
      <w:r w:rsidR="00B27C5B">
        <w:instrText xml:space="preserve"> ADDIN EN.CITE &lt;EndNote&gt;&lt;Cite&gt;&lt;Author&gt;Moons&lt;/Author&gt;&lt;Year&gt;2014&lt;/Year&gt;&lt;RecNum&gt;268&lt;/RecNum&gt;&lt;DisplayText&gt;&lt;style face="superscript"&gt;26&lt;/style&gt;&lt;/DisplayText&gt;&lt;record&gt;&lt;rec-number&gt;268&lt;/rec-number&gt;&lt;foreign-keys&gt;&lt;key app="EN" db-id="xpszd2dw8etdwpepvr750w2w95xwx0ewedzv" timestamp="1486469066"&gt;268&lt;/key&gt;&lt;key app="ENWeb" db-id=""&gt;0&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related-urls&gt;&lt;url&gt;https://www.ncbi.nlm.nih.gov/pubmed/25314315&lt;/url&gt;&lt;/related-urls&gt;&lt;/urls&gt;&lt;custom2&gt;PMC4196729&lt;/custom2&gt;&lt;electronic-resource-num&gt;10.1371/journal.pmed.1001744&lt;/electronic-resource-num&gt;&lt;/record&gt;&lt;/Cite&gt;&lt;/EndNote&gt;</w:instrText>
      </w:r>
      <w:r w:rsidR="000E582B" w:rsidRPr="004D459D">
        <w:fldChar w:fldCharType="separate"/>
      </w:r>
      <w:r w:rsidR="00B27C5B" w:rsidRPr="00B27C5B">
        <w:rPr>
          <w:noProof/>
          <w:vertAlign w:val="superscript"/>
        </w:rPr>
        <w:t>26</w:t>
      </w:r>
      <w:r w:rsidR="000E582B" w:rsidRPr="004D459D">
        <w:fldChar w:fldCharType="end"/>
      </w:r>
      <w:r w:rsidRPr="004D459D">
        <w:t>. The TRIPOD statement was used to assess transparency in reporting</w:t>
      </w:r>
      <w:r w:rsidR="000E582B" w:rsidRPr="004D459D">
        <w:fldChar w:fldCharType="begin"/>
      </w:r>
      <w:r w:rsidR="00B27C5B">
        <w:instrText xml:space="preserve"> ADDIN EN.CITE &lt;EndNote&gt;&lt;Cite&gt;&lt;Author&gt;Collins&lt;/Author&gt;&lt;Year&gt;2015&lt;/Year&gt;&lt;RecNum&gt;262&lt;/RecNum&gt;&lt;DisplayText&gt;&lt;style face="superscript"&gt;27&lt;/style&gt;&lt;/DisplayText&gt;&lt;record&gt;&lt;rec-number&gt;262&lt;/rec-number&gt;&lt;foreign-keys&gt;&lt;key app="EN" db-id="xpszd2dw8etdwpepvr750w2w95xwx0ewedzv" timestamp="1486469021"&gt;262&lt;/key&gt;&lt;key app="ENWeb" db-id=""&gt;0&lt;/key&gt;&lt;/foreign-keys&gt;&lt;ref-type name="Journal Article"&gt;17&lt;/ref-type&gt;&lt;contributors&gt;&lt;authors&gt;&lt;author&gt;Collins, G. S.&lt;/author&gt;&lt;author&gt;Reitsma, J. B.&lt;/author&gt;&lt;author&gt;Altman, D. G.&lt;/author&gt;&lt;author&gt;Moons, K. G.&lt;/author&gt;&lt;/authors&gt;&lt;/contributors&gt;&lt;titles&gt;&lt;title&gt;Transparent Reporting of a multivariable prediction model for Individual Prognosis or Diagnosis (TRIPOD): the TRIPOD statement&lt;/title&gt;&lt;secondary-title&gt;Ann Intern Med&lt;/secondary-title&gt;&lt;/titles&gt;&lt;periodical&gt;&lt;full-title&gt;Ann Intern Med&lt;/full-title&gt;&lt;/periodical&gt;&lt;pages&gt;55-63&lt;/pages&gt;&lt;volume&gt;162&lt;/volume&gt;&lt;number&gt;1&lt;/number&gt;&lt;keywords&gt;&lt;keyword&gt;Checklist&lt;/keyword&gt;&lt;keyword&gt;*Decision Support Techniques&lt;/keyword&gt;&lt;keyword&gt;*Diagnosis&lt;/keyword&gt;&lt;keyword&gt;Humans&lt;/keyword&gt;&lt;keyword&gt;*Models, Statistical&lt;/keyword&gt;&lt;keyword&gt;Multivariate Analysis&lt;/keyword&gt;&lt;keyword&gt;*Prognosis&lt;/keyword&gt;&lt;keyword&gt;Publishing/standards&lt;/keyword&gt;&lt;/keywords&gt;&lt;dates&gt;&lt;year&gt;2015&lt;/year&gt;&lt;pub-dates&gt;&lt;date&gt;Jan 06&lt;/date&gt;&lt;/pub-dates&gt;&lt;/dates&gt;&lt;isbn&gt;1539-3704 (Electronic)&amp;#xD;0003-4819 (Linking)&lt;/isbn&gt;&lt;accession-num&gt;25560714&lt;/accession-num&gt;&lt;urls&gt;&lt;related-urls&gt;&lt;url&gt;https://www.ncbi.nlm.nih.gov/pubmed/25560714&lt;/url&gt;&lt;/related-urls&gt;&lt;/urls&gt;&lt;electronic-resource-num&gt;10.7326/M14-0697&lt;/electronic-resource-num&gt;&lt;/record&gt;&lt;/Cite&gt;&lt;/EndNote&gt;</w:instrText>
      </w:r>
      <w:r w:rsidR="000E582B" w:rsidRPr="004D459D">
        <w:fldChar w:fldCharType="separate"/>
      </w:r>
      <w:r w:rsidR="00B27C5B" w:rsidRPr="00B27C5B">
        <w:rPr>
          <w:noProof/>
          <w:vertAlign w:val="superscript"/>
        </w:rPr>
        <w:t>27</w:t>
      </w:r>
      <w:r w:rsidR="000E582B" w:rsidRPr="004D459D">
        <w:fldChar w:fldCharType="end"/>
      </w:r>
      <w:r w:rsidRPr="004D459D">
        <w:t xml:space="preserve">. </w:t>
      </w:r>
      <w:r w:rsidR="002149A0">
        <w:t>NZ assessed all articles and extracted the data</w:t>
      </w:r>
      <w:r w:rsidR="00B376DA">
        <w:t>.</w:t>
      </w:r>
      <w:r w:rsidR="002149A0">
        <w:t xml:space="preserve"> </w:t>
      </w:r>
      <w:r w:rsidR="002F0BF7" w:rsidRPr="004D459D">
        <w:t>Items extracted from studies describing m</w:t>
      </w:r>
      <w:r w:rsidRPr="004D459D">
        <w:t xml:space="preserve">odel development </w:t>
      </w:r>
      <w:r w:rsidR="002F0BF7" w:rsidRPr="004D459D">
        <w:t xml:space="preserve">included study design, study population and location, number of study participants, outcome and age of outcome if available, method of modelling, method of internal validation (random split of data, bootstrapping or cross-validation), number of predictors considered and included in </w:t>
      </w:r>
      <w:r w:rsidR="00DE01E8">
        <w:t xml:space="preserve">the </w:t>
      </w:r>
      <w:r w:rsidR="002F0BF7" w:rsidRPr="004D459D">
        <w:t>final model, model presentation and predictive performance</w:t>
      </w:r>
      <w:r w:rsidR="005F7C5D">
        <w:t xml:space="preserve"> including measures of discrimination and calibration where available</w:t>
      </w:r>
      <w:r w:rsidR="002F0BF7" w:rsidRPr="004D459D">
        <w:t xml:space="preserve">. </w:t>
      </w:r>
    </w:p>
    <w:p w14:paraId="6EF278BD" w14:textId="77777777" w:rsidR="00DD10CD" w:rsidRPr="004D459D" w:rsidRDefault="002F0BF7" w:rsidP="004D459D">
      <w:pPr>
        <w:spacing w:line="480" w:lineRule="auto"/>
      </w:pPr>
      <w:r w:rsidRPr="004D459D">
        <w:lastRenderedPageBreak/>
        <w:t xml:space="preserve">For studies describing </w:t>
      </w:r>
      <w:r w:rsidR="0087178C">
        <w:t xml:space="preserve">external </w:t>
      </w:r>
      <w:r w:rsidRPr="004D459D">
        <w:t xml:space="preserve">model validation alone, items extracted included study design, study population and location, number of study participants and model performance. </w:t>
      </w:r>
      <w:r w:rsidR="002830A7">
        <w:t>Predictors were checked to confirm that these were the same as the original model.</w:t>
      </w:r>
    </w:p>
    <w:p w14:paraId="670EE414" w14:textId="77777777" w:rsidR="00FE7C29" w:rsidRPr="004D459D" w:rsidRDefault="00A30573" w:rsidP="004D459D">
      <w:pPr>
        <w:spacing w:line="480" w:lineRule="auto"/>
      </w:pPr>
      <w:r>
        <w:t>We have critically assessed the conduct and reporting of the methods used to develop these risk prediction models. However, a</w:t>
      </w:r>
      <w:r w:rsidR="00FE7C29" w:rsidRPr="004D459D">
        <w:t xml:space="preserve"> quantitative synthesis of the prediction models</w:t>
      </w:r>
      <w:r w:rsidR="00DE01E8">
        <w:t>’ results</w:t>
      </w:r>
      <w:r w:rsidR="00FE7C29" w:rsidRPr="004D459D">
        <w:t xml:space="preserve"> was not performed as formal methods for meta-analysis of models are not yet fully developed and was beyond the scope of this review.</w:t>
      </w:r>
      <w:r w:rsidR="00DE01E8">
        <w:t xml:space="preserve"> </w:t>
      </w:r>
    </w:p>
    <w:p w14:paraId="4150CDC6" w14:textId="77777777" w:rsidR="00FE7C29" w:rsidRPr="004D459D" w:rsidRDefault="00FE7C29" w:rsidP="004D459D">
      <w:pPr>
        <w:spacing w:line="480" w:lineRule="auto"/>
      </w:pPr>
    </w:p>
    <w:p w14:paraId="53F2FE18" w14:textId="77777777" w:rsidR="00FE7C29" w:rsidRPr="004D459D" w:rsidRDefault="00FE7C29" w:rsidP="004D459D">
      <w:pPr>
        <w:spacing w:line="480" w:lineRule="auto"/>
      </w:pPr>
    </w:p>
    <w:p w14:paraId="2C0ABE67" w14:textId="77777777" w:rsidR="006A2916" w:rsidRPr="004D459D" w:rsidRDefault="006A2916" w:rsidP="004D459D">
      <w:pPr>
        <w:spacing w:line="480" w:lineRule="auto"/>
        <w:rPr>
          <w:b/>
        </w:rPr>
      </w:pPr>
      <w:r w:rsidRPr="004D459D">
        <w:rPr>
          <w:b/>
        </w:rPr>
        <w:t>Results</w:t>
      </w:r>
    </w:p>
    <w:p w14:paraId="33374D89" w14:textId="01583564" w:rsidR="00251D29" w:rsidRPr="006746DB" w:rsidRDefault="00FD7482" w:rsidP="004D459D">
      <w:pPr>
        <w:spacing w:line="480" w:lineRule="auto"/>
      </w:pPr>
      <w:r w:rsidRPr="006746DB">
        <w:t xml:space="preserve">From the 11867 articles identified by the search strategy, 143 full articles were reviewed of which </w:t>
      </w:r>
      <w:r w:rsidR="00BE4114" w:rsidRPr="006746DB">
        <w:t>nine</w:t>
      </w:r>
      <w:r w:rsidRPr="006746DB">
        <w:t xml:space="preserve"> articles were identified for inclusion in this review (Figure 1). An additional study was identified through hand searching the citatio</w:t>
      </w:r>
      <w:r w:rsidR="00A932B4" w:rsidRPr="006746DB">
        <w:t>ns of the included studies. Eight</w:t>
      </w:r>
      <w:r w:rsidRPr="006746DB">
        <w:t xml:space="preserve"> of the studies developed a risk score</w:t>
      </w:r>
      <w:r w:rsidR="00B34AFD" w:rsidRPr="006746DB">
        <w:t xml:space="preserve">, </w:t>
      </w:r>
      <w:r w:rsidR="00A932B4" w:rsidRPr="006746DB">
        <w:t>seven</w:t>
      </w:r>
      <w:r w:rsidR="00B34AFD" w:rsidRPr="006746DB">
        <w:t xml:space="preserve"> of which were </w:t>
      </w:r>
      <w:r w:rsidR="009125F4" w:rsidRPr="006746DB">
        <w:t xml:space="preserve">internally (six) </w:t>
      </w:r>
      <w:r w:rsidR="00507D41" w:rsidRPr="006746DB">
        <w:t>and/</w:t>
      </w:r>
      <w:r w:rsidR="009125F4" w:rsidRPr="006746DB">
        <w:t xml:space="preserve">or externally (two) </w:t>
      </w:r>
      <w:r w:rsidR="00B34AFD" w:rsidRPr="006746DB">
        <w:t>validated</w:t>
      </w:r>
      <w:r w:rsidR="00F02B55" w:rsidRPr="006746DB">
        <w:t xml:space="preserve"> in the same publication</w:t>
      </w:r>
      <w:r w:rsidR="00B34AFD" w:rsidRPr="006746DB">
        <w:t>, and two were external validation studies</w:t>
      </w:r>
      <w:r w:rsidR="009125F4" w:rsidRPr="006746DB">
        <w:t xml:space="preserve"> of two </w:t>
      </w:r>
      <w:r w:rsidR="00745C68" w:rsidRPr="006746DB">
        <w:t xml:space="preserve">of the eight </w:t>
      </w:r>
      <w:r w:rsidR="009125F4" w:rsidRPr="006746DB">
        <w:t>existing prediction models</w:t>
      </w:r>
      <w:r w:rsidR="006A2916" w:rsidRPr="006746DB">
        <w:t xml:space="preserve"> (Table 1). </w:t>
      </w:r>
    </w:p>
    <w:p w14:paraId="6BA64B9F" w14:textId="77777777" w:rsidR="00A71470" w:rsidRPr="006746DB" w:rsidRDefault="00A71470" w:rsidP="001A0AC0">
      <w:pPr>
        <w:spacing w:line="480" w:lineRule="auto"/>
      </w:pPr>
    </w:p>
    <w:p w14:paraId="65AFFE35" w14:textId="77777777" w:rsidR="00A71470" w:rsidRPr="006746DB" w:rsidRDefault="00A71470" w:rsidP="00A71470">
      <w:pPr>
        <w:spacing w:line="480" w:lineRule="auto"/>
      </w:pPr>
      <w:r w:rsidRPr="006746DB">
        <w:rPr>
          <w:i/>
        </w:rPr>
        <w:t>Study reporting</w:t>
      </w:r>
      <w:r w:rsidRPr="006746DB">
        <w:t xml:space="preserve"> </w:t>
      </w:r>
    </w:p>
    <w:p w14:paraId="2BB82361" w14:textId="1B7711C0" w:rsidR="00251D29" w:rsidRPr="006746DB" w:rsidRDefault="00A71470" w:rsidP="00A71470">
      <w:pPr>
        <w:spacing w:line="480" w:lineRule="auto"/>
      </w:pPr>
      <w:r w:rsidRPr="006746DB">
        <w:t>Using the TRIPOD</w:t>
      </w:r>
      <w:r w:rsidR="000E582B" w:rsidRPr="006746DB">
        <w:fldChar w:fldCharType="begin"/>
      </w:r>
      <w:r w:rsidR="00B27C5B" w:rsidRPr="006746DB">
        <w:instrText xml:space="preserve"> ADDIN EN.CITE &lt;EndNote&gt;&lt;Cite&gt;&lt;Author&gt;Collins&lt;/Author&gt;&lt;Year&gt;2015&lt;/Year&gt;&lt;RecNum&gt;262&lt;/RecNum&gt;&lt;DisplayText&gt;&lt;style face="superscript"&gt;27&lt;/style&gt;&lt;/DisplayText&gt;&lt;record&gt;&lt;rec-number&gt;262&lt;/rec-number&gt;&lt;foreign-keys&gt;&lt;key app="EN" db-id="xpszd2dw8etdwpepvr750w2w95xwx0ewedzv" timestamp="1486469021"&gt;262&lt;/key&gt;&lt;key app="ENWeb" db-id=""&gt;0&lt;/key&gt;&lt;/foreign-keys&gt;&lt;ref-type name="Journal Article"&gt;17&lt;/ref-type&gt;&lt;contributors&gt;&lt;authors&gt;&lt;author&gt;Collins, G. S.&lt;/author&gt;&lt;author&gt;Reitsma, J. B.&lt;/author&gt;&lt;author&gt;Altman, D. G.&lt;/author&gt;&lt;author&gt;Moons, K. G.&lt;/author&gt;&lt;/authors&gt;&lt;/contributors&gt;&lt;titles&gt;&lt;title&gt;Transparent Reporting of a multivariable prediction model for Individual Prognosis or Diagnosis (TRIPOD): the TRIPOD statement&lt;/title&gt;&lt;secondary-title&gt;Ann Intern Med&lt;/secondary-title&gt;&lt;/titles&gt;&lt;periodical&gt;&lt;full-title&gt;Ann Intern Med&lt;/full-title&gt;&lt;/periodical&gt;&lt;pages&gt;55-63&lt;/pages&gt;&lt;volume&gt;162&lt;/volume&gt;&lt;number&gt;1&lt;/number&gt;&lt;keywords&gt;&lt;keyword&gt;Checklist&lt;/keyword&gt;&lt;keyword&gt;*Decision Support Techniques&lt;/keyword&gt;&lt;keyword&gt;*Diagnosis&lt;/keyword&gt;&lt;keyword&gt;Humans&lt;/keyword&gt;&lt;keyword&gt;*Models, Statistical&lt;/keyword&gt;&lt;keyword&gt;Multivariate Analysis&lt;/keyword&gt;&lt;keyword&gt;*Prognosis&lt;/keyword&gt;&lt;keyword&gt;Publishing/standards&lt;/keyword&gt;&lt;/keywords&gt;&lt;dates&gt;&lt;year&gt;2015&lt;/year&gt;&lt;pub-dates&gt;&lt;date&gt;Jan 06&lt;/date&gt;&lt;/pub-dates&gt;&lt;/dates&gt;&lt;isbn&gt;1539-3704 (Electronic)&amp;#xD;0003-4819 (Linking)&lt;/isbn&gt;&lt;accession-num&gt;25560714&lt;/accession-num&gt;&lt;urls&gt;&lt;related-urls&gt;&lt;url&gt;https://www.ncbi.nlm.nih.gov/pubmed/25560714&lt;/url&gt;&lt;/related-urls&gt;&lt;/urls&gt;&lt;electronic-resource-num&gt;10.7326/M14-0697&lt;/electronic-resource-num&gt;&lt;/record&gt;&lt;/Cite&gt;&lt;/EndNote&gt;</w:instrText>
      </w:r>
      <w:r w:rsidR="000E582B" w:rsidRPr="006746DB">
        <w:fldChar w:fldCharType="separate"/>
      </w:r>
      <w:r w:rsidR="00B27C5B" w:rsidRPr="006746DB">
        <w:rPr>
          <w:noProof/>
          <w:vertAlign w:val="superscript"/>
        </w:rPr>
        <w:t>27</w:t>
      </w:r>
      <w:r w:rsidR="000E582B" w:rsidRPr="006746DB">
        <w:fldChar w:fldCharType="end"/>
      </w:r>
      <w:r w:rsidRPr="006746DB">
        <w:t xml:space="preserve"> reporting recommendation, a median of 23 (</w:t>
      </w:r>
      <w:r w:rsidR="00E20D75" w:rsidRPr="006746DB">
        <w:t>interquartile range (</w:t>
      </w:r>
      <w:r w:rsidR="001A0AC0" w:rsidRPr="006746DB">
        <w:t>IQR</w:t>
      </w:r>
      <w:r w:rsidR="00E20D75" w:rsidRPr="006746DB">
        <w:t>)</w:t>
      </w:r>
      <w:r w:rsidR="00745C68" w:rsidRPr="006746DB">
        <w:t>,</w:t>
      </w:r>
      <w:r w:rsidR="009E7255" w:rsidRPr="006746DB">
        <w:t xml:space="preserve"> </w:t>
      </w:r>
      <w:r w:rsidR="00745C68" w:rsidRPr="006746DB">
        <w:t xml:space="preserve">22 to </w:t>
      </w:r>
      <w:r w:rsidR="009E7255" w:rsidRPr="006746DB">
        <w:t>24</w:t>
      </w:r>
      <w:r w:rsidRPr="006746DB">
        <w:t xml:space="preserve">) items out of 37 (31 for derivation or validation alone) were reported suggesting some shortcomings (Table 3). </w:t>
      </w:r>
      <w:r w:rsidR="00C0460D" w:rsidRPr="006746DB">
        <w:t xml:space="preserve"> As this review assessed the </w:t>
      </w:r>
      <w:r w:rsidR="001C1CCB" w:rsidRPr="006746DB">
        <w:t xml:space="preserve">extent of </w:t>
      </w:r>
      <w:r w:rsidR="00C0460D" w:rsidRPr="006746DB">
        <w:t>reporting, authors were not contacted to seek further information.</w:t>
      </w:r>
    </w:p>
    <w:p w14:paraId="5231F7D6" w14:textId="77777777" w:rsidR="00A71470" w:rsidRPr="006746DB" w:rsidRDefault="00A71470" w:rsidP="00A71470">
      <w:pPr>
        <w:spacing w:line="480" w:lineRule="auto"/>
        <w:rPr>
          <w:b/>
          <w:i/>
        </w:rPr>
      </w:pPr>
    </w:p>
    <w:p w14:paraId="61FD9E0A" w14:textId="77777777" w:rsidR="00251D29" w:rsidRPr="006746DB" w:rsidRDefault="00BE4114" w:rsidP="004D459D">
      <w:pPr>
        <w:spacing w:line="480" w:lineRule="auto"/>
        <w:rPr>
          <w:i/>
        </w:rPr>
      </w:pPr>
      <w:r w:rsidRPr="006746DB">
        <w:rPr>
          <w:i/>
        </w:rPr>
        <w:t>Study designs, population and sample size</w:t>
      </w:r>
    </w:p>
    <w:p w14:paraId="4FEF5947" w14:textId="1BF2F6DF" w:rsidR="009855C9" w:rsidRPr="006746DB" w:rsidRDefault="002F0BF7" w:rsidP="004D459D">
      <w:pPr>
        <w:spacing w:line="480" w:lineRule="auto"/>
      </w:pPr>
      <w:r w:rsidRPr="006746DB">
        <w:lastRenderedPageBreak/>
        <w:t xml:space="preserve">Most of the studies used data from prospective birth cohorts and two studies used cross-sectional studies </w:t>
      </w:r>
      <w:r w:rsidR="001A0AC0" w:rsidRPr="006746DB">
        <w:t xml:space="preserve">in childhood </w:t>
      </w:r>
      <w:r w:rsidRPr="006746DB">
        <w:t>with retrospective data collection</w:t>
      </w:r>
      <w:r w:rsidR="001A0AC0" w:rsidRPr="006746DB">
        <w:t xml:space="preserve"> of maternal and early life factors</w:t>
      </w:r>
      <w:r w:rsidRPr="006746DB">
        <w:t>.</w:t>
      </w:r>
      <w:r w:rsidR="00507D41" w:rsidRPr="006746DB">
        <w:t xml:space="preserve"> All </w:t>
      </w:r>
      <w:r w:rsidR="006A2916" w:rsidRPr="006746DB">
        <w:t xml:space="preserve">the studies were in </w:t>
      </w:r>
      <w:r w:rsidR="00B551AD" w:rsidRPr="006746DB">
        <w:t xml:space="preserve">high income </w:t>
      </w:r>
      <w:r w:rsidR="006A2916" w:rsidRPr="006746DB">
        <w:t>countries</w:t>
      </w:r>
      <w:r w:rsidR="00507D41" w:rsidRPr="006746DB">
        <w:t xml:space="preserve"> with the exception of data from Seychelles in </w:t>
      </w:r>
      <w:r w:rsidR="002149A0" w:rsidRPr="006746DB">
        <w:t xml:space="preserve">the </w:t>
      </w:r>
      <w:r w:rsidR="00507D41" w:rsidRPr="006746DB">
        <w:t xml:space="preserve">study that pooled cohort data from </w:t>
      </w:r>
      <w:r w:rsidR="002149A0" w:rsidRPr="006746DB">
        <w:t xml:space="preserve">three </w:t>
      </w:r>
      <w:r w:rsidR="00507D41" w:rsidRPr="006746DB">
        <w:t>studies</w:t>
      </w:r>
      <w:r w:rsidR="006A2916" w:rsidRPr="006746DB">
        <w:t>.</w:t>
      </w:r>
    </w:p>
    <w:p w14:paraId="2C40CD9D" w14:textId="77777777" w:rsidR="005C60DD" w:rsidRPr="006746DB" w:rsidRDefault="005C60DD" w:rsidP="004D459D">
      <w:pPr>
        <w:spacing w:line="480" w:lineRule="auto"/>
      </w:pPr>
    </w:p>
    <w:p w14:paraId="4D1CCB30" w14:textId="14A50F9A" w:rsidR="005C60DD" w:rsidRPr="006746DB" w:rsidRDefault="001253D4" w:rsidP="005C60DD">
      <w:pPr>
        <w:spacing w:line="480" w:lineRule="auto"/>
        <w:rPr>
          <w:i/>
        </w:rPr>
      </w:pPr>
      <w:r w:rsidRPr="006746DB">
        <w:rPr>
          <w:i/>
        </w:rPr>
        <w:t>Outcomes, n</w:t>
      </w:r>
      <w:r w:rsidR="005C60DD" w:rsidRPr="006746DB">
        <w:rPr>
          <w:i/>
        </w:rPr>
        <w:t>umber of patients and events</w:t>
      </w:r>
      <w:r w:rsidR="001A0AC0" w:rsidRPr="006746DB">
        <w:rPr>
          <w:i/>
        </w:rPr>
        <w:t xml:space="preserve"> </w:t>
      </w:r>
    </w:p>
    <w:p w14:paraId="71156116" w14:textId="07F5B28C" w:rsidR="001253D4" w:rsidRPr="006746DB" w:rsidRDefault="001253D4" w:rsidP="001253D4">
      <w:pPr>
        <w:spacing w:line="480" w:lineRule="auto"/>
      </w:pPr>
      <w:r w:rsidRPr="006746DB">
        <w:t>The outcome was overweight (three)</w:t>
      </w:r>
      <w:r w:rsidR="00E15903" w:rsidRPr="006746DB">
        <w:fldChar w:fldCharType="begin">
          <w:fldData xml:space="preserve">PEVuZE5vdGU+PENpdGU+PEF1dGhvcj5QZWk8L0F1dGhvcj48WWVhcj4yMDEzPC9ZZWFyPjxSZWNO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t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</w:fldData>
        </w:fldChar>
      </w:r>
      <w:r w:rsidR="00B27C5B" w:rsidRPr="006746DB">
        <w:instrText xml:space="preserve"> ADDIN EN.CITE.DATA </w:instrText>
      </w:r>
      <w:r w:rsidR="00B27C5B" w:rsidRPr="006746DB">
        <w:fldChar w:fldCharType="end"/>
      </w:r>
      <w:r w:rsidR="00E15903" w:rsidRPr="006746DB">
        <w:fldChar w:fldCharType="separate"/>
      </w:r>
      <w:r w:rsidR="00B27C5B" w:rsidRPr="006746DB">
        <w:rPr>
          <w:noProof/>
          <w:vertAlign w:val="superscript"/>
        </w:rPr>
        <w:t>28-30</w:t>
      </w:r>
      <w:r w:rsidR="00E15903" w:rsidRPr="006746DB">
        <w:fldChar w:fldCharType="end"/>
      </w:r>
      <w:r w:rsidRPr="006746DB">
        <w:t>, obesity (three)</w:t>
      </w:r>
      <w:r w:rsidR="00E15903" w:rsidRPr="006746DB">
        <w:fldChar w:fldCharType="begin">
          <w:fldData xml:space="preserve">PEVuZE5vdGU+PENpdGU+PEF1dGhvcj5NYW5pb3M8L0F1dGhvcj48WWVhcj4yMDEzPC9ZZWFyPjxS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tMzM8L3N0eWxlPjwvRGlzcGxheVRleHQ+PHJlY29yZD48cmVjLW51bWJlcj4yNzY8L3JlYy1u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</w:fldData>
        </w:fldChar>
      </w:r>
      <w:r w:rsidR="00B27C5B" w:rsidRPr="006746DB">
        <w:instrText xml:space="preserve"> ADDIN EN.CITE.DATA </w:instrText>
      </w:r>
      <w:r w:rsidR="00B27C5B" w:rsidRPr="006746DB">
        <w:fldChar w:fldCharType="end"/>
      </w:r>
      <w:r w:rsidR="00E15903" w:rsidRPr="006746DB">
        <w:fldChar w:fldCharType="separate"/>
      </w:r>
      <w:r w:rsidR="00B27C5B" w:rsidRPr="006746DB">
        <w:rPr>
          <w:noProof/>
          <w:vertAlign w:val="superscript"/>
        </w:rPr>
        <w:t>31-33</w:t>
      </w:r>
      <w:r w:rsidR="00E15903" w:rsidRPr="006746DB">
        <w:fldChar w:fldCharType="end"/>
      </w:r>
      <w:r w:rsidRPr="006746DB">
        <w:t xml:space="preserve"> or both (two)</w:t>
      </w:r>
      <w:r w:rsidR="00E15903" w:rsidRPr="006746DB">
        <w:fldChar w:fldCharType="begin">
          <w:fldData xml:space="preserve">PEVuZE5vdGU+PENpdGU+PEF1dGhvcj5EcnVldDwvQXV0aG9yPjxZZWFyPjIwMTI8L1llYXI+PFJl
Y051bT4yNzU8L1JlY051bT48RGlzcGxheVRleHQ+PHN0eWxlIGZhY2U9InN1cGVyc2NyaXB0Ij4z
NCwzNT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b3JhbmRpPC9BdXRob3I+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z
NCwzNT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b3JhbmRpPC9BdXRob3I+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</w:fldData>
        </w:fldChar>
      </w:r>
      <w:r w:rsidR="00B27C5B" w:rsidRPr="006746DB">
        <w:instrText xml:space="preserve"> ADDIN EN.CITE.DATA </w:instrText>
      </w:r>
      <w:r w:rsidR="00B27C5B" w:rsidRPr="006746DB">
        <w:fldChar w:fldCharType="end"/>
      </w:r>
      <w:r w:rsidR="00E15903" w:rsidRPr="006746DB">
        <w:fldChar w:fldCharType="separate"/>
      </w:r>
      <w:r w:rsidR="00B27C5B" w:rsidRPr="006746DB">
        <w:rPr>
          <w:noProof/>
          <w:vertAlign w:val="superscript"/>
        </w:rPr>
        <w:t>34,35</w:t>
      </w:r>
      <w:r w:rsidR="00E15903" w:rsidRPr="006746DB">
        <w:fldChar w:fldCharType="end"/>
      </w:r>
      <w:r w:rsidRPr="006746DB">
        <w:t xml:space="preserve"> in the </w:t>
      </w:r>
      <w:r w:rsidR="00144735" w:rsidRPr="006746DB">
        <w:t xml:space="preserve">eight </w:t>
      </w:r>
      <w:r w:rsidRPr="006746DB">
        <w:t xml:space="preserve">included studies </w:t>
      </w:r>
      <w:r w:rsidR="00144735" w:rsidRPr="006746DB">
        <w:t xml:space="preserve">that developed a score </w:t>
      </w:r>
      <w:r w:rsidRPr="006746DB">
        <w:t xml:space="preserve">and the age at which this was predicted varied </w:t>
      </w:r>
      <w:r w:rsidRPr="006746DB">
        <w:lastRenderedPageBreak/>
        <w:t>from one to 13 years of age in children. Sex- and age- specific BMI was calculated using the International Obesity Task Force (IOTF)</w:t>
      </w:r>
      <w:r w:rsidRPr="006746DB">
        <w:fldChar w:fldCharType="begin">
          <w:fldData xml:space="preserve">PEVuZE5vdGU+PENpdGU+PEF1dGhvcj5EcnVldDwvQXV0aG9yPjxZZWFyPjIwMTI8L1llYXI+PFJl
Y051bT4yNzU8L1JlY051bT48RGlzcGxheVRleHQ+PHN0eWxlIGZhY2U9InN1cGVyc2NyaXB0Ij4y
OS0zMSwzNCw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V2VuZzwvQXV0aG9yPjxZZWFyPjIwMTM8L1llYXI+PFJlY051bT4y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0zMSwzNCw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V2VuZzwvQXV0aG9yPjxZZWFyPjIwMTM8L1llYXI+PFJlY051bT4y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</w:fldData>
        </w:fldChar>
      </w:r>
      <w:r w:rsidR="00B27C5B" w:rsidRPr="006746DB">
        <w:instrText xml:space="preserve"> ADDIN EN.CITE.DATA </w:instrText>
      </w:r>
      <w:r w:rsidR="00B27C5B" w:rsidRPr="006746DB">
        <w:fldChar w:fldCharType="end"/>
      </w:r>
      <w:r w:rsidRPr="006746DB">
        <w:fldChar w:fldCharType="separate"/>
      </w:r>
      <w:r w:rsidR="00B27C5B" w:rsidRPr="006746DB">
        <w:rPr>
          <w:noProof/>
          <w:vertAlign w:val="superscript"/>
        </w:rPr>
        <w:t>29-31,34,35</w:t>
      </w:r>
      <w:r w:rsidRPr="006746DB">
        <w:fldChar w:fldCharType="end"/>
      </w:r>
      <w:r w:rsidRPr="006746DB">
        <w:t>, Centers for Disease Control (CDC)</w:t>
      </w:r>
      <w:r w:rsidRPr="006746DB">
        <w:fldChar w:fldCharType="begin"/>
      </w:r>
      <w:r w:rsidR="00B27C5B" w:rsidRPr="006746DB">
        <w:instrText xml:space="preserve"> ADDIN EN.CITE &lt;EndNote&gt;&lt;Cite&gt;&lt;Author&gt;Robson&lt;/Author&gt;&lt;Year&gt;2016&lt;/Year&gt;&lt;RecNum&gt;24&lt;/RecNum&gt;&lt;DisplayText&gt;&lt;style face="superscript"&gt;32&lt;/style&gt;&lt;/DisplayText&gt;&lt;record&gt;&lt;rec-number&gt;24&lt;/rec-number&gt;&lt;foreign-keys&gt;&lt;key app="EN" db-id="xpszd2dw8etdwpepvr750w2w95xwx0ewedzv" timestamp="1476694454"&gt;24&lt;/key&gt;&lt;key app="ENWeb" db-id=""&gt;0&lt;/key&gt;&lt;/foreign-keys&gt;&lt;ref-type name="Journal Article"&gt;17&lt;/ref-type&gt;&lt;contributors&gt;&lt;authors&gt;&lt;author&gt;Robson, J. O.&lt;/author&gt;&lt;author&gt;Verstraete, S. G.&lt;/author&gt;&lt;author&gt;Shiboski, S.&lt;/author&gt;&lt;author&gt;Heyman, M. B.&lt;/author&gt;&lt;author&gt;Wojcicki, J. M.&lt;/author&gt;&lt;/authors&gt;&lt;/contributors&gt;&lt;auth-address&gt;Division of Pediatric Gastroenterology, Hepatology, and Nutrition, Department of Pediatrics, University of California San Francisco, San Francisco, CA. Electronic address: jacob.robson@hsc.utah.edu.&amp;#xD;Division of Pediatric Gastroenterology, Hepatology, and Nutrition, Department of Pediatrics, University of California San Francisco, San Francisco, CA.&amp;#xD;Department of Epidemiology and Biostatistics, University of California San Francisco, San Francisco, CA.&lt;/auth-address&gt;&lt;titles&gt;&lt;title&gt;A Risk Score for Childhood Obesity in an Urban Latino Cohort&lt;/title&gt;&lt;secondary-title&gt;J Pediatr&lt;/secondary-title&gt;&lt;/titles&gt;&lt;periodical&gt;&lt;full-title&gt;J Pediatr&lt;/full-title&gt;&lt;/periodical&gt;&lt;pages&gt;29-34 e1&lt;/pages&gt;&lt;volume&gt;172&lt;/volume&gt;&lt;dates&gt;&lt;year&gt;2016&lt;/year&gt;&lt;pub-dates&gt;&lt;date&gt;May&lt;/date&gt;&lt;/pub-dates&gt;&lt;/dates&gt;&lt;isbn&gt;1097-6833 (Electronic)&amp;#xD;0022-3476 (Linking)&lt;/isbn&gt;&lt;accession-num&gt;26952117&lt;/accession-num&gt;&lt;urls&gt;&lt;related-urls&gt;&lt;url&gt;https://www.ncbi.nlm.nih.gov/pubmed/26952117&lt;/url&gt;&lt;/related-urls&gt;&lt;/urls&gt;&lt;custom2&gt;PMC4846503&lt;/custom2&gt;&lt;electronic-resource-num&gt;10.1016/j.jpeds.2016.01.055&lt;/electronic-resource-num&gt;&lt;/record&gt;&lt;/Cite&gt;&lt;/EndNote&gt;</w:instrText>
      </w:r>
      <w:r w:rsidRPr="006746DB">
        <w:fldChar w:fldCharType="separate"/>
      </w:r>
      <w:r w:rsidR="00B27C5B" w:rsidRPr="006746DB">
        <w:rPr>
          <w:noProof/>
          <w:vertAlign w:val="superscript"/>
        </w:rPr>
        <w:t>32</w:t>
      </w:r>
      <w:r w:rsidRPr="006746DB">
        <w:fldChar w:fldCharType="end"/>
      </w:r>
      <w:r w:rsidRPr="006746DB">
        <w:t>, WHO</w:t>
      </w:r>
      <w:r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Pr="006746DB">
        <w:fldChar w:fldCharType="separate"/>
      </w:r>
      <w:r w:rsidR="00B27C5B" w:rsidRPr="006746DB">
        <w:rPr>
          <w:noProof/>
          <w:vertAlign w:val="superscript"/>
        </w:rPr>
        <w:t>28</w:t>
      </w:r>
      <w:r w:rsidRPr="006746DB">
        <w:fldChar w:fldCharType="end"/>
      </w:r>
      <w:r w:rsidRPr="006746DB">
        <w:t xml:space="preserve"> and UK90 growth chart</w:t>
      </w:r>
      <w:r w:rsidRPr="006746DB">
        <w:fldChar w:fldCharType="begin"/>
      </w:r>
      <w:r w:rsidR="00B27C5B" w:rsidRPr="006746DB">
        <w:instrText xml:space="preserve"> ADDIN EN.CITE &lt;EndNote&gt;&lt;Cite&gt;&lt;Author&gt;Santorelli&lt;/Author&gt;&lt;Year&gt;2013&lt;/Year&gt;&lt;RecNum&gt;283&lt;/RecNum&gt;&lt;DisplayText&gt;&lt;style face="superscript"&gt;33&lt;/style&gt;&lt;/DisplayText&gt;&lt;record&gt;&lt;rec-number&gt;283&lt;/rec-number&gt;&lt;foreign-keys&gt;&lt;key app="EN" db-id="xpszd2dw8etdwpepvr750w2w95xwx0ewedzv" timestamp="1486469192"&gt;283&lt;/key&gt;&lt;key app="ENWeb" db-id=""&gt;0&lt;/key&gt;&lt;/foreign-keys&gt;&lt;ref-type name="Journal Article"&gt;17&lt;/ref-type&gt;&lt;contributors&gt;&lt;authors&gt;&lt;author&gt;Santorelli, G.&lt;/author&gt;&lt;author&gt;Petherick, E. S.&lt;/author&gt;&lt;author&gt;Wright, J.&lt;/author&gt;&lt;author&gt;Wilson, B.&lt;/author&gt;&lt;author&gt;Samiei, H.&lt;/author&gt;&lt;author&gt;Cameron, N.&lt;/author&gt;&lt;author&gt;Johnson, W.&lt;/author&gt;&lt;/authors&gt;&lt;/contributors&gt;&lt;auth-address&gt;Bradford Institute for Health Research, Bradford Royal Infirmary, Bradford, United Kingdom. Gillian.Santorelli@bthft.nhs.uk&lt;/auth-address&gt;&lt;titles&gt;&lt;title&gt;Developing prediction equations and a mobile phone application to identify infants at risk of obesity&lt;/title&gt;&lt;secondary-title&gt;PLoS One&lt;/secondary-title&gt;&lt;/titles&gt;&lt;periodical&gt;&lt;full-title&gt;PLoS One&lt;/full-title&gt;&lt;/periodical&gt;&lt;pages&gt;e71183&lt;/pages&gt;&lt;volume&gt;8&lt;/volume&gt;&lt;number&gt;8&lt;/number&gt;&lt;keywords&gt;&lt;keyword&gt;Algorithms&lt;/keyword&gt;&lt;keyword&gt;Birth Weight&lt;/keyword&gt;&lt;keyword&gt;Body Mass Index&lt;/keyword&gt;&lt;keyword&gt;*Cell Phones&lt;/keyword&gt;&lt;keyword&gt;Child, Preschool&lt;/keyword&gt;&lt;keyword&gt;England&lt;/keyword&gt;&lt;keyword&gt;Female&lt;/keyword&gt;&lt;keyword&gt;Humans&lt;/keyword&gt;&lt;keyword&gt;Infant, Newborn&lt;/keyword&gt;&lt;keyword&gt;Logistic Models&lt;/keyword&gt;&lt;keyword&gt;Male&lt;/keyword&gt;&lt;keyword&gt;Models, Biological&lt;/keyword&gt;&lt;keyword&gt;Multivariate Analysis&lt;/keyword&gt;&lt;keyword&gt;National Health Programs&lt;/keyword&gt;&lt;keyword&gt;Pediatric Obesity/*diagnosis&lt;/keyword&gt;&lt;keyword&gt;Risk Assessment&lt;/keyword&gt;&lt;keyword&gt;*Software&lt;/keyword&gt;&lt;/keywords&gt;&lt;dates&gt;&lt;year&gt;2013&lt;/year&gt;&lt;/dates&gt;&lt;isbn&gt;1932-6203 (Electronic)&amp;#xD;1932-6203 (Linking)&lt;/isbn&gt;&lt;accession-num&gt;23940713&lt;/accession-num&gt;&lt;urls&gt;&lt;related-urls&gt;&lt;url&gt;https://www.ncbi.nlm.nih.gov/pubmed/23940713&lt;/url&gt;&lt;/related-urls&gt;&lt;/urls&gt;&lt;custom2&gt;PMC3737139&lt;/custom2&gt;&lt;electronic-resource-num&gt;10.1371/journal.pone.0071183&lt;/electronic-resource-num&gt;&lt;/record&gt;&lt;/Cite&gt;&lt;/EndNote&gt;</w:instrText>
      </w:r>
      <w:r w:rsidRPr="006746DB">
        <w:fldChar w:fldCharType="separate"/>
      </w:r>
      <w:r w:rsidR="00B27C5B" w:rsidRPr="006746DB">
        <w:rPr>
          <w:noProof/>
          <w:vertAlign w:val="superscript"/>
        </w:rPr>
        <w:t>33</w:t>
      </w:r>
      <w:r w:rsidRPr="006746DB">
        <w:fldChar w:fldCharType="end"/>
      </w:r>
      <w:r w:rsidRPr="006746DB">
        <w:t xml:space="preserve"> criteria and appropriate thresholds for overweight or obesity applied.</w:t>
      </w:r>
    </w:p>
    <w:p w14:paraId="64ABD165" w14:textId="6D99C459" w:rsidR="00BE4114" w:rsidRPr="006746DB" w:rsidRDefault="006932A8" w:rsidP="004D459D">
      <w:pPr>
        <w:spacing w:line="480" w:lineRule="auto"/>
      </w:pPr>
      <w:r w:rsidRPr="006746DB">
        <w:t xml:space="preserve">The number of participants used to develop the prediction models was clearly reported in all studies. </w:t>
      </w:r>
      <w:r w:rsidR="00BE4114" w:rsidRPr="006746DB">
        <w:t xml:space="preserve">The number of participants </w:t>
      </w:r>
      <w:r w:rsidR="00105B08" w:rsidRPr="006746DB">
        <w:t xml:space="preserve">was </w:t>
      </w:r>
      <w:r w:rsidR="00A821B3" w:rsidRPr="006746DB">
        <w:t xml:space="preserve">30475 </w:t>
      </w:r>
      <w:r w:rsidR="00105B08" w:rsidRPr="006746DB">
        <w:t xml:space="preserve">from all studies and </w:t>
      </w:r>
      <w:r w:rsidR="00E33752" w:rsidRPr="006746DB">
        <w:t>th</w:t>
      </w:r>
      <w:r w:rsidR="007915B2" w:rsidRPr="006746DB">
        <w:t xml:space="preserve">e median number was </w:t>
      </w:r>
      <w:r w:rsidR="00A821B3" w:rsidRPr="006746DB">
        <w:t>2015</w:t>
      </w:r>
      <w:r w:rsidR="007915B2" w:rsidRPr="006746DB">
        <w:t xml:space="preserve"> (</w:t>
      </w:r>
      <w:r w:rsidR="001A0AC0" w:rsidRPr="006746DB">
        <w:t xml:space="preserve">IQR </w:t>
      </w:r>
      <w:r w:rsidR="00745C68" w:rsidRPr="006746DB">
        <w:t>1644 to 5083</w:t>
      </w:r>
      <w:r w:rsidR="00E33752" w:rsidRPr="006746DB">
        <w:t xml:space="preserve">) </w:t>
      </w:r>
      <w:r w:rsidR="00BE4114" w:rsidRPr="006746DB">
        <w:t xml:space="preserve">across the studies. </w:t>
      </w:r>
      <w:r w:rsidR="00E33752" w:rsidRPr="006746DB">
        <w:t>Six</w:t>
      </w:r>
      <w:r w:rsidR="001C1CC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DATA </w:instrText>
      </w:r>
      <w:r w:rsidR="00B27C5B" w:rsidRPr="006746DB">
        <w:fldChar w:fldCharType="end"/>
      </w:r>
      <w:r w:rsidR="001C1CCB" w:rsidRPr="006746DB">
        <w:fldChar w:fldCharType="separate"/>
      </w:r>
      <w:r w:rsidR="00B27C5B" w:rsidRPr="006746DB">
        <w:rPr>
          <w:noProof/>
          <w:vertAlign w:val="superscript"/>
        </w:rPr>
        <w:t>29,30,32-35</w:t>
      </w:r>
      <w:r w:rsidR="001C1CCB" w:rsidRPr="006746DB">
        <w:fldChar w:fldCharType="end"/>
      </w:r>
      <w:r w:rsidR="00E33752" w:rsidRPr="006746DB">
        <w:t xml:space="preserve"> out of eight studies reported t</w:t>
      </w:r>
      <w:r w:rsidR="00BE4114" w:rsidRPr="006746DB">
        <w:t xml:space="preserve">he prevalence of </w:t>
      </w:r>
      <w:r w:rsidR="00F02B55" w:rsidRPr="006746DB">
        <w:t>the outcome</w:t>
      </w:r>
      <w:r w:rsidR="00BE4114" w:rsidRPr="006746DB">
        <w:t xml:space="preserve"> in the study population</w:t>
      </w:r>
      <w:r w:rsidR="00A821B3" w:rsidRPr="006746DB">
        <w:t xml:space="preserve"> of which </w:t>
      </w:r>
      <w:r w:rsidR="00B7617F" w:rsidRPr="006746DB">
        <w:t xml:space="preserve">two </w:t>
      </w:r>
      <w:r w:rsidR="00A821B3" w:rsidRPr="006746DB">
        <w:t>reported the preva</w:t>
      </w:r>
      <w:r w:rsidR="00A821B3" w:rsidRPr="006746DB">
        <w:lastRenderedPageBreak/>
        <w:t>lence of both overweight and obesity</w:t>
      </w:r>
      <w:r w:rsidR="00E33752" w:rsidRPr="006746DB">
        <w:t xml:space="preserve"> (</w:t>
      </w:r>
      <w:r w:rsidR="00A821B3" w:rsidRPr="006746DB">
        <w:t>12-23% overweight and 3-32% obesity</w:t>
      </w:r>
      <w:r w:rsidR="00E33752" w:rsidRPr="006746DB">
        <w:t>). Where recorded, the median number of events that was used in model development was</w:t>
      </w:r>
      <w:r w:rsidR="00551D87" w:rsidRPr="006746DB">
        <w:t xml:space="preserve"> 821 (IQR 549 to 1374) for overweight and</w:t>
      </w:r>
      <w:r w:rsidR="00E33752" w:rsidRPr="006746DB">
        <w:t xml:space="preserve"> </w:t>
      </w:r>
      <w:r w:rsidR="00551D87" w:rsidRPr="006746DB">
        <w:t xml:space="preserve">133 </w:t>
      </w:r>
      <w:r w:rsidR="00E33752" w:rsidRPr="006746DB">
        <w:t>(</w:t>
      </w:r>
      <w:r w:rsidR="001A0AC0" w:rsidRPr="006746DB">
        <w:t>IQR</w:t>
      </w:r>
      <w:r w:rsidR="00A821B3" w:rsidRPr="006746DB">
        <w:t xml:space="preserve"> </w:t>
      </w:r>
      <w:r w:rsidR="00551D87" w:rsidRPr="006746DB">
        <w:t>104</w:t>
      </w:r>
      <w:r w:rsidR="00A821B3" w:rsidRPr="006746DB">
        <w:t xml:space="preserve"> to </w:t>
      </w:r>
      <w:r w:rsidR="00551D87" w:rsidRPr="006746DB">
        <w:t>170</w:t>
      </w:r>
      <w:r w:rsidRPr="006746DB">
        <w:t>)</w:t>
      </w:r>
      <w:r w:rsidR="00551D87" w:rsidRPr="006746DB">
        <w:t xml:space="preserve"> for obesity</w:t>
      </w:r>
      <w:r w:rsidR="00E33752" w:rsidRPr="006746DB">
        <w:t>.</w:t>
      </w:r>
      <w:r w:rsidRPr="006746DB">
        <w:t xml:space="preserve"> </w:t>
      </w:r>
    </w:p>
    <w:p w14:paraId="7906EFCA" w14:textId="77777777" w:rsidR="00C57CCB" w:rsidRPr="006746DB" w:rsidRDefault="00C57CCB" w:rsidP="004D459D">
      <w:pPr>
        <w:spacing w:line="480" w:lineRule="auto"/>
      </w:pPr>
    </w:p>
    <w:p w14:paraId="1A2A10B8" w14:textId="77777777" w:rsidR="00251D29" w:rsidRPr="006746DB" w:rsidRDefault="005C60DD" w:rsidP="004D459D">
      <w:pPr>
        <w:spacing w:line="480" w:lineRule="auto"/>
        <w:rPr>
          <w:i/>
        </w:rPr>
      </w:pPr>
      <w:r w:rsidRPr="006746DB">
        <w:rPr>
          <w:i/>
        </w:rPr>
        <w:t>Risk p</w:t>
      </w:r>
      <w:r w:rsidR="00251D29" w:rsidRPr="006746DB">
        <w:rPr>
          <w:i/>
        </w:rPr>
        <w:t>redictors</w:t>
      </w:r>
    </w:p>
    <w:p w14:paraId="5AD031E4" w14:textId="10B3EE3A" w:rsidR="00356410" w:rsidRPr="006746DB" w:rsidRDefault="009A24E2" w:rsidP="004D459D">
      <w:pPr>
        <w:spacing w:line="480" w:lineRule="auto"/>
      </w:pPr>
      <w:r w:rsidRPr="006746DB">
        <w:t xml:space="preserve">Across the studies analysed, </w:t>
      </w:r>
      <w:r w:rsidR="003C539F" w:rsidRPr="006746DB">
        <w:t>57</w:t>
      </w:r>
      <w:r w:rsidR="003A21E2" w:rsidRPr="006746DB">
        <w:t xml:space="preserve"> </w:t>
      </w:r>
      <w:r w:rsidRPr="006746DB">
        <w:t xml:space="preserve">putative </w:t>
      </w:r>
      <w:r w:rsidR="003A21E2" w:rsidRPr="006746DB">
        <w:t>predictors</w:t>
      </w:r>
      <w:r w:rsidRPr="006746DB">
        <w:t xml:space="preserve"> </w:t>
      </w:r>
      <w:r w:rsidR="001721D8" w:rsidRPr="006746DB">
        <w:t>(Table 2)</w:t>
      </w:r>
      <w:r w:rsidR="00507D45" w:rsidRPr="006746DB">
        <w:t xml:space="preserve"> with a</w:t>
      </w:r>
      <w:r w:rsidR="00741BFA" w:rsidRPr="006746DB">
        <w:t xml:space="preserve"> median of </w:t>
      </w:r>
      <w:r w:rsidR="00B7617F" w:rsidRPr="006746DB">
        <w:t xml:space="preserve">11 </w:t>
      </w:r>
      <w:r w:rsidR="00741BFA" w:rsidRPr="006746DB">
        <w:t>risk predictors (</w:t>
      </w:r>
      <w:r w:rsidR="00B7617F" w:rsidRPr="006746DB">
        <w:t>IQR</w:t>
      </w:r>
      <w:r w:rsidR="00741BFA" w:rsidRPr="006746DB">
        <w:t xml:space="preserve"> </w:t>
      </w:r>
      <w:r w:rsidR="00B7617F" w:rsidRPr="006746DB">
        <w:t xml:space="preserve">8 </w:t>
      </w:r>
      <w:r w:rsidR="00741BFA" w:rsidRPr="006746DB">
        <w:t xml:space="preserve">to </w:t>
      </w:r>
      <w:r w:rsidR="00B7617F" w:rsidRPr="006746DB">
        <w:t>19</w:t>
      </w:r>
      <w:r w:rsidR="00741BFA" w:rsidRPr="006746DB">
        <w:t xml:space="preserve">) </w:t>
      </w:r>
      <w:r w:rsidR="003C539F" w:rsidRPr="006746DB">
        <w:t xml:space="preserve">were considered </w:t>
      </w:r>
      <w:r w:rsidR="00356410" w:rsidRPr="006746DB">
        <w:t>in the development models</w:t>
      </w:r>
      <w:r w:rsidR="00741BFA" w:rsidRPr="006746DB">
        <w:t xml:space="preserve">. These were defined a </w:t>
      </w:r>
      <w:r w:rsidR="00741BFA" w:rsidRPr="006746DB">
        <w:lastRenderedPageBreak/>
        <w:t>priori in six studies</w:t>
      </w:r>
      <w:r w:rsidR="000E582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9,30,32-35</w:t>
      </w:r>
      <w:r w:rsidR="000E582B" w:rsidRPr="006746DB">
        <w:fldChar w:fldCharType="end"/>
      </w:r>
      <w:r w:rsidR="00741BFA" w:rsidRPr="006746DB">
        <w:t>, identified through previous multivariable regression</w:t>
      </w:r>
      <w:r w:rsidR="000E582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1</w:t>
      </w:r>
      <w:r w:rsidR="000E582B" w:rsidRPr="006746DB">
        <w:fldChar w:fldCharType="end"/>
      </w:r>
      <w:r w:rsidR="00741BFA" w:rsidRPr="006746DB">
        <w:t xml:space="preserve"> or defined a priori for maternal predictors and through </w:t>
      </w:r>
      <w:r w:rsidR="001721D8" w:rsidRPr="006746DB">
        <w:t xml:space="preserve">univariable </w:t>
      </w:r>
      <w:r w:rsidR="00741BFA" w:rsidRPr="006746DB">
        <w:t>regression for child predictors</w:t>
      </w:r>
      <w:r w:rsidR="000E582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8</w:t>
      </w:r>
      <w:r w:rsidR="000E582B" w:rsidRPr="006746DB">
        <w:fldChar w:fldCharType="end"/>
      </w:r>
      <w:r w:rsidR="00741BFA" w:rsidRPr="006746DB">
        <w:t xml:space="preserve">. </w:t>
      </w:r>
      <w:r w:rsidR="00A71470" w:rsidRPr="006746DB">
        <w:t>Only four of the six studies that defined predictors a priori provided the rationale or references for including these predictors.</w:t>
      </w:r>
      <w:r w:rsidRPr="006746DB">
        <w:t xml:space="preserve"> </w:t>
      </w:r>
    </w:p>
    <w:p w14:paraId="0A16D506" w14:textId="714419A8" w:rsidR="00A6435E" w:rsidRPr="006746DB" w:rsidRDefault="001721D8" w:rsidP="00356410">
      <w:pPr>
        <w:spacing w:line="480" w:lineRule="auto"/>
      </w:pPr>
      <w:r w:rsidRPr="006746DB">
        <w:t xml:space="preserve">Twenty-five </w:t>
      </w:r>
      <w:r w:rsidR="006A2916" w:rsidRPr="006746DB">
        <w:t>predictors</w:t>
      </w:r>
      <w:r w:rsidRPr="006746DB">
        <w:t xml:space="preserve"> were included in the</w:t>
      </w:r>
      <w:r w:rsidR="006A2916" w:rsidRPr="006746DB">
        <w:t xml:space="preserve"> final risk prediction </w:t>
      </w:r>
      <w:r w:rsidRPr="006746DB">
        <w:t>models</w:t>
      </w:r>
      <w:r w:rsidR="006A2916" w:rsidRPr="006746DB">
        <w:t xml:space="preserve">. </w:t>
      </w:r>
      <w:r w:rsidR="00B6179D" w:rsidRPr="006746DB">
        <w:t>However, e</w:t>
      </w:r>
      <w:r w:rsidR="005164A4" w:rsidRPr="006746DB">
        <w:t xml:space="preserve">ighteen of these predictors were </w:t>
      </w:r>
      <w:r w:rsidR="00B6179D" w:rsidRPr="006746DB">
        <w:t>only included in one risk score model.</w:t>
      </w:r>
      <w:r w:rsidR="0091601B" w:rsidRPr="006746DB">
        <w:t xml:space="preserve"> </w:t>
      </w:r>
      <w:r w:rsidR="00CB6C7D" w:rsidRPr="006746DB">
        <w:t xml:space="preserve">The final reported prediction models </w:t>
      </w:r>
      <w:r w:rsidR="006A2916" w:rsidRPr="006746DB">
        <w:t xml:space="preserve">included </w:t>
      </w:r>
      <w:r w:rsidR="00CB6C7D" w:rsidRPr="006746DB">
        <w:t>a median of six (</w:t>
      </w:r>
      <w:r w:rsidR="00555C5E" w:rsidRPr="006746DB">
        <w:t>IQR 5 to 6</w:t>
      </w:r>
      <w:r w:rsidR="00CB6C7D" w:rsidRPr="006746DB">
        <w:t>)</w:t>
      </w:r>
      <w:r w:rsidR="006A2916" w:rsidRPr="006746DB">
        <w:t xml:space="preserve"> predictors with maternal pre-pregnancy BMI</w:t>
      </w:r>
      <w:r w:rsidR="00BE4114" w:rsidRPr="006746DB">
        <w:t>, birthweight</w:t>
      </w:r>
      <w:r w:rsidR="006A2916" w:rsidRPr="006746DB">
        <w:t xml:space="preserve"> and infant gender included in seven out of eight scores (Table 2). </w:t>
      </w:r>
      <w:r w:rsidR="005F7C5D" w:rsidRPr="006746DB">
        <w:t>Two studies</w:t>
      </w:r>
      <w:r w:rsidR="006A2916" w:rsidRPr="006746DB">
        <w:t xml:space="preserve"> assessed risk at birth</w:t>
      </w:r>
      <w:r w:rsidR="005F7C5D" w:rsidRPr="006746DB">
        <w:t xml:space="preserve"> (using preconception, antenatal and birth factors)</w:t>
      </w:r>
      <w:r w:rsidR="000E582B" w:rsidRPr="006746DB">
        <w:fldChar w:fldCharType="begin">
          <w:fldData xml:space="preserve">PEVuZE5vdGU+PENpdGU+PEF1dGhvcj5TdGV1cjwvQXV0aG9yPjxZZWFyPjIwMTE8L1llYXI+PFJl
Y051bT4yNzA8L1JlY051bT48RGlzcGxheVRleHQ+PHN0eWxlIGZhY2U9InN1cGVyc2NyaXB0Ij4y
OSwzNT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TW9yYW5kaTwvQXV0aG9y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SwzNT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TW9yYW5kaTwvQXV0aG9y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9,35</w:t>
      </w:r>
      <w:r w:rsidR="000E582B" w:rsidRPr="006746DB">
        <w:fldChar w:fldCharType="end"/>
      </w:r>
      <w:r w:rsidR="006A2916" w:rsidRPr="006746DB">
        <w:t xml:space="preserve"> </w:t>
      </w:r>
      <w:r w:rsidR="006A2916" w:rsidRPr="006746DB">
        <w:lastRenderedPageBreak/>
        <w:t>whereas other scores incorporated weight gain in the first year of life</w:t>
      </w:r>
      <w:r w:rsidR="000E582B" w:rsidRPr="006746DB">
        <w:fldChar w:fldCharType="begin">
          <w:fldData xml:space="preserve">PEVuZE5vdGU+PENpdGU+PEF1dGhvcj5EcnVldDwvQXV0aG9yPjxZZWFyPjIwMTI8L1llYXI+PFJl
Y051bT4yNzU8L1JlY051bT48RGlzcGxheVRleHQ+PHN0eWxlIGZhY2U9InN1cGVyc2NyaXB0Ij4z
MC0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YW5pb3M8L0F1dGhvcj48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z
MC0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YW5pb3M8L0F1dGhvcj48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0-34</w:t>
      </w:r>
      <w:r w:rsidR="000E582B" w:rsidRPr="006746DB">
        <w:fldChar w:fldCharType="end"/>
      </w:r>
      <w:r w:rsidR="006A2916" w:rsidRPr="006746DB">
        <w:t xml:space="preserve"> </w:t>
      </w:r>
      <w:r w:rsidR="00DB5164" w:rsidRPr="006746DB">
        <w:t xml:space="preserve">predicting risk from the age of 12 months and over </w:t>
      </w:r>
      <w:r w:rsidR="006A2916" w:rsidRPr="006746DB">
        <w:t>or childhood age- and sex- adjusted BMI</w:t>
      </w:r>
      <w:r w:rsidR="00DB5164" w:rsidRPr="006746DB">
        <w:t xml:space="preserve"> at 5 years of age</w:t>
      </w:r>
      <w:r w:rsidR="000E582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8</w:t>
      </w:r>
      <w:r w:rsidR="000E582B" w:rsidRPr="006746DB">
        <w:fldChar w:fldCharType="end"/>
      </w:r>
      <w:r w:rsidR="00DB5164" w:rsidRPr="006746DB">
        <w:t xml:space="preserve"> to predict risk at 10 years of age</w:t>
      </w:r>
      <w:r w:rsidR="006A2916" w:rsidRPr="006746DB">
        <w:t>.</w:t>
      </w:r>
      <w:r w:rsidR="0028431C" w:rsidRPr="006746DB">
        <w:t xml:space="preserve"> </w:t>
      </w:r>
    </w:p>
    <w:p w14:paraId="7C5639B2" w14:textId="77777777" w:rsidR="001721D8" w:rsidRPr="006746DB" w:rsidRDefault="001721D8" w:rsidP="004D459D">
      <w:pPr>
        <w:spacing w:line="480" w:lineRule="auto"/>
        <w:rPr>
          <w:i/>
        </w:rPr>
      </w:pPr>
    </w:p>
    <w:p w14:paraId="12F06252" w14:textId="77777777" w:rsidR="005C60DD" w:rsidRPr="006746DB" w:rsidRDefault="005C60DD" w:rsidP="004D459D">
      <w:pPr>
        <w:spacing w:line="480" w:lineRule="auto"/>
        <w:rPr>
          <w:i/>
        </w:rPr>
      </w:pPr>
      <w:r w:rsidRPr="006746DB">
        <w:rPr>
          <w:i/>
        </w:rPr>
        <w:t>Treatment of continuous risk predictors</w:t>
      </w:r>
    </w:p>
    <w:p w14:paraId="2AF8929F" w14:textId="6A9054A7" w:rsidR="005C60DD" w:rsidRPr="006746DB" w:rsidRDefault="00A75745" w:rsidP="004D459D">
      <w:pPr>
        <w:spacing w:line="480" w:lineRule="auto"/>
      </w:pPr>
      <w:r w:rsidRPr="006746DB">
        <w:t xml:space="preserve">Four </w:t>
      </w:r>
      <w:r w:rsidR="000B2E85" w:rsidRPr="006746DB">
        <w:t>(</w:t>
      </w:r>
      <w:r w:rsidRPr="006746DB">
        <w:t>50</w:t>
      </w:r>
      <w:r w:rsidR="000B2E85" w:rsidRPr="006746DB">
        <w:t>%) risk prediction models retained continuous predictors as continuous</w:t>
      </w:r>
      <w:r w:rsidR="005439D1" w:rsidRPr="006746DB">
        <w:fldChar w:fldCharType="begin">
          <w:fldData xml:space="preserve">PEVuZE5vdGU+PENpdGU+PEF1dGhvcj5Nb3JhbmRpPC9BdXRob3I+PFllYXI+MjAxMjwvWWVhcj48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I4LDI5LDMyLDM1PC9zdHlsZT48L0Rpc3BsYXlUZXh0PjxyZWNvcmQ+PHJlYy1udW1iZXI+Mjgw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</w:fldData>
        </w:fldChar>
      </w:r>
      <w:r w:rsidR="00B27C5B" w:rsidRPr="006746DB">
        <w:instrText xml:space="preserve"> ADDIN EN.CITE.DATA </w:instrText>
      </w:r>
      <w:r w:rsidR="00B27C5B" w:rsidRPr="006746DB">
        <w:fldChar w:fldCharType="end"/>
      </w:r>
      <w:r w:rsidR="005439D1" w:rsidRPr="006746DB">
        <w:fldChar w:fldCharType="separate"/>
      </w:r>
      <w:r w:rsidR="00B27C5B" w:rsidRPr="006746DB">
        <w:rPr>
          <w:noProof/>
          <w:vertAlign w:val="superscript"/>
        </w:rPr>
        <w:t>28,29,32,35</w:t>
      </w:r>
      <w:r w:rsidR="005439D1" w:rsidRPr="006746DB">
        <w:fldChar w:fldCharType="end"/>
      </w:r>
      <w:r w:rsidR="000B2E85" w:rsidRPr="006746DB">
        <w:t xml:space="preserve">, two (25%) categorised or dichotomised all continuous predictors and one (12.5%) retained </w:t>
      </w:r>
      <w:r w:rsidR="000B2E85" w:rsidRPr="006746DB">
        <w:lastRenderedPageBreak/>
        <w:t>some continuous predictors as continuous and categorised some predictors</w:t>
      </w:r>
      <w:r w:rsidR="005439D1" w:rsidRPr="006746DB">
        <w:fldChar w:fldCharType="begin"/>
      </w:r>
      <w:r w:rsidR="00B27C5B" w:rsidRPr="006746DB">
        <w:instrText xml:space="preserve"> ADDIN EN.CITE &lt;EndNote&gt;&lt;Cite&gt;&lt;Author&gt;Santorelli&lt;/Author&gt;&lt;Year&gt;2013&lt;/Year&gt;&lt;RecNum&gt;283&lt;/RecNum&gt;&lt;DisplayText&gt;&lt;style face="superscript"&gt;33&lt;/style&gt;&lt;/DisplayText&gt;&lt;record&gt;&lt;rec-number&gt;283&lt;/rec-number&gt;&lt;foreign-keys&gt;&lt;key app="EN" db-id="xpszd2dw8etdwpepvr750w2w95xwx0ewedzv" timestamp="1486469192"&gt;283&lt;/key&gt;&lt;key app="ENWeb" db-id=""&gt;0&lt;/key&gt;&lt;/foreign-keys&gt;&lt;ref-type name="Journal Article"&gt;17&lt;/ref-type&gt;&lt;contributors&gt;&lt;authors&gt;&lt;author&gt;Santorelli, G.&lt;/author&gt;&lt;author&gt;Petherick, E. S.&lt;/author&gt;&lt;author&gt;Wright, J.&lt;/author&gt;&lt;author&gt;Wilson, B.&lt;/author&gt;&lt;author&gt;Samiei, H.&lt;/author&gt;&lt;author&gt;Cameron, N.&lt;/author&gt;&lt;author&gt;Johnson, W.&lt;/author&gt;&lt;/authors&gt;&lt;/contributors&gt;&lt;auth-address&gt;Bradford Institute for Health Research, Bradford Royal Infirmary, Bradford, United Kingdom. Gillian.Santorelli@bthft.nhs.uk&lt;/auth-address&gt;&lt;titles&gt;&lt;title&gt;Developing prediction equations and a mobile phone application to identify infants at risk of obesity&lt;/title&gt;&lt;secondary-title&gt;PLoS One&lt;/secondary-title&gt;&lt;/titles&gt;&lt;periodical&gt;&lt;full-title&gt;PLoS One&lt;/full-title&gt;&lt;/periodical&gt;&lt;pages&gt;e71183&lt;/pages&gt;&lt;volume&gt;8&lt;/volume&gt;&lt;number&gt;8&lt;/number&gt;&lt;keywords&gt;&lt;keyword&gt;Algorithms&lt;/keyword&gt;&lt;keyword&gt;Birth Weight&lt;/keyword&gt;&lt;keyword&gt;Body Mass Index&lt;/keyword&gt;&lt;keyword&gt;*Cell Phones&lt;/keyword&gt;&lt;keyword&gt;Child, Preschool&lt;/keyword&gt;&lt;keyword&gt;England&lt;/keyword&gt;&lt;keyword&gt;Female&lt;/keyword&gt;&lt;keyword&gt;Humans&lt;/keyword&gt;&lt;keyword&gt;Infant, Newborn&lt;/keyword&gt;&lt;keyword&gt;Logistic Models&lt;/keyword&gt;&lt;keyword&gt;Male&lt;/keyword&gt;&lt;keyword&gt;Models, Biological&lt;/keyword&gt;&lt;keyword&gt;Multivariate Analysis&lt;/keyword&gt;&lt;keyword&gt;National Health Programs&lt;/keyword&gt;&lt;keyword&gt;Pediatric Obesity/*diagnosis&lt;/keyword&gt;&lt;keyword&gt;Risk Assessment&lt;/keyword&gt;&lt;keyword&gt;*Software&lt;/keyword&gt;&lt;/keywords&gt;&lt;dates&gt;&lt;year&gt;2013&lt;/year&gt;&lt;/dates&gt;&lt;isbn&gt;1932-6203 (Electronic)&amp;#xD;1932-6203 (Linking)&lt;/isbn&gt;&lt;accession-num&gt;23940713&lt;/accession-num&gt;&lt;urls&gt;&lt;related-urls&gt;&lt;url&gt;https://www.ncbi.nlm.nih.gov/pubmed/23940713&lt;/url&gt;&lt;/related-urls&gt;&lt;/urls&gt;&lt;custom2&gt;PMC3737139&lt;/custom2&gt;&lt;electronic-resource-num&gt;10.1371/journal.pone.0071183&lt;/electronic-resource-num&gt;&lt;/record&gt;&lt;/Cite&gt;&lt;/EndNote&gt;</w:instrText>
      </w:r>
      <w:r w:rsidR="005439D1" w:rsidRPr="006746DB">
        <w:fldChar w:fldCharType="separate"/>
      </w:r>
      <w:r w:rsidR="00B27C5B" w:rsidRPr="006746DB">
        <w:rPr>
          <w:noProof/>
          <w:vertAlign w:val="superscript"/>
        </w:rPr>
        <w:t>33</w:t>
      </w:r>
      <w:r w:rsidR="005439D1" w:rsidRPr="006746DB">
        <w:fldChar w:fldCharType="end"/>
      </w:r>
      <w:r w:rsidR="000B2E85" w:rsidRPr="006746DB">
        <w:t xml:space="preserve">. </w:t>
      </w:r>
      <w:r w:rsidR="00DA7AAE" w:rsidRPr="006746DB">
        <w:t>It was unclear how continuous risk predictors w</w:t>
      </w:r>
      <w:r w:rsidR="00AA3247" w:rsidRPr="006746DB">
        <w:t>ere</w:t>
      </w:r>
      <w:r w:rsidR="00DA7AAE" w:rsidRPr="006746DB">
        <w:t xml:space="preserve"> treated in one study but a categorical score chart developed so it is likely that all continuous variables were categorised or dichotomised</w:t>
      </w:r>
      <w:r w:rsidRPr="006746DB">
        <w:fldChar w:fldCharType="begin">
          <w:fldData xml:space="preserve">PEVuZE5vdGU+PENpdGU+PEF1dGhvcj5XZW5nPC9BdXRob3I+PFllYXI+MjAxMzwvWWVhcj48UmVj
TnVtPjI5NTwvUmVjTnVtPjxEaXNwbGF5VGV4dD48c3R5bGUgZmFjZT0ic3VwZXJzY3JpcHQiPjMw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B27C5B" w:rsidRPr="006746DB">
        <w:instrText xml:space="preserve"> ADDIN EN.CITE </w:instrText>
      </w:r>
      <w:r w:rsidR="00B27C5B" w:rsidRPr="006746DB">
        <w:fldChar w:fldCharType="begin">
          <w:fldData xml:space="preserve">PEVuZE5vdGU+PENpdGU+PEF1dGhvcj5XZW5nPC9BdXRob3I+PFllYXI+MjAxMzwvWWVhcj48UmVj
TnVtPjI5NTwvUmVjTnVtPjxEaXNwbGF5VGV4dD48c3R5bGUgZmFjZT0ic3VwZXJzY3JpcHQiPjMw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B27C5B" w:rsidRPr="006746DB">
        <w:instrText xml:space="preserve"> ADDIN EN.CITE.DATA </w:instrText>
      </w:r>
      <w:r w:rsidR="00B27C5B" w:rsidRPr="006746DB">
        <w:fldChar w:fldCharType="end"/>
      </w:r>
      <w:r w:rsidRPr="006746DB">
        <w:fldChar w:fldCharType="separate"/>
      </w:r>
      <w:r w:rsidR="00B27C5B" w:rsidRPr="006746DB">
        <w:rPr>
          <w:noProof/>
          <w:vertAlign w:val="superscript"/>
        </w:rPr>
        <w:t>30</w:t>
      </w:r>
      <w:r w:rsidRPr="006746DB">
        <w:fldChar w:fldCharType="end"/>
      </w:r>
      <w:r w:rsidR="00DA7AAE" w:rsidRPr="006746DB">
        <w:t>.</w:t>
      </w:r>
    </w:p>
    <w:p w14:paraId="1D1DA565" w14:textId="77777777" w:rsidR="005C60DD" w:rsidRPr="006746DB" w:rsidRDefault="005C60DD" w:rsidP="004D459D">
      <w:pPr>
        <w:spacing w:line="480" w:lineRule="auto"/>
      </w:pPr>
    </w:p>
    <w:p w14:paraId="155EE00C" w14:textId="77777777" w:rsidR="005C60DD" w:rsidRPr="006746DB" w:rsidRDefault="005C60DD" w:rsidP="004D459D">
      <w:pPr>
        <w:spacing w:line="480" w:lineRule="auto"/>
        <w:rPr>
          <w:i/>
        </w:rPr>
      </w:pPr>
      <w:r w:rsidRPr="006746DB">
        <w:rPr>
          <w:i/>
        </w:rPr>
        <w:t>Missing data</w:t>
      </w:r>
    </w:p>
    <w:p w14:paraId="73C5E35B" w14:textId="63B6B6E8" w:rsidR="005C60DD" w:rsidRPr="006746DB" w:rsidRDefault="00723A18" w:rsidP="004D459D">
      <w:pPr>
        <w:spacing w:line="480" w:lineRule="auto"/>
      </w:pPr>
      <w:r w:rsidRPr="006746DB">
        <w:t>Four studies only included cases</w:t>
      </w:r>
      <w:r w:rsidR="004D5556" w:rsidRPr="006746DB">
        <w:t xml:space="preserve"> with complete data in model development</w:t>
      </w:r>
      <w:r w:rsidR="00C81651" w:rsidRPr="006746DB">
        <w:fldChar w:fldCharType="begin">
          <w:fldData xml:space="preserve">PEVuZE5vdGU+PENpdGU+PEF1dGhvcj5EcnVldDwvQXV0aG9yPjxZZWFyPjIwMTI8L1llYXI+PFJl
Y051bT4yNzU8L1JlY051bT48RGlzcGxheVRleHQ+PHN0eWxlIGZhY2U9InN1cGVyc2NyaXB0Ij4y
OCwyOSwzMywzND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QZWk8L0F1dGhv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CwyOSwzMywzND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QZWk8L0F1dGhv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</w:fldData>
        </w:fldChar>
      </w:r>
      <w:r w:rsidR="00B27C5B" w:rsidRPr="006746DB">
        <w:instrText xml:space="preserve"> ADDIN EN.CITE.DATA </w:instrText>
      </w:r>
      <w:r w:rsidR="00B27C5B" w:rsidRPr="006746DB">
        <w:fldChar w:fldCharType="end"/>
      </w:r>
      <w:r w:rsidR="00C81651" w:rsidRPr="006746DB">
        <w:fldChar w:fldCharType="separate"/>
      </w:r>
      <w:r w:rsidR="00B27C5B" w:rsidRPr="006746DB">
        <w:rPr>
          <w:noProof/>
          <w:vertAlign w:val="superscript"/>
        </w:rPr>
        <w:t>28,29,33,34</w:t>
      </w:r>
      <w:r w:rsidR="00C81651" w:rsidRPr="006746DB">
        <w:fldChar w:fldCharType="end"/>
      </w:r>
      <w:r w:rsidR="004D5556" w:rsidRPr="006746DB">
        <w:t>, two studies carried out multiple imputation</w:t>
      </w:r>
      <w:r w:rsidR="00AE2E90" w:rsidRPr="006746DB">
        <w:fldChar w:fldCharType="begin">
          <w:fldData xml:space="preserve">PEVuZE5vdGU+PENpdGU+PEF1dGhvcj5Nb3JhbmRpPC9BdXRob3I+PFllYXI+MjAxMjwvWWVhcj48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MyLDM1PC9zdHlsZT48L0Rpc3BsYXlUZXh0PjxyZWNvcmQ+PHJlYy1udW1iZXI+MjgwPC9yZWMt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</w:fldData>
        </w:fldChar>
      </w:r>
      <w:r w:rsidR="00B27C5B" w:rsidRPr="006746DB">
        <w:instrText xml:space="preserve"> ADDIN EN.CITE.DATA </w:instrText>
      </w:r>
      <w:r w:rsidR="00B27C5B" w:rsidRPr="006746DB">
        <w:fldChar w:fldCharType="end"/>
      </w:r>
      <w:r w:rsidR="00AE2E90" w:rsidRPr="006746DB">
        <w:fldChar w:fldCharType="separate"/>
      </w:r>
      <w:r w:rsidR="00B27C5B" w:rsidRPr="006746DB">
        <w:rPr>
          <w:noProof/>
          <w:vertAlign w:val="superscript"/>
        </w:rPr>
        <w:t>32,35</w:t>
      </w:r>
      <w:r w:rsidR="00AE2E90" w:rsidRPr="006746DB">
        <w:fldChar w:fldCharType="end"/>
      </w:r>
      <w:r w:rsidR="004D5556" w:rsidRPr="006746DB">
        <w:t xml:space="preserve"> and </w:t>
      </w:r>
      <w:r w:rsidR="00255D26" w:rsidRPr="006746DB">
        <w:t>one study</w:t>
      </w:r>
      <w:r w:rsidR="004D5556" w:rsidRPr="006746DB">
        <w:t xml:space="preserve"> did not report the presence or </w:t>
      </w:r>
      <w:r w:rsidR="004D5556" w:rsidRPr="006746DB">
        <w:lastRenderedPageBreak/>
        <w:t>handling of missing data</w:t>
      </w:r>
      <w:r w:rsidR="00AE2E90"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DATA </w:instrText>
      </w:r>
      <w:r w:rsidR="00B27C5B" w:rsidRPr="006746DB">
        <w:fldChar w:fldCharType="end"/>
      </w:r>
      <w:r w:rsidR="00AE2E90" w:rsidRPr="006746DB">
        <w:fldChar w:fldCharType="separate"/>
      </w:r>
      <w:r w:rsidR="00B27C5B" w:rsidRPr="006746DB">
        <w:rPr>
          <w:noProof/>
          <w:vertAlign w:val="superscript"/>
        </w:rPr>
        <w:t>31</w:t>
      </w:r>
      <w:r w:rsidR="00AE2E90" w:rsidRPr="006746DB">
        <w:fldChar w:fldCharType="end"/>
      </w:r>
      <w:r w:rsidR="004D5556" w:rsidRPr="006746DB">
        <w:t>.</w:t>
      </w:r>
      <w:r w:rsidR="00255D26" w:rsidRPr="006746DB">
        <w:t xml:space="preserve"> The remaining study included participants with full anthropometric data at follow-up when outcome was assessed but it is unclear if there were missing data at previous data collection points and how this was handled</w:t>
      </w:r>
      <w:r w:rsidR="00C81651" w:rsidRPr="006746DB">
        <w:fldChar w:fldCharType="begin">
          <w:fldData xml:space="preserve">PEVuZE5vdGU+PENpdGU+PEF1dGhvcj5XZW5nPC9BdXRob3I+PFllYXI+MjAxMzwvWWVhcj48UmVj
TnVtPjI5NTwvUmVjTnVtPjxEaXNwbGF5VGV4dD48c3R5bGUgZmFjZT0ic3VwZXJzY3JpcHQiPjMw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B27C5B" w:rsidRPr="006746DB">
        <w:instrText xml:space="preserve"> ADDIN EN.CITE </w:instrText>
      </w:r>
      <w:r w:rsidR="00B27C5B" w:rsidRPr="006746DB">
        <w:fldChar w:fldCharType="begin">
          <w:fldData xml:space="preserve">PEVuZE5vdGU+PENpdGU+PEF1dGhvcj5XZW5nPC9BdXRob3I+PFllYXI+MjAxMzwvWWVhcj48UmVj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</w:fldData>
        </w:fldChar>
      </w:r>
      <w:r w:rsidR="00B27C5B" w:rsidRPr="006746DB">
        <w:instrText xml:space="preserve"> ADDIN EN.CITE.DATA </w:instrText>
      </w:r>
      <w:r w:rsidR="00B27C5B" w:rsidRPr="006746DB">
        <w:fldChar w:fldCharType="end"/>
      </w:r>
      <w:r w:rsidR="00C81651" w:rsidRPr="006746DB">
        <w:fldChar w:fldCharType="separate"/>
      </w:r>
      <w:r w:rsidR="00B27C5B" w:rsidRPr="006746DB">
        <w:rPr>
          <w:noProof/>
          <w:vertAlign w:val="superscript"/>
        </w:rPr>
        <w:t>30</w:t>
      </w:r>
      <w:r w:rsidR="00C81651" w:rsidRPr="006746DB">
        <w:fldChar w:fldCharType="end"/>
      </w:r>
      <w:r w:rsidR="00255D26" w:rsidRPr="006746DB">
        <w:t xml:space="preserve">. </w:t>
      </w:r>
    </w:p>
    <w:p w14:paraId="09B00057" w14:textId="6D53E057" w:rsidR="00790733" w:rsidRPr="006746DB" w:rsidRDefault="00790733" w:rsidP="004D459D">
      <w:pPr>
        <w:spacing w:line="480" w:lineRule="auto"/>
      </w:pPr>
      <w:r w:rsidRPr="006746DB">
        <w:t>One of the studies that carried out multiple imputation had on average 1.7% (range 0 to 11.4%)</w:t>
      </w:r>
      <w:r w:rsidR="007D28AD" w:rsidRPr="006746DB">
        <w:rPr>
          <w:noProof/>
          <w:vertAlign w:val="superscript"/>
        </w:rPr>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rPr>
          <w:noProof/>
          <w:vertAlign w:val="superscript"/>
        </w:rPr>
        <w:instrText xml:space="preserve"> ADDIN EN.CITE </w:instrText>
      </w:r>
      <w:r w:rsidR="00B27C5B" w:rsidRPr="006746DB">
        <w:rPr>
          <w:noProof/>
          <w:vertAlign w:val="superscript"/>
        </w:rPr>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rPr>
          <w:noProof/>
          <w:vertAlign w:val="superscript"/>
        </w:rPr>
        <w:instrText xml:space="preserve"> ADDIN EN.CITE.DATA </w:instrText>
      </w:r>
      <w:r w:rsidR="00B27C5B" w:rsidRPr="006746DB">
        <w:rPr>
          <w:noProof/>
          <w:vertAlign w:val="superscript"/>
        </w:rPr>
      </w:r>
      <w:r w:rsidR="00B27C5B" w:rsidRPr="006746DB">
        <w:rPr>
          <w:noProof/>
          <w:vertAlign w:val="superscript"/>
        </w:rPr>
        <w:fldChar w:fldCharType="end"/>
      </w:r>
      <w:r w:rsidR="007D28AD" w:rsidRPr="006746DB">
        <w:rPr>
          <w:noProof/>
          <w:vertAlign w:val="superscript"/>
        </w:rPr>
      </w:r>
      <w:r w:rsidR="007D28AD" w:rsidRPr="006746DB">
        <w:rPr>
          <w:noProof/>
          <w:vertAlign w:val="superscript"/>
        </w:rPr>
        <w:fldChar w:fldCharType="separate"/>
      </w:r>
      <w:r w:rsidR="00B27C5B" w:rsidRPr="006746DB">
        <w:rPr>
          <w:noProof/>
          <w:vertAlign w:val="superscript"/>
        </w:rPr>
        <w:t>35</w:t>
      </w:r>
      <w:r w:rsidR="007D28AD" w:rsidRPr="006746DB">
        <w:rPr>
          <w:noProof/>
          <w:vertAlign w:val="superscript"/>
        </w:rPr>
        <w:fldChar w:fldCharType="end"/>
      </w:r>
      <w:r w:rsidRPr="006746DB">
        <w:rPr>
          <w:noProof/>
          <w:vertAlign w:val="superscript"/>
        </w:rPr>
        <w:t xml:space="preserve"> </w:t>
      </w:r>
      <w:r w:rsidRPr="006746DB">
        <w:t>missing data for each predictor whereas 17% of the other study</w:t>
      </w:r>
      <w:r w:rsidR="007D28AD" w:rsidRPr="006746DB">
        <w:rPr>
          <w:noProof/>
          <w:vertAlign w:val="superscript"/>
        </w:rPr>
        <w:fldChar w:fldCharType="begin"/>
      </w:r>
      <w:r w:rsidR="00B27C5B" w:rsidRPr="006746DB">
        <w:rPr>
          <w:noProof/>
          <w:vertAlign w:val="superscript"/>
        </w:rPr>
        <w:instrText xml:space="preserve"> ADDIN EN.CITE &lt;EndNote&gt;&lt;Cite&gt;&lt;Author&gt;Robson&lt;/Author&gt;&lt;Year&gt;2016&lt;/Year&gt;&lt;RecNum&gt;24&lt;/RecNum&gt;&lt;DisplayText&gt;&lt;style face="superscript"&gt;32&lt;/style&gt;&lt;/DisplayText&gt;&lt;record&gt;&lt;rec-number&gt;24&lt;/rec-number&gt;&lt;foreign-keys&gt;&lt;key app="EN" db-id="xpszd2dw8etdwpepvr750w2w95xwx0ewedzv" timestamp="1476694454"&gt;24&lt;/key&gt;&lt;key app="ENWeb" db-id=""&gt;0&lt;/key&gt;&lt;/foreign-keys&gt;&lt;ref-type name="Journal Article"&gt;17&lt;/ref-type&gt;&lt;contributors&gt;&lt;authors&gt;&lt;author&gt;Robson, J. O.&lt;/author&gt;&lt;author&gt;Verstraete, S. G.&lt;/author&gt;&lt;author&gt;Shiboski, S.&lt;/author&gt;&lt;author&gt;Heyman, M. B.&lt;/author&gt;&lt;author&gt;Wojcicki, J. M.&lt;/author&gt;&lt;/authors&gt;&lt;/contributors&gt;&lt;auth-address&gt;Division of Pediatric Gastroenterology, Hepatology, and Nutrition, Department of Pediatrics, University of California San Francisco, San Francisco, CA. Electronic address: jacob.robson@hsc.utah.edu.&amp;#xD;Division of Pediatric Gastroenterology, Hepatology, and Nutrition, Department of Pediatrics, University of California San Francisco, San Francisco, CA.&amp;#xD;Department of Epidemiology and Biostatistics, University of California San Francisco, San Francisco, CA.&lt;/auth-address&gt;&lt;titles&gt;&lt;title&gt;A Risk Score for Childhood Obesity in an Urban Latino Cohort&lt;/title&gt;&lt;secondary-title&gt;J Pediatr&lt;/secondary-title&gt;&lt;/titles&gt;&lt;periodical&gt;&lt;full-title&gt;J Pediatr&lt;/full-title&gt;&lt;/periodical&gt;&lt;pages&gt;29-34 e1&lt;/pages&gt;&lt;volume&gt;172&lt;/volume&gt;&lt;dates&gt;&lt;year&gt;2016&lt;/year&gt;&lt;pub-dates&gt;&lt;date&gt;May&lt;/date&gt;&lt;/pub-dates&gt;&lt;/dates&gt;&lt;isbn&gt;1097-6833 (Electronic)&amp;#xD;0022-3476 (Linking)&lt;/isbn&gt;&lt;accession-num&gt;26952117&lt;/accession-num&gt;&lt;urls&gt;&lt;related-urls&gt;&lt;url&gt;https://www.ncbi.nlm.nih.gov/pubmed/26952117&lt;/url&gt;&lt;/related-urls&gt;&lt;/urls&gt;&lt;custom2&gt;PMC4846503&lt;/custom2&gt;&lt;electronic-resource-num&gt;10.1016/j.jpeds.2016.01.055&lt;/electronic-resource-num&gt;&lt;/record&gt;&lt;/Cite&gt;&lt;/EndNote&gt;</w:instrText>
      </w:r>
      <w:r w:rsidR="007D28AD" w:rsidRPr="006746DB">
        <w:rPr>
          <w:noProof/>
          <w:vertAlign w:val="superscript"/>
        </w:rPr>
        <w:fldChar w:fldCharType="separate"/>
      </w:r>
      <w:r w:rsidR="00B27C5B" w:rsidRPr="006746DB">
        <w:rPr>
          <w:noProof/>
          <w:vertAlign w:val="superscript"/>
        </w:rPr>
        <w:t>32</w:t>
      </w:r>
      <w:r w:rsidR="007D28AD" w:rsidRPr="006746DB">
        <w:rPr>
          <w:noProof/>
          <w:vertAlign w:val="superscript"/>
        </w:rPr>
        <w:fldChar w:fldCharType="end"/>
      </w:r>
      <w:r w:rsidRPr="006746DB">
        <w:t xml:space="preserve"> participants had missing data for at least one predictor. </w:t>
      </w:r>
      <w:r w:rsidR="00C81651" w:rsidRPr="006746DB">
        <w:t>Two of the</w:t>
      </w:r>
      <w:r w:rsidRPr="006746DB">
        <w:t xml:space="preserve"> studies that carried out complete case analysis, 23.8%</w:t>
      </w:r>
      <w:r w:rsidR="00E5205B" w:rsidRPr="006746DB">
        <w:rPr>
          <w:noProof/>
          <w:vertAlign w:val="superscript"/>
        </w:rPr>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rPr>
          <w:noProof/>
          <w:vertAlign w:val="superscript"/>
        </w:rPr>
        <w:instrText xml:space="preserve"> ADDIN EN.CITE </w:instrText>
      </w:r>
      <w:r w:rsidR="00B27C5B" w:rsidRPr="006746DB">
        <w:rPr>
          <w:noProof/>
          <w:vertAlign w:val="superscript"/>
        </w:rPr>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rPr>
          <w:noProof/>
          <w:vertAlign w:val="superscript"/>
        </w:rPr>
        <w:instrText xml:space="preserve"> ADDIN EN.CITE.DATA </w:instrText>
      </w:r>
      <w:r w:rsidR="00B27C5B" w:rsidRPr="006746DB">
        <w:rPr>
          <w:noProof/>
          <w:vertAlign w:val="superscript"/>
        </w:rPr>
      </w:r>
      <w:r w:rsidR="00B27C5B" w:rsidRPr="006746DB">
        <w:rPr>
          <w:noProof/>
          <w:vertAlign w:val="superscript"/>
        </w:rPr>
        <w:fldChar w:fldCharType="end"/>
      </w:r>
      <w:r w:rsidR="00E5205B" w:rsidRPr="006746DB">
        <w:rPr>
          <w:noProof/>
          <w:vertAlign w:val="superscript"/>
        </w:rPr>
      </w:r>
      <w:r w:rsidR="00E5205B" w:rsidRPr="006746DB">
        <w:rPr>
          <w:noProof/>
          <w:vertAlign w:val="superscript"/>
        </w:rPr>
        <w:fldChar w:fldCharType="separate"/>
      </w:r>
      <w:r w:rsidR="00B27C5B" w:rsidRPr="006746DB">
        <w:rPr>
          <w:noProof/>
          <w:vertAlign w:val="superscript"/>
        </w:rPr>
        <w:t>29</w:t>
      </w:r>
      <w:r w:rsidR="00E5205B" w:rsidRPr="006746DB">
        <w:rPr>
          <w:noProof/>
          <w:vertAlign w:val="superscript"/>
        </w:rPr>
        <w:fldChar w:fldCharType="end"/>
      </w:r>
      <w:r w:rsidRPr="006746DB">
        <w:t xml:space="preserve"> and 27.2%</w:t>
      </w:r>
      <w:r w:rsidR="007D28AD" w:rsidRPr="006746DB">
        <w:rPr>
          <w:noProof/>
          <w:vertAlign w:val="superscript"/>
        </w:rPr>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rPr>
          <w:noProof/>
          <w:vertAlign w:val="superscript"/>
        </w:rPr>
        <w:instrText xml:space="preserve"> ADDIN EN.CITE </w:instrText>
      </w:r>
      <w:r w:rsidR="00B27C5B" w:rsidRPr="006746DB">
        <w:rPr>
          <w:noProof/>
          <w:vertAlign w:val="superscript"/>
        </w:rPr>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rPr>
          <w:noProof/>
          <w:vertAlign w:val="superscript"/>
        </w:rPr>
        <w:instrText xml:space="preserve"> ADDIN EN.CITE.DATA </w:instrText>
      </w:r>
      <w:r w:rsidR="00B27C5B" w:rsidRPr="006746DB">
        <w:rPr>
          <w:noProof/>
          <w:vertAlign w:val="superscript"/>
        </w:rPr>
      </w:r>
      <w:r w:rsidR="00B27C5B" w:rsidRPr="006746DB">
        <w:rPr>
          <w:noProof/>
          <w:vertAlign w:val="superscript"/>
        </w:rPr>
        <w:fldChar w:fldCharType="end"/>
      </w:r>
      <w:r w:rsidR="007D28AD" w:rsidRPr="006746DB">
        <w:rPr>
          <w:noProof/>
          <w:vertAlign w:val="superscript"/>
        </w:rPr>
      </w:r>
      <w:r w:rsidR="007D28AD" w:rsidRPr="006746DB">
        <w:rPr>
          <w:noProof/>
          <w:vertAlign w:val="superscript"/>
        </w:rPr>
        <w:fldChar w:fldCharType="separate"/>
      </w:r>
      <w:r w:rsidR="00B27C5B" w:rsidRPr="006746DB">
        <w:rPr>
          <w:noProof/>
          <w:vertAlign w:val="superscript"/>
        </w:rPr>
        <w:t>28</w:t>
      </w:r>
      <w:r w:rsidR="007D28AD" w:rsidRPr="006746DB">
        <w:rPr>
          <w:noProof/>
          <w:vertAlign w:val="superscript"/>
        </w:rPr>
        <w:fldChar w:fldCharType="end"/>
      </w:r>
      <w:r w:rsidRPr="006746DB">
        <w:t xml:space="preserve"> of the sample were excluded due to the missing data</w:t>
      </w:r>
      <w:r w:rsidR="00C81651" w:rsidRPr="006746DB">
        <w:t xml:space="preserve"> but it is unclear what percentage of sample was excluded for missing data alone in the other studies</w:t>
      </w:r>
      <w:r w:rsidR="00E5205B" w:rsidRPr="006746DB">
        <w:fldChar w:fldCharType="begin">
          <w:fldData xml:space="preserve">PEVuZE5vdGU+PENpdGU+PEF1dGhvcj5EcnVldDwvQXV0aG9yPjxZZWFyPjIwMTI8L1llYXI+PFJl
Y051bT4yNzU8L1JlY051bT48RGlzcGxheVRleHQ+PHN0eWxlIGZhY2U9InN1cGVyc2NyaXB0Ij4z
Myw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TYW50b3JlbGxpPC9BdXRo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z
Myw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TYW50b3JlbGxpPC9BdXRo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</w:fldData>
        </w:fldChar>
      </w:r>
      <w:r w:rsidR="00B27C5B" w:rsidRPr="006746DB">
        <w:instrText xml:space="preserve"> ADDIN EN.CITE.DATA </w:instrText>
      </w:r>
      <w:r w:rsidR="00B27C5B" w:rsidRPr="006746DB">
        <w:fldChar w:fldCharType="end"/>
      </w:r>
      <w:r w:rsidR="00E5205B" w:rsidRPr="006746DB">
        <w:fldChar w:fldCharType="separate"/>
      </w:r>
      <w:r w:rsidR="00B27C5B" w:rsidRPr="006746DB">
        <w:rPr>
          <w:noProof/>
          <w:vertAlign w:val="superscript"/>
        </w:rPr>
        <w:t>33,34</w:t>
      </w:r>
      <w:r w:rsidR="00E5205B" w:rsidRPr="006746DB">
        <w:fldChar w:fldCharType="end"/>
      </w:r>
      <w:r w:rsidRPr="006746DB">
        <w:t xml:space="preserve">. </w:t>
      </w:r>
    </w:p>
    <w:p w14:paraId="4009BAD5" w14:textId="77777777" w:rsidR="005C60DD" w:rsidRPr="006746DB" w:rsidRDefault="005C60DD" w:rsidP="004D459D">
      <w:pPr>
        <w:spacing w:line="480" w:lineRule="auto"/>
        <w:rPr>
          <w:i/>
        </w:rPr>
      </w:pPr>
    </w:p>
    <w:p w14:paraId="5051642E" w14:textId="634B2824" w:rsidR="00251D29" w:rsidRPr="006746DB" w:rsidRDefault="00251D29" w:rsidP="004D459D">
      <w:pPr>
        <w:spacing w:line="480" w:lineRule="auto"/>
        <w:rPr>
          <w:i/>
        </w:rPr>
      </w:pPr>
      <w:r w:rsidRPr="006746DB">
        <w:rPr>
          <w:i/>
        </w:rPr>
        <w:t xml:space="preserve">Model </w:t>
      </w:r>
      <w:r w:rsidR="00011B38" w:rsidRPr="006746DB">
        <w:rPr>
          <w:i/>
        </w:rPr>
        <w:t>building</w:t>
      </w:r>
    </w:p>
    <w:p w14:paraId="5D7D1AA4" w14:textId="09112E1E" w:rsidR="00C01972" w:rsidRPr="006746DB" w:rsidRDefault="00B0795A" w:rsidP="004D459D">
      <w:pPr>
        <w:spacing w:line="480" w:lineRule="auto"/>
      </w:pPr>
      <w:r w:rsidRPr="006746DB">
        <w:t>Six (75%) studies used automated variable selection (stepwise</w:t>
      </w:r>
      <w:r w:rsidR="00C01972" w:rsidRPr="006746DB">
        <w:t xml:space="preserve">, backward </w:t>
      </w:r>
      <w:r w:rsidR="001B62FC" w:rsidRPr="006746DB">
        <w:t>deletion</w:t>
      </w:r>
      <w:r w:rsidRPr="006746DB">
        <w:t xml:space="preserve">) </w:t>
      </w:r>
      <w:r w:rsidR="00C01972" w:rsidRPr="006746DB">
        <w:t>to derive the final predictive model</w:t>
      </w:r>
      <w:r w:rsidR="005439D1"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DATA </w:instrText>
      </w:r>
      <w:r w:rsidR="00B27C5B" w:rsidRPr="006746DB">
        <w:fldChar w:fldCharType="end"/>
      </w:r>
      <w:r w:rsidR="005439D1" w:rsidRPr="006746DB">
        <w:fldChar w:fldCharType="separate"/>
      </w:r>
      <w:r w:rsidR="00B27C5B" w:rsidRPr="006746DB">
        <w:rPr>
          <w:noProof/>
          <w:vertAlign w:val="superscript"/>
        </w:rPr>
        <w:t>29,30,32-35</w:t>
      </w:r>
      <w:r w:rsidR="005439D1" w:rsidRPr="006746DB">
        <w:fldChar w:fldCharType="end"/>
      </w:r>
      <w:r w:rsidR="00C01972" w:rsidRPr="006746DB">
        <w:t xml:space="preserve">. </w:t>
      </w:r>
    </w:p>
    <w:p w14:paraId="2373EEEE" w14:textId="384FF0F4" w:rsidR="00953033" w:rsidRPr="006746DB" w:rsidRDefault="00C01972" w:rsidP="004D459D">
      <w:pPr>
        <w:spacing w:line="480" w:lineRule="auto"/>
      </w:pPr>
      <w:r w:rsidRPr="006746DB">
        <w:t>All studies were clear on the method used to develop the prediction model - logistic regression was used in seven studies</w:t>
      </w:r>
      <w:r w:rsidR="00E5205B" w:rsidRPr="006746DB">
        <w:fldChar w:fldCharType="begin">
          <w:fldData xml:space="preserve">PEVuZE5vdGU+PENpdGU+PEF1dGhvcj5EcnVldDwvQXV0aG9yPjxZZWFyPjIwMTI8L1llYXI+PFJl
Y051bT4yNzU8L1JlY051bT48RGlzcGxheVRleHQ+PHN0eWxlIGZhY2U9InN1cGVyc2NyaXB0Ij4y
OS0zNT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YW5pb3M8L0F1dGhvcj48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0zNT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NYW5pb3M8L0F1dGhvcj48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</w:fldData>
        </w:fldChar>
      </w:r>
      <w:r w:rsidR="00B27C5B" w:rsidRPr="006746DB">
        <w:instrText xml:space="preserve"> ADDIN EN.CITE.DATA </w:instrText>
      </w:r>
      <w:r w:rsidR="00B27C5B" w:rsidRPr="006746DB">
        <w:fldChar w:fldCharType="end"/>
      </w:r>
      <w:r w:rsidR="00E5205B" w:rsidRPr="006746DB">
        <w:fldChar w:fldCharType="separate"/>
      </w:r>
      <w:r w:rsidR="00B27C5B" w:rsidRPr="006746DB">
        <w:rPr>
          <w:noProof/>
          <w:vertAlign w:val="superscript"/>
        </w:rPr>
        <w:t>29-35</w:t>
      </w:r>
      <w:r w:rsidR="00E5205B" w:rsidRPr="006746DB">
        <w:fldChar w:fldCharType="end"/>
      </w:r>
      <w:r w:rsidRPr="006746DB">
        <w:t xml:space="preserve"> whereas linear regression was used in one study</w:t>
      </w:r>
      <w:r w:rsidR="00E520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E5205B" w:rsidRPr="006746DB">
        <w:fldChar w:fldCharType="separate"/>
      </w:r>
      <w:r w:rsidR="00B27C5B" w:rsidRPr="006746DB">
        <w:rPr>
          <w:noProof/>
          <w:vertAlign w:val="superscript"/>
        </w:rPr>
        <w:t>28</w:t>
      </w:r>
      <w:r w:rsidR="00E5205B" w:rsidRPr="006746DB">
        <w:fldChar w:fldCharType="end"/>
      </w:r>
      <w:r w:rsidRPr="006746DB">
        <w:t xml:space="preserve">. </w:t>
      </w:r>
      <w:r w:rsidR="00F5312C" w:rsidRPr="006746DB">
        <w:t xml:space="preserve">One study had selected predictor variables based on previous multivariable logistic regression analysis and only carried out univariable logistic regression to assign integer values to </w:t>
      </w:r>
      <w:r w:rsidR="00F5312C" w:rsidRPr="006746DB">
        <w:lastRenderedPageBreak/>
        <w:t>the categories of risk predictor variables without any further modelling</w:t>
      </w:r>
      <w:r w:rsidR="007A764A"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DATA </w:instrText>
      </w:r>
      <w:r w:rsidR="00B27C5B" w:rsidRPr="006746DB">
        <w:fldChar w:fldCharType="end"/>
      </w:r>
      <w:r w:rsidR="007A764A" w:rsidRPr="006746DB">
        <w:fldChar w:fldCharType="separate"/>
      </w:r>
      <w:r w:rsidR="00B27C5B" w:rsidRPr="006746DB">
        <w:rPr>
          <w:noProof/>
          <w:vertAlign w:val="superscript"/>
        </w:rPr>
        <w:t>31</w:t>
      </w:r>
      <w:r w:rsidR="007A764A" w:rsidRPr="006746DB">
        <w:fldChar w:fldCharType="end"/>
      </w:r>
      <w:r w:rsidR="00F5312C" w:rsidRPr="006746DB">
        <w:t>.</w:t>
      </w:r>
      <w:r w:rsidR="00681925" w:rsidRPr="006746DB">
        <w:t xml:space="preserve"> </w:t>
      </w:r>
      <w:r w:rsidR="00F5312C" w:rsidRPr="006746DB">
        <w:t>Two models</w:t>
      </w:r>
      <w:r w:rsidR="007A764A" w:rsidRPr="006746DB">
        <w:fldChar w:fldCharType="begin">
          <w:fldData xml:space="preserve">PEVuZE5vdGU+PENpdGU+PEF1dGhvcj5TdGV1cjwvQXV0aG9yPjxZZWFyPjIwMTE8L1llYXI+PFJl
Y051bT4yNzA8L1JlY051bT48RGlzcGxheVRleHQ+PHN0eWxlIGZhY2U9InN1cGVyc2NyaXB0Ij4y
OSwzMz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C9FbmROb3RlPgB=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SwzMz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C9FbmROb3RlPgB=
</w:fldData>
        </w:fldChar>
      </w:r>
      <w:r w:rsidR="00B27C5B" w:rsidRPr="006746DB">
        <w:instrText xml:space="preserve"> ADDIN EN.CITE.DATA </w:instrText>
      </w:r>
      <w:r w:rsidR="00B27C5B" w:rsidRPr="006746DB">
        <w:fldChar w:fldCharType="end"/>
      </w:r>
      <w:r w:rsidR="007A764A" w:rsidRPr="006746DB">
        <w:fldChar w:fldCharType="separate"/>
      </w:r>
      <w:r w:rsidR="00B27C5B" w:rsidRPr="006746DB">
        <w:rPr>
          <w:noProof/>
          <w:vertAlign w:val="superscript"/>
        </w:rPr>
        <w:t>29,33</w:t>
      </w:r>
      <w:r w:rsidR="007A764A" w:rsidRPr="006746DB">
        <w:fldChar w:fldCharType="end"/>
      </w:r>
      <w:r w:rsidR="00F5312C" w:rsidRPr="006746DB">
        <w:t xml:space="preserve"> included interaction terms while modelling</w:t>
      </w:r>
      <w:r w:rsidR="00681925" w:rsidRPr="006746DB">
        <w:t xml:space="preserve"> whereas there</w:t>
      </w:r>
      <w:r w:rsidR="00F5312C" w:rsidRPr="006746DB">
        <w:t xml:space="preserve"> was no mention of interaction terms while modelling in the other studies.</w:t>
      </w:r>
    </w:p>
    <w:p w14:paraId="31A1E2C6" w14:textId="77777777" w:rsidR="00681925" w:rsidRPr="006746DB" w:rsidRDefault="00681925" w:rsidP="004D459D">
      <w:pPr>
        <w:spacing w:line="480" w:lineRule="auto"/>
      </w:pPr>
    </w:p>
    <w:p w14:paraId="2A859641" w14:textId="77777777" w:rsidR="00251D29" w:rsidRPr="006746DB" w:rsidRDefault="00251D29" w:rsidP="004D459D">
      <w:pPr>
        <w:spacing w:line="480" w:lineRule="auto"/>
        <w:rPr>
          <w:i/>
        </w:rPr>
      </w:pPr>
      <w:r w:rsidRPr="006746DB">
        <w:rPr>
          <w:i/>
        </w:rPr>
        <w:t xml:space="preserve">Predictive performance </w:t>
      </w:r>
    </w:p>
    <w:p w14:paraId="61E20AA9" w14:textId="0608A412" w:rsidR="00251D29" w:rsidRPr="006746DB" w:rsidRDefault="00251D29" w:rsidP="004D459D">
      <w:pPr>
        <w:spacing w:line="480" w:lineRule="auto"/>
      </w:pPr>
      <w:r w:rsidRPr="006746DB">
        <w:t>Model performance was assessed in all studies</w:t>
      </w:r>
      <w:r w:rsidR="00A932B4" w:rsidRPr="006746DB">
        <w:t xml:space="preserve">, </w:t>
      </w:r>
      <w:r w:rsidR="00A2563E" w:rsidRPr="006746DB">
        <w:t xml:space="preserve">seven </w:t>
      </w:r>
      <w:r w:rsidRPr="006746DB">
        <w:t>of which used area under the receiving operator curve (AUROC) in either the derivation, validation or both cohorts</w:t>
      </w:r>
      <w:r w:rsidR="00E11C55" w:rsidRPr="006746DB">
        <w:t xml:space="preserve">. </w:t>
      </w:r>
      <w:r w:rsidR="00A2563E" w:rsidRPr="006746DB">
        <w:t xml:space="preserve">The </w:t>
      </w:r>
      <w:r w:rsidR="00E11C55" w:rsidRPr="006746DB">
        <w:t>other</w:t>
      </w:r>
      <w:r w:rsidRPr="006746DB">
        <w:t xml:space="preserve"> </w:t>
      </w:r>
      <w:r w:rsidR="00A2563E" w:rsidRPr="006746DB">
        <w:t xml:space="preserve">study </w:t>
      </w:r>
      <w:r w:rsidRPr="006746DB">
        <w:t>tested for specificity and predictive value alone</w:t>
      </w:r>
      <w:r w:rsidR="007A764A"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7A764A" w:rsidRPr="006746DB">
        <w:fldChar w:fldCharType="separate"/>
      </w:r>
      <w:r w:rsidR="00B27C5B" w:rsidRPr="006746DB">
        <w:rPr>
          <w:noProof/>
          <w:vertAlign w:val="superscript"/>
        </w:rPr>
        <w:t>28</w:t>
      </w:r>
      <w:r w:rsidR="007A764A" w:rsidRPr="006746DB">
        <w:fldChar w:fldCharType="end"/>
      </w:r>
      <w:r w:rsidRPr="006746DB">
        <w:t xml:space="preserve">. Although model performance </w:t>
      </w:r>
      <w:r w:rsidRPr="006746DB">
        <w:lastRenderedPageBreak/>
        <w:t>was assessed and validated in all studies, only one study reported change in regression co-efficient post validation and updating the model</w:t>
      </w:r>
      <w:r w:rsidR="000E582B" w:rsidRPr="006746DB">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9</w:t>
      </w:r>
      <w:r w:rsidR="000E582B" w:rsidRPr="006746DB">
        <w:fldChar w:fldCharType="end"/>
      </w:r>
      <w:r w:rsidRPr="006746DB">
        <w:t>. Two studies from the UK used data from the same birth cohort (Avon Longitudinal Study of Parents and Children ALSPAC) for validation of the same outcome but at different ages</w:t>
      </w:r>
      <w:r w:rsidR="00882B32" w:rsidRPr="006746DB">
        <w:t xml:space="preserve"> (two</w:t>
      </w:r>
      <w:r w:rsidR="007A764A" w:rsidRPr="006746DB">
        <w:fldChar w:fldCharType="begin"/>
      </w:r>
      <w:r w:rsidR="00B27C5B" w:rsidRPr="006746DB">
        <w:instrText xml:space="preserve"> ADDIN EN.CITE &lt;EndNote&gt;&lt;Cite&gt;&lt;Author&gt;Santorelli&lt;/Author&gt;&lt;Year&gt;2013&lt;/Year&gt;&lt;RecNum&gt;283&lt;/RecNum&gt;&lt;DisplayText&gt;&lt;style face="superscript"&gt;33&lt;/style&gt;&lt;/DisplayText&gt;&lt;record&gt;&lt;rec-number&gt;283&lt;/rec-number&gt;&lt;foreign-keys&gt;&lt;key app="EN" db-id="xpszd2dw8etdwpepvr750w2w95xwx0ewedzv" timestamp="1486469192"&gt;283&lt;/key&gt;&lt;key app="ENWeb" db-id=""&gt;0&lt;/key&gt;&lt;/foreign-keys&gt;&lt;ref-type name="Journal Article"&gt;17&lt;/ref-type&gt;&lt;contributors&gt;&lt;authors&gt;&lt;author&gt;Santorelli, G.&lt;/author&gt;&lt;author&gt;Petherick, E. S.&lt;/author&gt;&lt;author&gt;Wright, J.&lt;/author&gt;&lt;author&gt;Wilson, B.&lt;/author&gt;&lt;author&gt;Samiei, H.&lt;/author&gt;&lt;author&gt;Cameron, N.&lt;/author&gt;&lt;author&gt;Johnson, W.&lt;/author&gt;&lt;/authors&gt;&lt;/contributors&gt;&lt;auth-address&gt;Bradford Institute for Health Research, Bradford Royal Infirmary, Bradford, United Kingdom. Gillian.Santorelli@bthft.nhs.uk&lt;/auth-address&gt;&lt;titles&gt;&lt;title&gt;Developing prediction equations and a mobile phone application to identify infants at risk of obesity&lt;/title&gt;&lt;secondary-title&gt;PLoS One&lt;/secondary-title&gt;&lt;/titles&gt;&lt;periodical&gt;&lt;full-title&gt;PLoS One&lt;/full-title&gt;&lt;/periodical&gt;&lt;pages&gt;e71183&lt;/pages&gt;&lt;volume&gt;8&lt;/volume&gt;&lt;number&gt;8&lt;/number&gt;&lt;keywords&gt;&lt;keyword&gt;Algorithms&lt;/keyword&gt;&lt;keyword&gt;Birth Weight&lt;/keyword&gt;&lt;keyword&gt;Body Mass Index&lt;/keyword&gt;&lt;keyword&gt;*Cell Phones&lt;/keyword&gt;&lt;keyword&gt;Child, Preschool&lt;/keyword&gt;&lt;keyword&gt;England&lt;/keyword&gt;&lt;keyword&gt;Female&lt;/keyword&gt;&lt;keyword&gt;Humans&lt;/keyword&gt;&lt;keyword&gt;Infant, Newborn&lt;/keyword&gt;&lt;keyword&gt;Logistic Models&lt;/keyword&gt;&lt;keyword&gt;Male&lt;/keyword&gt;&lt;keyword&gt;Models, Biological&lt;/keyword&gt;&lt;keyword&gt;Multivariate Analysis&lt;/keyword&gt;&lt;keyword&gt;National Health Programs&lt;/keyword&gt;&lt;keyword&gt;Pediatric Obesity/*diagnosis&lt;/keyword&gt;&lt;keyword&gt;Risk Assessment&lt;/keyword&gt;&lt;keyword&gt;*Software&lt;/keyword&gt;&lt;/keywords&gt;&lt;dates&gt;&lt;year&gt;2013&lt;/year&gt;&lt;/dates&gt;&lt;isbn&gt;1932-6203 (Electronic)&amp;#xD;1932-6203 (Linking)&lt;/isbn&gt;&lt;accession-num&gt;23940713&lt;/accession-num&gt;&lt;urls&gt;&lt;related-urls&gt;&lt;url&gt;https://www.ncbi.nlm.nih.gov/pubmed/23940713&lt;/url&gt;&lt;/related-urls&gt;&lt;/urls&gt;&lt;custom2&gt;PMC3737139&lt;/custom2&gt;&lt;electronic-resource-num&gt;10.1371/journal.pone.0071183&lt;/electronic-resource-num&gt;&lt;/record&gt;&lt;/Cite&gt;&lt;/EndNote&gt;</w:instrText>
      </w:r>
      <w:r w:rsidR="007A764A" w:rsidRPr="006746DB">
        <w:fldChar w:fldCharType="separate"/>
      </w:r>
      <w:r w:rsidR="00B27C5B" w:rsidRPr="006746DB">
        <w:rPr>
          <w:noProof/>
          <w:vertAlign w:val="superscript"/>
        </w:rPr>
        <w:t>33</w:t>
      </w:r>
      <w:r w:rsidR="007A764A" w:rsidRPr="006746DB">
        <w:fldChar w:fldCharType="end"/>
      </w:r>
      <w:r w:rsidR="00882B32" w:rsidRPr="006746DB">
        <w:t xml:space="preserve"> and five</w:t>
      </w:r>
      <w:r w:rsidR="007A764A" w:rsidRPr="006746DB">
        <w:fldChar w:fldCharType="begin"/>
      </w:r>
      <w:r w:rsidR="00B27C5B" w:rsidRPr="006746DB">
        <w:instrText xml:space="preserve"> ADDIN EN.CITE &lt;EndNote&gt;&lt;Cite&gt;&lt;Author&gt;Redsell&lt;/Author&gt;&lt;Year&gt;2016&lt;/Year&gt;&lt;RecNum&gt;296&lt;/RecNum&gt;&lt;DisplayText&gt;&lt;style face="superscript"&gt;36&lt;/style&gt;&lt;/DisplayText&gt;&lt;record&gt;&lt;rec-number&gt;296&lt;/rec-number&gt;&lt;foreign-keys&gt;&lt;key app="EN" db-id="xpszd2dw8etdwpepvr750w2w95xwx0ewedzv" timestamp="1486469294"&gt;296&lt;/key&gt;&lt;key app="ENWeb" db-id=""&gt;0&lt;/key&gt;&lt;/foreign-keys&gt;&lt;ref-type name="Journal Article"&gt;17&lt;/ref-type&gt;&lt;contributors&gt;&lt;authors&gt;&lt;author&gt;Redsell, S. A. &lt;/author&gt;&lt;author&gt;Weng, S.&lt;/author&gt;&lt;author&gt;Swift, J. A.&lt;/author&gt;&lt;author&gt;Nathan, D.&lt;/author&gt;&lt;author&gt;Glazebrook, C.&lt;/author&gt;&lt;/authors&gt;&lt;/contributors&gt;&lt;titles&gt;&lt;title&gt;Validation, Optimal Threshold Determination, and Clinical Utility of the Infant Risk of Overweight Checklist for Early Prevention of Child Overweight&lt;/title&gt;&lt;secondary-title&gt;Childhood Obesity&lt;/secondary-title&gt;&lt;/titles&gt;&lt;periodical&gt;&lt;full-title&gt;Childhood Obesity&lt;/full-title&gt;&lt;/periodical&gt;&lt;pages&gt;202-209&lt;/pages&gt;&lt;volume&gt;12&lt;/volume&gt;&lt;number&gt;3&lt;/number&gt;&lt;dates&gt;&lt;year&gt;2016&lt;/year&gt;&lt;/dates&gt;&lt;urls&gt;&lt;/urls&gt;&lt;electronic-resource-num&gt;10.1089/chi.2015.0246&lt;/electronic-resource-num&gt;&lt;/record&gt;&lt;/Cite&gt;&lt;/EndNote&gt;</w:instrText>
      </w:r>
      <w:r w:rsidR="007A764A" w:rsidRPr="006746DB">
        <w:fldChar w:fldCharType="separate"/>
      </w:r>
      <w:r w:rsidR="00B27C5B" w:rsidRPr="006746DB">
        <w:rPr>
          <w:noProof/>
          <w:vertAlign w:val="superscript"/>
        </w:rPr>
        <w:t>36</w:t>
      </w:r>
      <w:r w:rsidR="007A764A" w:rsidRPr="006746DB">
        <w:fldChar w:fldCharType="end"/>
      </w:r>
      <w:r w:rsidR="00882B32" w:rsidRPr="006746DB">
        <w:t xml:space="preserve"> years)</w:t>
      </w:r>
      <w:r w:rsidRPr="006746DB">
        <w:t xml:space="preserve">. </w:t>
      </w:r>
      <w:r w:rsidR="00E029E3" w:rsidRPr="006746DB">
        <w:t xml:space="preserve">Model development </w:t>
      </w:r>
      <w:r w:rsidRPr="006746DB">
        <w:t>AUROC rang</w:t>
      </w:r>
      <w:r w:rsidR="00020DBC" w:rsidRPr="006746DB">
        <w:t>ed</w:t>
      </w:r>
      <w:r w:rsidRPr="006746DB">
        <w:t xml:space="preserve"> from 0.64 to 0.91</w:t>
      </w:r>
      <w:r w:rsidR="00C540DD" w:rsidRPr="006746DB">
        <w:t xml:space="preserve"> (median 0.78, IQR 0.70 to 0.81)</w:t>
      </w:r>
      <w:r w:rsidRPr="006746DB">
        <w:t>.</w:t>
      </w:r>
      <w:r w:rsidR="00DF3315" w:rsidRPr="006746DB">
        <w:t xml:space="preserve"> </w:t>
      </w:r>
      <w:r w:rsidR="007D3824" w:rsidRPr="006746DB">
        <w:t>The AUROC of 0.91 was replicated in internal validation using bootstrapping and only decreased to 0.89 on external validation</w:t>
      </w:r>
      <w:r w:rsidR="00BC0968" w:rsidRPr="006746DB">
        <w:fldChar w:fldCharType="begin"/>
      </w:r>
      <w:r w:rsidR="00B27C5B" w:rsidRPr="006746DB">
        <w:instrText xml:space="preserve"> ADDIN EN.CITE &lt;EndNote&gt;&lt;Cite&gt;&lt;Author&gt;Santorelli&lt;/Author&gt;&lt;Year&gt;2013&lt;/Year&gt;&lt;RecNum&gt;283&lt;/RecNum&gt;&lt;DisplayText&gt;&lt;style face="superscript"&gt;33&lt;/style&gt;&lt;/DisplayText&gt;&lt;record&gt;&lt;rec-number&gt;283&lt;/rec-number&gt;&lt;foreign-keys&gt;&lt;key app="EN" db-id="xpszd2dw8etdwpepvr750w2w95xwx0ewedzv" timestamp="1486469192"&gt;283&lt;/key&gt;&lt;key app="ENWeb" db-id=""&gt;0&lt;/key&gt;&lt;/foreign-keys&gt;&lt;ref-type name="Journal Article"&gt;17&lt;/ref-type&gt;&lt;contributors&gt;&lt;authors&gt;&lt;author&gt;Santorelli, G.&lt;/author&gt;&lt;author&gt;Petherick, E. S.&lt;/author&gt;&lt;author&gt;Wright, J.&lt;/author&gt;&lt;author&gt;Wilson, B.&lt;/author&gt;&lt;author&gt;Samiei, H.&lt;/author&gt;&lt;author&gt;Cameron, N.&lt;/author&gt;&lt;author&gt;Johnson, W.&lt;/author&gt;&lt;/authors&gt;&lt;/contributors&gt;&lt;auth-address&gt;Bradford Institute for Health Research, Bradford Royal Infirmary, Bradford, United Kingdom. Gillian.Santorelli@bthft.nhs.uk&lt;/auth-address&gt;&lt;titles&gt;&lt;title&gt;Developing prediction equations and a mobile phone application to identify infants at risk of obesity&lt;/title&gt;&lt;secondary-title&gt;PLoS One&lt;/secondary-title&gt;&lt;/titles&gt;&lt;periodical&gt;&lt;full-title&gt;PLoS One&lt;/full-title&gt;&lt;/periodical&gt;&lt;pages&gt;e71183&lt;/pages&gt;&lt;volume&gt;8&lt;/volume&gt;&lt;number&gt;8&lt;/number&gt;&lt;keywords&gt;&lt;keyword&gt;Algorithms&lt;/keyword&gt;&lt;keyword&gt;Birth Weight&lt;/keyword&gt;&lt;keyword&gt;Body Mass Index&lt;/keyword&gt;&lt;keyword&gt;*Cell Phones&lt;/keyword&gt;&lt;keyword&gt;Child, Preschool&lt;/keyword&gt;&lt;keyword&gt;England&lt;/keyword&gt;&lt;keyword&gt;Female&lt;/keyword&gt;&lt;keyword&gt;Humans&lt;/keyword&gt;&lt;keyword&gt;Infant, Newborn&lt;/keyword&gt;&lt;keyword&gt;Logistic Models&lt;/keyword&gt;&lt;keyword&gt;Male&lt;/keyword&gt;&lt;keyword&gt;Models, Biological&lt;/keyword&gt;&lt;keyword&gt;Multivariate Analysis&lt;/keyword&gt;&lt;keyword&gt;National Health Programs&lt;/keyword&gt;&lt;keyword&gt;Pediatric Obesity/*diagnosis&lt;/keyword&gt;&lt;keyword&gt;Risk Assessment&lt;/keyword&gt;&lt;keyword&gt;*Software&lt;/keyword&gt;&lt;/keywords&gt;&lt;dates&gt;&lt;year&gt;2013&lt;/year&gt;&lt;/dates&gt;&lt;isbn&gt;1932-6203 (Electronic)&amp;#xD;1932-6203 (Linking)&lt;/isbn&gt;&lt;accession-num&gt;23940713&lt;/accession-num&gt;&lt;urls&gt;&lt;related-urls&gt;&lt;url&gt;https://www.ncbi.nlm.nih.gov/pubmed/23940713&lt;/url&gt;&lt;/related-urls&gt;&lt;/urls&gt;&lt;custom2&gt;PMC3737139&lt;/custom2&gt;&lt;electronic-resource-num&gt;10.1371/journal.pone.0071183&lt;/electronic-resource-num&gt;&lt;/record&gt;&lt;/Cite&gt;&lt;/EndNote&gt;</w:instrText>
      </w:r>
      <w:r w:rsidR="00BC0968" w:rsidRPr="006746DB">
        <w:fldChar w:fldCharType="separate"/>
      </w:r>
      <w:r w:rsidR="00B27C5B" w:rsidRPr="006746DB">
        <w:rPr>
          <w:noProof/>
          <w:vertAlign w:val="superscript"/>
        </w:rPr>
        <w:t>33</w:t>
      </w:r>
      <w:r w:rsidR="00BC0968" w:rsidRPr="006746DB">
        <w:fldChar w:fldCharType="end"/>
      </w:r>
      <w:r w:rsidR="007D3824" w:rsidRPr="006746DB">
        <w:t>.</w:t>
      </w:r>
    </w:p>
    <w:p w14:paraId="37BFE770" w14:textId="7C6F4CE5" w:rsidR="008E1553" w:rsidRPr="006746DB" w:rsidRDefault="00A2563E" w:rsidP="004D459D">
      <w:pPr>
        <w:spacing w:line="480" w:lineRule="auto"/>
      </w:pPr>
      <w:r w:rsidRPr="006746DB">
        <w:lastRenderedPageBreak/>
        <w:t>Three studies</w:t>
      </w:r>
      <w:r w:rsidR="00BC0968" w:rsidRPr="006746DB">
        <w:fldChar w:fldCharType="begin">
          <w:fldData xml:space="preserve">PEVuZE5vdGU+PENpdGU+PEF1dGhvcj5Nb3JhbmRpPC9BdXRob3I+PFllYXI+MjAxMjwvWWVhcj48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I5LDMyLDM1PC9zdHlsZT48L0Rpc3BsYXlUZXh0PjxyZWNvcmQ+PHJlYy1udW1iZXI+MjgwPC9y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</w:fldData>
        </w:fldChar>
      </w:r>
      <w:r w:rsidR="00B27C5B" w:rsidRPr="006746DB">
        <w:instrText xml:space="preserve"> ADDIN EN.CITE.DATA </w:instrText>
      </w:r>
      <w:r w:rsidR="00B27C5B" w:rsidRPr="006746DB">
        <w:fldChar w:fldCharType="end"/>
      </w:r>
      <w:r w:rsidR="00BC0968" w:rsidRPr="006746DB">
        <w:fldChar w:fldCharType="separate"/>
      </w:r>
      <w:r w:rsidR="00B27C5B" w:rsidRPr="006746DB">
        <w:rPr>
          <w:noProof/>
          <w:vertAlign w:val="superscript"/>
        </w:rPr>
        <w:t>29,32,35</w:t>
      </w:r>
      <w:r w:rsidR="00BC0968" w:rsidRPr="006746DB">
        <w:fldChar w:fldCharType="end"/>
      </w:r>
      <w:r w:rsidRPr="006746DB">
        <w:t xml:space="preserve"> carried out Hosmer-Lemeshow tests to test calibration</w:t>
      </w:r>
      <w:r w:rsidR="00785B87" w:rsidRPr="006746DB">
        <w:t>, two of which did so during model development</w:t>
      </w:r>
      <w:r w:rsidR="000F6335" w:rsidRPr="006746DB">
        <w:t xml:space="preserve"> both achieving p&gt;0.5</w:t>
      </w:r>
      <w:r w:rsidRPr="006746DB">
        <w:t xml:space="preserve">. </w:t>
      </w:r>
      <w:r w:rsidR="00E64213" w:rsidRPr="006746DB">
        <w:t xml:space="preserve">All </w:t>
      </w:r>
      <w:r w:rsidR="00953033" w:rsidRPr="006746DB">
        <w:t>studies assessed model classification (sensitivity and specificity) though one study</w:t>
      </w:r>
      <w:r w:rsidR="00E64213"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DATA </w:instrText>
      </w:r>
      <w:r w:rsidR="00B27C5B" w:rsidRPr="006746DB">
        <w:fldChar w:fldCharType="end"/>
      </w:r>
      <w:r w:rsidR="00E64213" w:rsidRPr="006746DB">
        <w:fldChar w:fldCharType="separate"/>
      </w:r>
      <w:r w:rsidR="00B27C5B" w:rsidRPr="006746DB">
        <w:rPr>
          <w:noProof/>
          <w:vertAlign w:val="superscript"/>
        </w:rPr>
        <w:t>31</w:t>
      </w:r>
      <w:r w:rsidR="00E64213" w:rsidRPr="006746DB">
        <w:fldChar w:fldCharType="end"/>
      </w:r>
      <w:r w:rsidR="00953033" w:rsidRPr="006746DB">
        <w:t xml:space="preserve"> did not present positive and negative predictive values.</w:t>
      </w:r>
      <w:r w:rsidR="00D55E82" w:rsidRPr="006746DB">
        <w:t xml:space="preserve"> </w:t>
      </w:r>
    </w:p>
    <w:p w14:paraId="240929AB" w14:textId="77777777" w:rsidR="0064564E" w:rsidRPr="006746DB" w:rsidRDefault="0064564E" w:rsidP="004D459D">
      <w:pPr>
        <w:spacing w:line="480" w:lineRule="auto"/>
        <w:rPr>
          <w:b/>
          <w:i/>
        </w:rPr>
      </w:pPr>
    </w:p>
    <w:p w14:paraId="0E905945" w14:textId="77777777" w:rsidR="00681925" w:rsidRPr="006746DB" w:rsidRDefault="00E029E3" w:rsidP="004D459D">
      <w:pPr>
        <w:spacing w:line="480" w:lineRule="auto"/>
        <w:rPr>
          <w:i/>
        </w:rPr>
      </w:pPr>
      <w:r w:rsidRPr="006746DB">
        <w:rPr>
          <w:i/>
        </w:rPr>
        <w:t xml:space="preserve">Internal </w:t>
      </w:r>
      <w:r w:rsidR="005B32B3" w:rsidRPr="006746DB">
        <w:rPr>
          <w:i/>
        </w:rPr>
        <w:t>V</w:t>
      </w:r>
      <w:r w:rsidR="00251D29" w:rsidRPr="006746DB">
        <w:rPr>
          <w:i/>
        </w:rPr>
        <w:t>alidation</w:t>
      </w:r>
      <w:r w:rsidR="005C60DD" w:rsidRPr="006746DB">
        <w:rPr>
          <w:i/>
        </w:rPr>
        <w:t xml:space="preserve"> </w:t>
      </w:r>
    </w:p>
    <w:p w14:paraId="52BD5EDE" w14:textId="54AB0C9F" w:rsidR="007D3824" w:rsidRPr="006746DB" w:rsidRDefault="005B32B3" w:rsidP="007C7F29">
      <w:pPr>
        <w:spacing w:line="480" w:lineRule="auto"/>
      </w:pPr>
      <w:r w:rsidRPr="006746DB">
        <w:t xml:space="preserve">With the exception of two, all studies internally validated the </w:t>
      </w:r>
      <w:r w:rsidR="00946EEB" w:rsidRPr="006746DB">
        <w:t>models by random split of data</w:t>
      </w:r>
      <w:r w:rsidR="000E582B" w:rsidRPr="006746DB">
        <w:fldChar w:fldCharType="begin">
          <w:fldData xml:space="preserve">PEVuZE5vdGU+PENpdGU+PEF1dGhvcj5EcnVldDwvQXV0aG9yPjxZZWFyPjIwMTI8L1llYXI+PFJl
Y051bT4yNzU8L1JlY051bT48RGlzcGxheVRleHQ+PHN0eWxlIGZhY2U9InN1cGVyc2NyaXB0Ij4z
MCw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XZW5nPC9BdXRob3I+PFll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z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0,34</w:t>
      </w:r>
      <w:r w:rsidR="000E582B" w:rsidRPr="006746DB">
        <w:fldChar w:fldCharType="end"/>
      </w:r>
      <w:r w:rsidRPr="006746DB">
        <w:t>, random split followed by cross-validation</w:t>
      </w:r>
      <w:r w:rsidR="000E582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8</w:t>
      </w:r>
      <w:r w:rsidR="000E582B" w:rsidRPr="006746DB">
        <w:fldChar w:fldCharType="end"/>
      </w:r>
      <w:r w:rsidRPr="006746DB">
        <w:t xml:space="preserve"> </w:t>
      </w:r>
      <w:r w:rsidR="00BD726F" w:rsidRPr="006746DB">
        <w:t>or</w:t>
      </w:r>
      <w:r w:rsidRPr="006746DB">
        <w:t xml:space="preserve"> bootstrapping</w:t>
      </w:r>
      <w:r w:rsidR="000E582B" w:rsidRPr="006746DB">
        <w:fldChar w:fldCharType="begin">
          <w:fldData xml:space="preserve">PEVuZE5vdGU+PENpdGU+PEF1dGhvcj5Sb2Jzb248L0F1dGhvcj48WWVhcj4yMDE2PC9ZZWFyPjxS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==
</w:fldData>
        </w:fldChar>
      </w:r>
      <w:r w:rsidR="00B27C5B" w:rsidRPr="006746DB">
        <w:instrText xml:space="preserve"> ADDIN EN.CITE </w:instrText>
      </w:r>
      <w:r w:rsidR="00B27C5B" w:rsidRPr="006746DB">
        <w:fldChar w:fldCharType="begin">
          <w:fldData xml:space="preserve">PEVuZE5vdGU+PENpdGU+PEF1dGhvcj5Sb2Jzb248L0F1dGhvcj48WWVhcj4yMDE2PC9ZZWFyPjxS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==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29,32,33</w:t>
      </w:r>
      <w:r w:rsidR="000E582B" w:rsidRPr="006746DB">
        <w:fldChar w:fldCharType="end"/>
      </w:r>
      <w:r w:rsidRPr="006746DB">
        <w:t xml:space="preserve">. Of the studies </w:t>
      </w:r>
      <w:r w:rsidRPr="006746DB">
        <w:lastRenderedPageBreak/>
        <w:t>that did not internally validate the model, one validated the model externally in two separate cohorts</w:t>
      </w:r>
      <w:r w:rsidR="000E582B"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5</w:t>
      </w:r>
      <w:r w:rsidR="000E582B" w:rsidRPr="006746DB">
        <w:fldChar w:fldCharType="end"/>
      </w:r>
      <w:r w:rsidRPr="006746DB">
        <w:t xml:space="preserve"> whereas the other was externally validated</w:t>
      </w:r>
      <w:r w:rsidR="00787336" w:rsidRPr="006746DB">
        <w:t xml:space="preserve"> in a subsequent publication with overlapping authors in the development and validation papers</w:t>
      </w:r>
      <w:r w:rsidR="000E582B" w:rsidRPr="006746DB">
        <w:fldChar w:fldCharType="begin">
          <w:fldData xml:space="preserve">PEVuZE5vdGU+PENpdGU+PEF1dGhvcj5NYW5pb3M8L0F1dGhvcj48WWVhcj4yMDEzPC9ZZWFyPjxS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sMzc8L3N0eWxlPjwvRGlzcGxheVRleHQ+PHJlY29yZD48cmVjLW51bWJlcj4yNzY8L3JlYy1u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1,37</w:t>
      </w:r>
      <w:r w:rsidR="000E582B" w:rsidRPr="006746DB">
        <w:fldChar w:fldCharType="end"/>
      </w:r>
      <w:r w:rsidRPr="006746DB">
        <w:t xml:space="preserve">. </w:t>
      </w:r>
      <w:r w:rsidR="00787336" w:rsidRPr="006746DB">
        <w:t>Additionally one of the studies that internally validated the model using random split was also externally validated in a subsequent publication by the same authors</w:t>
      </w:r>
      <w:r w:rsidR="000E582B" w:rsidRPr="006746DB">
        <w:fldChar w:fldCharType="begin">
          <w:fldData xml:space="preserve">PEVuZE5vdGU+PENpdGU+PEF1dGhvcj5SZWRzZWxsPC9BdXRob3I+PFllYXI+MjAxNjwvWWVhcj48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</w:fldData>
        </w:fldChar>
      </w:r>
      <w:r w:rsidR="00B27C5B" w:rsidRPr="006746DB">
        <w:instrText xml:space="preserve"> ADDIN EN.CITE </w:instrText>
      </w:r>
      <w:r w:rsidR="00B27C5B" w:rsidRPr="006746DB">
        <w:fldChar w:fldCharType="begin">
          <w:fldData xml:space="preserve">PEVuZE5vdGU+PENpdGU+PEF1dGhvcj5SZWRzZWxsPC9BdXRob3I+PFllYXI+MjAxNjwvWWVhcj48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0,36</w:t>
      </w:r>
      <w:r w:rsidR="000E582B" w:rsidRPr="006746DB">
        <w:fldChar w:fldCharType="end"/>
      </w:r>
      <w:r w:rsidR="00787336" w:rsidRPr="006746DB">
        <w:t xml:space="preserve">. </w:t>
      </w:r>
      <w:r w:rsidR="007C7F29" w:rsidRPr="006746DB">
        <w:t>Model validation AUROC ranging from 0.75 to 0.91 (median 0.78, IQR 0.77 to 0.81) was achieved</w:t>
      </w:r>
      <w:r w:rsidR="007C7F29" w:rsidRPr="006746DB" w:rsidDel="007C7F29">
        <w:t xml:space="preserve"> and the original model was updated in one study only</w:t>
      </w:r>
      <w:r w:rsidR="007C7F29" w:rsidRPr="006746DB" w:rsidDel="007C7F29">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DATA </w:instrText>
      </w:r>
      <w:r w:rsidR="00B27C5B" w:rsidRPr="006746DB">
        <w:fldChar w:fldCharType="end"/>
      </w:r>
      <w:r w:rsidR="007C7F29" w:rsidRPr="006746DB" w:rsidDel="007C7F29">
        <w:fldChar w:fldCharType="separate"/>
      </w:r>
      <w:r w:rsidR="00B27C5B" w:rsidRPr="006746DB">
        <w:rPr>
          <w:noProof/>
          <w:vertAlign w:val="superscript"/>
        </w:rPr>
        <w:t>29</w:t>
      </w:r>
      <w:r w:rsidR="007C7F29" w:rsidRPr="006746DB" w:rsidDel="007C7F29">
        <w:fldChar w:fldCharType="end"/>
      </w:r>
      <w:r w:rsidR="007C7F29" w:rsidRPr="006746DB">
        <w:t>.</w:t>
      </w:r>
      <w:r w:rsidR="00DC6E95" w:rsidRPr="006746DB">
        <w:t xml:space="preserve"> Of the studies that carried out Hosmer-Lemeshow test for calibration, one did not report the exact p-value but that p&gt;0.5 was achieved</w:t>
      </w:r>
      <w:r w:rsidR="00DC6E95" w:rsidRPr="006746DB">
        <w:fldChar w:fldCharType="begin"/>
      </w:r>
      <w:r w:rsidR="00B27C5B" w:rsidRPr="006746DB">
        <w:instrText xml:space="preserve"> ADDIN EN.CITE &lt;EndNote&gt;&lt;Cite&gt;&lt;Author&gt;Robson&lt;/Author&gt;&lt;Year&gt;2016&lt;/Year&gt;&lt;RecNum&gt;24&lt;/RecNum&gt;&lt;DisplayText&gt;&lt;style face="superscript"&gt;32&lt;/style&gt;&lt;/DisplayText&gt;&lt;record&gt;&lt;rec-number&gt;24&lt;/rec-number&gt;&lt;foreign-keys&gt;&lt;key app="EN" db-id="xpszd2dw8etdwpepvr750w2w95xwx0ewedzv" timestamp="1476694454"&gt;24&lt;/key&gt;&lt;key app="ENWeb" db-id=""&gt;0&lt;/key&gt;&lt;/foreign-keys&gt;&lt;ref-type name="Journal Article"&gt;17&lt;/ref-type&gt;&lt;contributors&gt;&lt;authors&gt;&lt;author&gt;Robson, J. O.&lt;/author&gt;&lt;author&gt;Verstraete, S. G.&lt;/author&gt;&lt;author&gt;Shiboski, S.&lt;/author&gt;&lt;author&gt;Heyman, M. B.&lt;/author&gt;&lt;author&gt;Wojcicki, J. M.&lt;/author&gt;&lt;/authors&gt;&lt;/contributors&gt;&lt;auth-address&gt;Division of Pediatric Gastroenterology, Hepatology, and Nutrition, Department of Pediatrics, University of California San Francisco, San Francisco, CA. Electronic address: jacob.robson@hsc.utah.edu.&amp;#xD;Division of Pediatric Gastroenterology, Hepatology, and Nutrition, Department of Pediatrics, University of California San Francisco, San Francisco, CA.&amp;#xD;Department of Epidemiology and Biostatistics, University of California San Francisco, San Francisco, CA.&lt;/auth-address&gt;&lt;titles&gt;&lt;title&gt;A Risk Score for Childhood Obesity in an Urban Latino Cohort&lt;/title&gt;&lt;secondary-title&gt;J Pediatr&lt;/secondary-title&gt;&lt;/titles&gt;&lt;periodical&gt;&lt;full-title&gt;J Pediatr&lt;/full-title&gt;&lt;/periodical&gt;&lt;pages&gt;29-34 e1&lt;/pages&gt;&lt;volume&gt;172&lt;/volume&gt;&lt;dates&gt;&lt;year&gt;2016&lt;/year&gt;&lt;pub-dates&gt;&lt;date&gt;May&lt;/date&gt;&lt;/pub-dates&gt;&lt;/dates&gt;&lt;isbn&gt;1097-6833 (Electronic)&amp;#xD;0022-3476 (Linking)&lt;/isbn&gt;&lt;accession-num&gt;26952117&lt;/accession-num&gt;&lt;urls&gt;&lt;related-urls&gt;&lt;url&gt;https://www.ncbi.nlm.nih.gov/pubmed/26952117&lt;/url&gt;&lt;/related-urls&gt;&lt;/urls&gt;&lt;custom2&gt;PMC4846503&lt;/custom2&gt;&lt;electronic-resource-num&gt;10.1016/j.jpeds.2016.01.055&lt;/electronic-resource-num&gt;&lt;/record&gt;&lt;/Cite&gt;&lt;/EndNote&gt;</w:instrText>
      </w:r>
      <w:r w:rsidR="00DC6E95" w:rsidRPr="006746DB">
        <w:fldChar w:fldCharType="separate"/>
      </w:r>
      <w:r w:rsidR="00B27C5B" w:rsidRPr="006746DB">
        <w:rPr>
          <w:noProof/>
          <w:vertAlign w:val="superscript"/>
        </w:rPr>
        <w:t>32</w:t>
      </w:r>
      <w:r w:rsidR="00DC6E95" w:rsidRPr="006746DB">
        <w:fldChar w:fldCharType="end"/>
      </w:r>
      <w:r w:rsidR="00DC6E95" w:rsidRPr="006746DB">
        <w:t xml:space="preserve"> whereas the other achieved p=0.30 </w:t>
      </w:r>
      <w:r w:rsidR="00CB0E7C" w:rsidRPr="006746DB">
        <w:t xml:space="preserve">on recalibration post </w:t>
      </w:r>
      <w:r w:rsidR="00DC6E95" w:rsidRPr="006746DB">
        <w:t>validation</w:t>
      </w:r>
      <w:r w:rsidR="00CB0E7C" w:rsidRPr="006746DB">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Twvc3R5bGU+PC9EaXNwbGF5VGV4dD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wvRW5kTm90ZT4A
</w:fldData>
        </w:fldChar>
      </w:r>
      <w:r w:rsidR="00B27C5B" w:rsidRPr="006746DB">
        <w:instrText xml:space="preserve"> ADDIN EN.CITE.DATA </w:instrText>
      </w:r>
      <w:r w:rsidR="00B27C5B" w:rsidRPr="006746DB">
        <w:fldChar w:fldCharType="end"/>
      </w:r>
      <w:r w:rsidR="00CB0E7C" w:rsidRPr="006746DB">
        <w:fldChar w:fldCharType="separate"/>
      </w:r>
      <w:r w:rsidR="00B27C5B" w:rsidRPr="006746DB">
        <w:rPr>
          <w:noProof/>
          <w:vertAlign w:val="superscript"/>
        </w:rPr>
        <w:t>29</w:t>
      </w:r>
      <w:r w:rsidR="00CB0E7C" w:rsidRPr="006746DB">
        <w:fldChar w:fldCharType="end"/>
      </w:r>
      <w:r w:rsidR="00CB0E7C" w:rsidRPr="006746DB">
        <w:t>.</w:t>
      </w:r>
      <w:r w:rsidR="00DC6E95" w:rsidRPr="006746DB">
        <w:t xml:space="preserve"> </w:t>
      </w:r>
    </w:p>
    <w:p w14:paraId="3B4976FF" w14:textId="77777777" w:rsidR="00E029E3" w:rsidRPr="006746DB" w:rsidRDefault="00E029E3" w:rsidP="004D459D">
      <w:pPr>
        <w:spacing w:line="480" w:lineRule="auto"/>
      </w:pPr>
    </w:p>
    <w:p w14:paraId="0C66DF7E" w14:textId="77777777" w:rsidR="007D3824" w:rsidRPr="006746DB" w:rsidRDefault="007D3824" w:rsidP="004D459D">
      <w:pPr>
        <w:spacing w:line="480" w:lineRule="auto"/>
        <w:rPr>
          <w:i/>
        </w:rPr>
      </w:pPr>
      <w:r w:rsidRPr="006746DB">
        <w:rPr>
          <w:i/>
        </w:rPr>
        <w:t xml:space="preserve">External validation </w:t>
      </w:r>
    </w:p>
    <w:p w14:paraId="6198A9DB" w14:textId="61B55657" w:rsidR="00953033" w:rsidRPr="006746DB" w:rsidRDefault="0064564E" w:rsidP="004D459D">
      <w:pPr>
        <w:spacing w:line="480" w:lineRule="auto"/>
      </w:pPr>
      <w:r w:rsidRPr="006746DB">
        <w:t>O</w:t>
      </w:r>
      <w:r w:rsidR="00787336" w:rsidRPr="006746DB">
        <w:t>nly four of eight models have been externally validated - once for three models all of which used data from the same country for validation</w:t>
      </w:r>
      <w:r w:rsidR="00F62524" w:rsidRPr="006746DB">
        <w:fldChar w:fldCharType="begin">
          <w:fldData xml:space="preserve">PEVuZE5vdGU+PENpdGU+PEF1dGhvcj5NYW5pb3M8L0F1dGhvcj48WWVhcj4yMDE2PC9ZZWFyPjxS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</w:fldData>
        </w:fldChar>
      </w:r>
      <w:r w:rsidR="00B27C5B" w:rsidRPr="006746DB">
        <w:instrText xml:space="preserve"> ADDIN EN.CITE </w:instrText>
      </w:r>
      <w:r w:rsidR="00B27C5B" w:rsidRPr="006746DB">
        <w:fldChar w:fldCharType="begin">
          <w:fldData xml:space="preserve">PEVuZE5vdGU+PENpdGU+PEF1dGhvcj5NYW5pb3M8L0F1dGhvcj48WWVhcj4yMDE2PC9ZZWFyPjxS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</w:fldData>
        </w:fldChar>
      </w:r>
      <w:r w:rsidR="00B27C5B" w:rsidRPr="006746DB">
        <w:instrText xml:space="preserve"> ADDIN EN.CITE.DATA </w:instrText>
      </w:r>
      <w:r w:rsidR="00B27C5B" w:rsidRPr="006746DB">
        <w:fldChar w:fldCharType="end"/>
      </w:r>
      <w:r w:rsidR="00F62524" w:rsidRPr="006746DB">
        <w:fldChar w:fldCharType="separate"/>
      </w:r>
      <w:r w:rsidR="00B27C5B" w:rsidRPr="006746DB">
        <w:rPr>
          <w:noProof/>
          <w:vertAlign w:val="superscript"/>
        </w:rPr>
        <w:t>33,36,37</w:t>
      </w:r>
      <w:r w:rsidR="00F62524" w:rsidRPr="006746DB">
        <w:fldChar w:fldCharType="end"/>
      </w:r>
      <w:r w:rsidR="00787336" w:rsidRPr="006746DB">
        <w:t xml:space="preserve"> and twice for one model that was developed in Finland and validated in Italy and US</w:t>
      </w:r>
      <w:r w:rsidR="00BC0968"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DATA </w:instrText>
      </w:r>
      <w:r w:rsidR="00B27C5B" w:rsidRPr="006746DB">
        <w:fldChar w:fldCharType="end"/>
      </w:r>
      <w:r w:rsidR="00BC0968" w:rsidRPr="006746DB">
        <w:fldChar w:fldCharType="separate"/>
      </w:r>
      <w:r w:rsidR="00B27C5B" w:rsidRPr="006746DB">
        <w:rPr>
          <w:noProof/>
          <w:vertAlign w:val="superscript"/>
        </w:rPr>
        <w:t>35</w:t>
      </w:r>
      <w:r w:rsidR="00BC0968" w:rsidRPr="006746DB">
        <w:fldChar w:fldCharType="end"/>
      </w:r>
      <w:r w:rsidR="006F5966" w:rsidRPr="006746DB">
        <w:t xml:space="preserve">. </w:t>
      </w:r>
      <w:r w:rsidR="00CB0E7C" w:rsidRPr="006746DB">
        <w:t>Of the models validated using data from the same country, two studies calculated AUROC, which were 0.89</w:t>
      </w:r>
      <w:r w:rsidR="00F62524" w:rsidRPr="006746DB">
        <w:rPr>
          <w:noProof/>
          <w:vertAlign w:val="superscript"/>
        </w:rPr>
        <w:t>36</w:t>
      </w:r>
      <w:r w:rsidR="00CB0E7C" w:rsidRPr="006746DB">
        <w:t xml:space="preserve"> and 0.67</w:t>
      </w:r>
      <w:r w:rsidR="00CB0E7C" w:rsidRPr="006746DB">
        <w:fldChar w:fldCharType="begin"/>
      </w:r>
      <w:r w:rsidR="00B27C5B" w:rsidRPr="006746DB">
        <w:instrText xml:space="preserve"> ADDIN EN.CITE &lt;EndNote&gt;&lt;Cite&gt;&lt;Author&gt;Redsell&lt;/Author&gt;&lt;Year&gt;2016&lt;/Year&gt;&lt;RecNum&gt;296&lt;/RecNum&gt;&lt;DisplayText&gt;&lt;style face="superscript"&gt;36&lt;/style&gt;&lt;/DisplayText&gt;&lt;record&gt;&lt;rec-number&gt;296&lt;/rec-number&gt;&lt;foreign-keys&gt;&lt;key app="EN" db-id="xpszd2dw8etdwpepvr750w2w95xwx0ewedzv" timestamp="1486469294"&gt;296&lt;/key&gt;&lt;key app="ENWeb" db-id=""&gt;0&lt;/key&gt;&lt;/foreign-keys&gt;&lt;ref-type name="Journal Article"&gt;17&lt;/ref-type&gt;&lt;contributors&gt;&lt;authors&gt;&lt;author&gt;Redsell, S. A. &lt;/author&gt;&lt;author&gt;Weng, S.&lt;/author&gt;&lt;author&gt;Swift, J. A.&lt;/author&gt;&lt;author&gt;Nathan, D.&lt;/author&gt;&lt;author&gt;Glazebrook, C.&lt;/author&gt;&lt;/authors&gt;&lt;/contributors&gt;&lt;titles&gt;&lt;title&gt;Validation, Optimal Threshold Determination, and Clinical Utility of the Infant Risk of Overweight Checklist for Early Prevention of Child Overweight&lt;/title&gt;&lt;secondary-title&gt;Childhood Obesity&lt;/secondary-title&gt;&lt;/titles&gt;&lt;periodical&gt;&lt;full-title&gt;Childhood Obesity&lt;/full-title&gt;&lt;/periodical&gt;&lt;pages&gt;202-209&lt;/pages&gt;&lt;volume&gt;12&lt;/volume&gt;&lt;number&gt;3&lt;/number&gt;&lt;dates&gt;&lt;year&gt;2016&lt;/year&gt;&lt;/dates&gt;&lt;urls&gt;&lt;/urls&gt;&lt;electronic-resource-num&gt;10.1089/chi.2015.0246&lt;/electronic-resource-num&gt;&lt;/record&gt;&lt;/Cite&gt;&lt;/EndNote&gt;</w:instrText>
      </w:r>
      <w:r w:rsidR="00CB0E7C" w:rsidRPr="006746DB">
        <w:fldChar w:fldCharType="separate"/>
      </w:r>
      <w:r w:rsidR="00B27C5B" w:rsidRPr="006746DB">
        <w:rPr>
          <w:noProof/>
          <w:vertAlign w:val="superscript"/>
        </w:rPr>
        <w:t>36</w:t>
      </w:r>
      <w:r w:rsidR="00CB0E7C" w:rsidRPr="006746DB">
        <w:fldChar w:fldCharType="end"/>
      </w:r>
      <w:r w:rsidR="00CB0E7C" w:rsidRPr="006746DB">
        <w:t>.</w:t>
      </w:r>
      <w:r w:rsidR="006F5966" w:rsidRPr="006746DB" w:rsidDel="007C7F29">
        <w:t xml:space="preserve"> </w:t>
      </w:r>
      <w:r w:rsidR="006F5966" w:rsidRPr="006746DB">
        <w:t>The only stu</w:t>
      </w:r>
      <w:r w:rsidR="00BD2EC9" w:rsidRPr="006746DB">
        <w:t>dy that externally validated the model in two countries other than that in which it was developed</w:t>
      </w:r>
      <w:r w:rsidR="000E582B"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 </w:instrText>
      </w:r>
      <w:r w:rsidR="00B27C5B" w:rsidRPr="006746DB">
        <w:fldChar w:fldCharType="begin">
          <w:fldData xml:space="preserve">PEVuZE5vdGU+PENpdGU+PEF1dGhvcj5Nb3JhbmRpPC9BdXRob3I+PFllYXI+MjAxMjwvWWVhcj48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</w:fldData>
        </w:fldChar>
      </w:r>
      <w:r w:rsidR="00B27C5B" w:rsidRPr="006746DB">
        <w:instrText xml:space="preserve"> ADDIN EN.CITE.DATA </w:instrText>
      </w:r>
      <w:r w:rsidR="00B27C5B" w:rsidRPr="006746DB">
        <w:fldChar w:fldCharType="end"/>
      </w:r>
      <w:r w:rsidR="000E582B" w:rsidRPr="006746DB">
        <w:fldChar w:fldCharType="separate"/>
      </w:r>
      <w:r w:rsidR="00B27C5B" w:rsidRPr="006746DB">
        <w:rPr>
          <w:noProof/>
          <w:vertAlign w:val="superscript"/>
        </w:rPr>
        <w:t>35</w:t>
      </w:r>
      <w:r w:rsidR="000E582B" w:rsidRPr="006746DB">
        <w:fldChar w:fldCharType="end"/>
      </w:r>
      <w:r w:rsidR="00BD2EC9" w:rsidRPr="006746DB">
        <w:t xml:space="preserve"> found that AUROC </w:t>
      </w:r>
      <w:r w:rsidR="0087178C" w:rsidRPr="006746DB">
        <w:t>(0.70, confidence intervals 0.63 to 0.77) and calibration (</w:t>
      </w:r>
      <w:r w:rsidR="00504B61" w:rsidRPr="006746DB">
        <w:t>Hosmer-</w:t>
      </w:r>
      <w:r w:rsidR="0087178C" w:rsidRPr="006746DB">
        <w:t xml:space="preserve">Lemeshow p=0.12) </w:t>
      </w:r>
      <w:r w:rsidR="00BD2EC9" w:rsidRPr="006746DB">
        <w:t xml:space="preserve">was satisfactory in one population but </w:t>
      </w:r>
      <w:r w:rsidR="0087178C" w:rsidRPr="006746DB">
        <w:t xml:space="preserve">although AUROC </w:t>
      </w:r>
      <w:r w:rsidR="0087178C" w:rsidRPr="006746DB">
        <w:lastRenderedPageBreak/>
        <w:t>(0.73, confidence intervals 0.67 to 0.80) was satisfactory in the other</w:t>
      </w:r>
      <w:r w:rsidR="00504B61" w:rsidRPr="006746DB">
        <w:t>,</w:t>
      </w:r>
      <w:r w:rsidR="0087178C" w:rsidRPr="006746DB">
        <w:t xml:space="preserve"> </w:t>
      </w:r>
      <w:r w:rsidR="00BD2EC9" w:rsidRPr="006746DB">
        <w:t xml:space="preserve">calibration </w:t>
      </w:r>
      <w:r w:rsidR="0087178C" w:rsidRPr="006746DB">
        <w:t>(</w:t>
      </w:r>
      <w:r w:rsidR="00504B61" w:rsidRPr="006746DB">
        <w:t>Hosmer-</w:t>
      </w:r>
      <w:r w:rsidR="0087178C" w:rsidRPr="006746DB">
        <w:t xml:space="preserve">Lemeshow p=0.02) </w:t>
      </w:r>
      <w:r w:rsidR="00BD2EC9" w:rsidRPr="006746DB">
        <w:t>was not. The predictors and model w</w:t>
      </w:r>
      <w:r w:rsidR="00F119D6" w:rsidRPr="006746DB">
        <w:t>ere</w:t>
      </w:r>
      <w:r w:rsidR="00BD2EC9" w:rsidRPr="006746DB">
        <w:t xml:space="preserve"> then tailored to these populations </w:t>
      </w:r>
      <w:r w:rsidR="00011B38" w:rsidRPr="006746DB">
        <w:t xml:space="preserve">by carrying out a replication analysis using stepwise logistic regression </w:t>
      </w:r>
      <w:r w:rsidR="00BD2EC9" w:rsidRPr="006746DB">
        <w:t xml:space="preserve">such that calibration achieved satisfactory levels. The initial model developed in Finland included six risk factors and reduced to three and five for the Italian and </w:t>
      </w:r>
      <w:r w:rsidR="00F119D6" w:rsidRPr="006746DB">
        <w:t>US</w:t>
      </w:r>
      <w:r w:rsidR="00BD2EC9" w:rsidRPr="006746DB">
        <w:t xml:space="preserve"> cohort respectively</w:t>
      </w:r>
      <w:r w:rsidR="00F119D6" w:rsidRPr="006746DB">
        <w:t xml:space="preserve"> with only two factors remaining consistent across all three models (maternal and paternal BMI). Ethnicity was introduced in the </w:t>
      </w:r>
      <w:r w:rsidR="004D459D" w:rsidRPr="006746DB">
        <w:t>risk prediction score for the US and this was primarily because the birth cohort in Finland had high ethnic homogeneity.</w:t>
      </w:r>
      <w:r w:rsidR="00F469A8" w:rsidRPr="006746DB">
        <w:t xml:space="preserve"> One of the external validation studies</w:t>
      </w:r>
      <w:r w:rsidR="000E582B" w:rsidRPr="006746DB">
        <w:fldChar w:fldCharType="begin"/>
      </w:r>
      <w:r w:rsidR="00B27C5B" w:rsidRPr="006746DB">
        <w:instrText xml:space="preserve"> ADDIN EN.CITE &lt;EndNote&gt;&lt;Cite&gt;&lt;Author&gt;Redsell&lt;/Author&gt;&lt;Year&gt;2016&lt;/Year&gt;&lt;RecNum&gt;296&lt;/RecNum&gt;&lt;DisplayText&gt;&lt;style face="superscript"&gt;36&lt;/style&gt;&lt;/DisplayText&gt;&lt;record&gt;&lt;rec-number&gt;296&lt;/rec-number&gt;&lt;foreign-keys&gt;&lt;key app="EN" db-id="xpszd2dw8etdwpepvr750w2w95xwx0ewedzv" timestamp="1486469294"&gt;296&lt;/key&gt;&lt;key app="ENWeb" db-id=""&gt;0&lt;/key&gt;&lt;/foreign-keys&gt;&lt;ref-type name="Journal Article"&gt;17&lt;/ref-type&gt;&lt;contributors&gt;&lt;authors&gt;&lt;author&gt;Redsell, S. A. &lt;/author&gt;&lt;author&gt;Weng, S.&lt;/author&gt;&lt;author&gt;Swift, J. A.&lt;/author&gt;&lt;author&gt;Nathan, D.&lt;/author&gt;&lt;author&gt;Glazebrook, C.&lt;/author&gt;&lt;/authors&gt;&lt;/contributors&gt;&lt;titles&gt;&lt;title&gt;Validation, Optimal Threshold Determination, and Clinical Utility of the Infant Risk of Overweight Checklist for Early Prevention of Child Overweight&lt;/title&gt;&lt;secondary-title&gt;Childhood Obesity&lt;/secondary-title&gt;&lt;/titles&gt;&lt;periodical&gt;&lt;full-title&gt;Childhood Obesity&lt;/full-title&gt;&lt;/periodical&gt;&lt;pages&gt;202-209&lt;/pages&gt;&lt;volume&gt;12&lt;/volume&gt;&lt;number&gt;3&lt;/number&gt;&lt;dates&gt;&lt;year&gt;2016&lt;/year&gt;&lt;/dates&gt;&lt;urls&gt;&lt;/urls&gt;&lt;electronic-resource-num&gt;10.1089/chi.2015.0246&lt;/electronic-resource-num&gt;&lt;/record&gt;&lt;/Cite&gt;&lt;/EndNote&gt;</w:instrText>
      </w:r>
      <w:r w:rsidR="000E582B" w:rsidRPr="006746DB">
        <w:fldChar w:fldCharType="separate"/>
      </w:r>
      <w:r w:rsidR="00B27C5B" w:rsidRPr="006746DB">
        <w:rPr>
          <w:noProof/>
          <w:vertAlign w:val="superscript"/>
        </w:rPr>
        <w:t>36</w:t>
      </w:r>
      <w:r w:rsidR="000E582B" w:rsidRPr="006746DB">
        <w:fldChar w:fldCharType="end"/>
      </w:r>
      <w:r w:rsidR="00F469A8" w:rsidRPr="006746DB">
        <w:t xml:space="preserve"> also developed a recalibrated model </w:t>
      </w:r>
      <w:r w:rsidR="00011B38" w:rsidRPr="006746DB">
        <w:t xml:space="preserve">using multivariable logistic regression to </w:t>
      </w:r>
      <w:r w:rsidR="00011B38" w:rsidRPr="006746DB">
        <w:lastRenderedPageBreak/>
        <w:t xml:space="preserve">apply a recalibrated algorithm </w:t>
      </w:r>
      <w:r w:rsidR="00F469A8" w:rsidRPr="006746DB">
        <w:t>reflecting the characteristics of the validation cohort, imputed model for missing risk factor prediction and a recalibrated imputed model which incorporated the two. This led to an increase in discrimination compared to the original model from 2% in the recalibrated to 25% in the recalibrated imputed model.</w:t>
      </w:r>
    </w:p>
    <w:p w14:paraId="38B92288" w14:textId="77777777" w:rsidR="005B32B3" w:rsidRPr="006746DB" w:rsidRDefault="005B32B3" w:rsidP="004D459D">
      <w:pPr>
        <w:spacing w:line="480" w:lineRule="auto"/>
      </w:pPr>
    </w:p>
    <w:p w14:paraId="316E8B6E" w14:textId="77777777" w:rsidR="00723A18" w:rsidRPr="006746DB" w:rsidRDefault="00723A18" w:rsidP="004D459D">
      <w:pPr>
        <w:spacing w:line="480" w:lineRule="auto"/>
        <w:rPr>
          <w:i/>
        </w:rPr>
      </w:pPr>
      <w:r w:rsidRPr="006746DB">
        <w:rPr>
          <w:i/>
        </w:rPr>
        <w:t>Model presentation</w:t>
      </w:r>
    </w:p>
    <w:p w14:paraId="78E7D47F" w14:textId="56C08A86" w:rsidR="006A2916" w:rsidRPr="006746DB" w:rsidRDefault="00896CC2" w:rsidP="004D459D">
      <w:pPr>
        <w:spacing w:line="480" w:lineRule="auto"/>
        <w:rPr>
          <w:noProof/>
          <w:vertAlign w:val="superscript"/>
        </w:rPr>
      </w:pPr>
      <w:r w:rsidRPr="006746DB">
        <w:t>The complete regression formula (including all regression coefficients) was presented in six studies</w:t>
      </w:r>
      <w:r w:rsidR="00F62524"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 </w:instrText>
      </w:r>
      <w:r w:rsidR="00B27C5B" w:rsidRPr="006746DB">
        <w:fldChar w:fldCharType="begin">
          <w:fldData xml:space="preserve">PEVuZE5vdGU+PENpdGU+PEF1dGhvcj5EcnVldDwvQXV0aG9yPjxZZWFyPjIwMTI8L1llYXI+PFJl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</w:fldData>
        </w:fldChar>
      </w:r>
      <w:r w:rsidR="00B27C5B" w:rsidRPr="006746DB">
        <w:instrText xml:space="preserve"> ADDIN EN.CITE.DATA </w:instrText>
      </w:r>
      <w:r w:rsidR="00B27C5B" w:rsidRPr="006746DB">
        <w:fldChar w:fldCharType="end"/>
      </w:r>
      <w:r w:rsidR="00F62524" w:rsidRPr="006746DB">
        <w:fldChar w:fldCharType="separate"/>
      </w:r>
      <w:r w:rsidR="00B27C5B" w:rsidRPr="006746DB">
        <w:rPr>
          <w:noProof/>
          <w:vertAlign w:val="superscript"/>
        </w:rPr>
        <w:t>29,30,32-35</w:t>
      </w:r>
      <w:r w:rsidR="00F62524" w:rsidRPr="006746DB">
        <w:fldChar w:fldCharType="end"/>
      </w:r>
      <w:r w:rsidRPr="006746DB">
        <w:t xml:space="preserve"> and two of these studies provided a decision rule/score chart or risk </w:t>
      </w:r>
      <w:r w:rsidRPr="006746DB">
        <w:lastRenderedPageBreak/>
        <w:t>score algorithm</w:t>
      </w:r>
      <w:r w:rsidR="00F62524" w:rsidRPr="006746DB">
        <w:fldChar w:fldCharType="begin">
          <w:fldData xml:space="preserve">PEVuZE5vdGU+PENpdGU+PEF1dGhvcj5TdGV1cjwvQXV0aG9yPjxZZWFyPjIwMTE8L1llYXI+PFJl
Y051bT4yNzA8L1JlY051bT48RGlzcGxheVRleHQ+PHN0eWxlIGZhY2U9InN1cGVyc2NyaXB0Ij4y
OSwzMD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V2VuZzwvQXV0aG9yPjxZ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</w:fldData>
        </w:fldChar>
      </w:r>
      <w:r w:rsidR="00B27C5B" w:rsidRPr="006746DB">
        <w:instrText xml:space="preserve"> ADDIN EN.CITE </w:instrText>
      </w:r>
      <w:r w:rsidR="00B27C5B" w:rsidRPr="006746DB">
        <w:fldChar w:fldCharType="begin">
          <w:fldData xml:space="preserve">PEVuZE5vdGU+PENpdGU+PEF1dGhvcj5TdGV1cjwvQXV0aG9yPjxZZWFyPjIwMTE8L1llYXI+PFJl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</w:fldData>
        </w:fldChar>
      </w:r>
      <w:r w:rsidR="00B27C5B" w:rsidRPr="006746DB">
        <w:instrText xml:space="preserve"> ADDIN EN.CITE.DATA </w:instrText>
      </w:r>
      <w:r w:rsidR="00B27C5B" w:rsidRPr="006746DB">
        <w:fldChar w:fldCharType="end"/>
      </w:r>
      <w:r w:rsidR="00F62524" w:rsidRPr="006746DB">
        <w:fldChar w:fldCharType="separate"/>
      </w:r>
      <w:r w:rsidR="00B27C5B" w:rsidRPr="006746DB">
        <w:rPr>
          <w:noProof/>
          <w:vertAlign w:val="superscript"/>
        </w:rPr>
        <w:t>29,30</w:t>
      </w:r>
      <w:r w:rsidR="00F62524" w:rsidRPr="006746DB">
        <w:fldChar w:fldCharType="end"/>
      </w:r>
      <w:r w:rsidR="00681925" w:rsidRPr="006746DB">
        <w:t xml:space="preserve">. </w:t>
      </w:r>
      <w:r w:rsidR="00D73CFA" w:rsidRPr="006746DB">
        <w:t>Of the remaining two studies, one provided the regression coefficients</w:t>
      </w:r>
      <w:r w:rsidR="00F62524"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 </w:instrText>
      </w:r>
      <w:r w:rsidR="00B27C5B" w:rsidRPr="006746DB">
        <w:fldChar w:fldCharType="begin">
          <w:fldData xml:space="preserve">PEVuZE5vdGU+PENpdGU+PEF1dGhvcj5QZWk8L0F1dGhvcj48WWVhcj4yMDEzPC9ZZWFyPjxSZWNO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</w:fldData>
        </w:fldChar>
      </w:r>
      <w:r w:rsidR="00B27C5B" w:rsidRPr="006746DB">
        <w:instrText xml:space="preserve"> ADDIN EN.CITE.DATA </w:instrText>
      </w:r>
      <w:r w:rsidR="00B27C5B" w:rsidRPr="006746DB">
        <w:fldChar w:fldCharType="end"/>
      </w:r>
      <w:r w:rsidR="00F62524" w:rsidRPr="006746DB">
        <w:fldChar w:fldCharType="separate"/>
      </w:r>
      <w:r w:rsidR="00B27C5B" w:rsidRPr="006746DB">
        <w:rPr>
          <w:noProof/>
          <w:vertAlign w:val="superscript"/>
        </w:rPr>
        <w:t>28</w:t>
      </w:r>
      <w:r w:rsidR="00F62524" w:rsidRPr="006746DB">
        <w:fldChar w:fldCharType="end"/>
      </w:r>
      <w:r w:rsidR="00D73CFA" w:rsidRPr="006746DB">
        <w:t xml:space="preserve"> whereas the other only </w:t>
      </w:r>
      <w:r w:rsidRPr="006746DB">
        <w:t>provided a score chart</w:t>
      </w:r>
      <w:r w:rsidR="00F62524"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 </w:instrText>
      </w:r>
      <w:r w:rsidR="00B27C5B" w:rsidRPr="006746DB">
        <w:fldChar w:fldCharType="begin">
          <w:fldData xml:space="preserve">PEVuZE5vdGU+PENpdGU+PEF1dGhvcj5NYW5pb3M8L0F1dGhvcj48WWVhcj4yMDEzPC9ZZWFyPjxS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</w:fldData>
        </w:fldChar>
      </w:r>
      <w:r w:rsidR="00B27C5B" w:rsidRPr="006746DB">
        <w:instrText xml:space="preserve"> ADDIN EN.CITE.DATA </w:instrText>
      </w:r>
      <w:r w:rsidR="00B27C5B" w:rsidRPr="006746DB">
        <w:fldChar w:fldCharType="end"/>
      </w:r>
      <w:r w:rsidR="00F62524" w:rsidRPr="006746DB">
        <w:fldChar w:fldCharType="separate"/>
      </w:r>
      <w:r w:rsidR="00B27C5B" w:rsidRPr="006746DB">
        <w:rPr>
          <w:noProof/>
          <w:vertAlign w:val="superscript"/>
        </w:rPr>
        <w:t>31</w:t>
      </w:r>
      <w:r w:rsidR="00F62524" w:rsidRPr="006746DB">
        <w:fldChar w:fldCharType="end"/>
      </w:r>
      <w:r w:rsidRPr="006746DB">
        <w:t>.</w:t>
      </w:r>
      <w:r w:rsidR="00057CF6" w:rsidRPr="006746DB">
        <w:t xml:space="preserve"> </w:t>
      </w:r>
    </w:p>
    <w:p w14:paraId="70D00EA9" w14:textId="77777777" w:rsidR="006A2916" w:rsidRPr="004D459D" w:rsidRDefault="006A2916" w:rsidP="004D459D">
      <w:pPr>
        <w:spacing w:line="480" w:lineRule="auto"/>
        <w:rPr>
          <w:b/>
        </w:rPr>
      </w:pPr>
    </w:p>
    <w:p w14:paraId="78CF536A" w14:textId="77777777" w:rsidR="006A2916" w:rsidRPr="004D459D" w:rsidRDefault="006A2916" w:rsidP="004D459D">
      <w:pPr>
        <w:spacing w:line="480" w:lineRule="auto"/>
        <w:rPr>
          <w:b/>
        </w:rPr>
      </w:pPr>
    </w:p>
    <w:p w14:paraId="44C00A9C" w14:textId="77777777" w:rsidR="006A2916" w:rsidRPr="004D459D" w:rsidRDefault="00DD5379" w:rsidP="004D459D">
      <w:pPr>
        <w:spacing w:line="480" w:lineRule="auto"/>
        <w:rPr>
          <w:b/>
        </w:rPr>
      </w:pPr>
      <w:r w:rsidRPr="004D459D">
        <w:rPr>
          <w:b/>
        </w:rPr>
        <w:t>Discus</w:t>
      </w:r>
      <w:r w:rsidR="006A2916" w:rsidRPr="004D459D">
        <w:rPr>
          <w:b/>
        </w:rPr>
        <w:t>sion</w:t>
      </w:r>
    </w:p>
    <w:p w14:paraId="4A38821E" w14:textId="5CED15DF" w:rsidR="00235060" w:rsidRDefault="00BD726F" w:rsidP="004D459D">
      <w:pPr>
        <w:spacing w:line="480" w:lineRule="auto"/>
      </w:pPr>
      <w:r>
        <w:t>To our knowledge, t</w:t>
      </w:r>
      <w:r w:rsidR="00CC77C4" w:rsidRPr="004D459D">
        <w:t xml:space="preserve">his is the first </w:t>
      </w:r>
      <w:r w:rsidR="00FA6387">
        <w:t xml:space="preserve">systematic </w:t>
      </w:r>
      <w:r w:rsidR="00CC77C4" w:rsidRPr="004D459D">
        <w:t xml:space="preserve">review to examine prediction models for childhood overweight and obesity. </w:t>
      </w:r>
      <w:r w:rsidR="00862790">
        <w:t>Eight</w:t>
      </w:r>
      <w:r w:rsidR="00862790" w:rsidRPr="004D459D">
        <w:t xml:space="preserve"> </w:t>
      </w:r>
      <w:r w:rsidR="009D01DA">
        <w:t xml:space="preserve">studies that </w:t>
      </w:r>
      <w:r w:rsidR="00FA6387">
        <w:t xml:space="preserve">developed </w:t>
      </w:r>
      <w:r w:rsidR="009D01DA">
        <w:t xml:space="preserve">prediction </w:t>
      </w:r>
      <w:r w:rsidR="00FA6387">
        <w:t>models</w:t>
      </w:r>
      <w:r w:rsidR="009D01DA">
        <w:t xml:space="preserve"> were identified</w:t>
      </w:r>
      <w:r w:rsidR="00042A50">
        <w:t>,</w:t>
      </w:r>
      <w:r w:rsidR="00862790" w:rsidRPr="004D459D">
        <w:t xml:space="preserve"> </w:t>
      </w:r>
      <w:r w:rsidR="00042A50">
        <w:t>h</w:t>
      </w:r>
      <w:r w:rsidR="00CC77C4" w:rsidRPr="004D459D">
        <w:t xml:space="preserve">owever four of these prediction scores have been externally validated once or </w:t>
      </w:r>
      <w:r w:rsidR="00CC77C4" w:rsidRPr="004D459D">
        <w:lastRenderedPageBreak/>
        <w:t>twice</w:t>
      </w:r>
      <w:r w:rsidR="00E64213">
        <w:t xml:space="preserve"> and</w:t>
      </w:r>
      <w:r w:rsidR="009E39CB">
        <w:t xml:space="preserve"> </w:t>
      </w:r>
      <w:r w:rsidR="00CC77C4" w:rsidRPr="004D459D">
        <w:t xml:space="preserve">there is no evidence of further validation or validation in populations outside of those in which this was developed. </w:t>
      </w:r>
      <w:r w:rsidR="00862790">
        <w:t xml:space="preserve">Additionally new models have been developed with no evidence of comparison with already existing models and none of the models have been compared with each other to assess predictive performance. </w:t>
      </w:r>
      <w:r w:rsidR="009E39CB">
        <w:t>There were</w:t>
      </w:r>
      <w:r w:rsidR="008062C3">
        <w:t xml:space="preserve"> </w:t>
      </w:r>
      <w:r w:rsidR="00F5102F">
        <w:t xml:space="preserve">inadequacies </w:t>
      </w:r>
      <w:r w:rsidR="008062C3">
        <w:t>identified in reporting of the methodology of development of risk prediction models</w:t>
      </w:r>
      <w:r w:rsidR="00042A50" w:rsidRPr="00042A50">
        <w:t xml:space="preserve"> </w:t>
      </w:r>
      <w:r w:rsidR="00042A50">
        <w:t>and t</w:t>
      </w:r>
      <w:r w:rsidR="00042A50" w:rsidRPr="004D459D">
        <w:t>here is no evidence of implementation of the risk scores</w:t>
      </w:r>
      <w:r w:rsidR="008062C3">
        <w:t>.</w:t>
      </w:r>
      <w:r w:rsidR="006D6A39">
        <w:t xml:space="preserve"> </w:t>
      </w:r>
      <w:r>
        <w:t>Whilst t</w:t>
      </w:r>
      <w:r w:rsidR="00E60E89" w:rsidRPr="004D459D">
        <w:t>here is clear overlap between risk factors included in the prediction models</w:t>
      </w:r>
      <w:r w:rsidR="000B430D">
        <w:t>,</w:t>
      </w:r>
      <w:r w:rsidR="00E60E89" w:rsidRPr="004D459D">
        <w:t xml:space="preserve"> no </w:t>
      </w:r>
      <w:r w:rsidR="00411A53">
        <w:t xml:space="preserve">single </w:t>
      </w:r>
      <w:r w:rsidR="00E60E89" w:rsidRPr="004D459D">
        <w:t>risk factor has been included in all prediction models</w:t>
      </w:r>
      <w:r w:rsidR="00235060">
        <w:t xml:space="preserve"> with m</w:t>
      </w:r>
      <w:r w:rsidR="00E60E89" w:rsidRPr="004D459D">
        <w:t>aternal pre-pregnancy BMI</w:t>
      </w:r>
      <w:r w:rsidR="00D93F3C">
        <w:t>, infant gender</w:t>
      </w:r>
      <w:r w:rsidR="00E60E89" w:rsidRPr="004D459D">
        <w:t xml:space="preserve"> and birthweight</w:t>
      </w:r>
      <w:r w:rsidR="00D93F3C">
        <w:t xml:space="preserve"> </w:t>
      </w:r>
      <w:r w:rsidR="00235060">
        <w:t>being</w:t>
      </w:r>
      <w:r w:rsidR="00D93F3C">
        <w:t xml:space="preserve"> the most commonly included</w:t>
      </w:r>
      <w:r w:rsidR="00E60E89" w:rsidRPr="004D459D">
        <w:t xml:space="preserve">. </w:t>
      </w:r>
      <w:r w:rsidR="00235060">
        <w:t xml:space="preserve">Thus, </w:t>
      </w:r>
      <w:r w:rsidR="00235060">
        <w:rPr>
          <w:iCs/>
        </w:rPr>
        <w:t>i</w:t>
      </w:r>
      <w:r w:rsidR="00235060" w:rsidRPr="00705941">
        <w:rPr>
          <w:iCs/>
        </w:rPr>
        <w:t xml:space="preserve">t is difficult to recommend the use of any </w:t>
      </w:r>
      <w:r w:rsidR="00235060" w:rsidRPr="00705941">
        <w:rPr>
          <w:iCs/>
        </w:rPr>
        <w:lastRenderedPageBreak/>
        <w:t xml:space="preserve">one score, as there </w:t>
      </w:r>
      <w:r w:rsidR="00235060">
        <w:rPr>
          <w:iCs/>
        </w:rPr>
        <w:t>are</w:t>
      </w:r>
      <w:r w:rsidR="00235060" w:rsidRPr="00705941">
        <w:rPr>
          <w:iCs/>
        </w:rPr>
        <w:t xml:space="preserve"> no</w:t>
      </w:r>
      <w:r w:rsidR="00235060">
        <w:rPr>
          <w:iCs/>
        </w:rPr>
        <w:t xml:space="preserve"> consistent predictors, no</w:t>
      </w:r>
      <w:r w:rsidR="00235060" w:rsidRPr="00705941">
        <w:rPr>
          <w:iCs/>
        </w:rPr>
        <w:t xml:space="preserve"> comparison between models and the outcome has been </w:t>
      </w:r>
      <w:r w:rsidR="00235060">
        <w:rPr>
          <w:iCs/>
        </w:rPr>
        <w:t xml:space="preserve">variable and </w:t>
      </w:r>
      <w:r w:rsidR="00235060" w:rsidRPr="00705941">
        <w:rPr>
          <w:iCs/>
        </w:rPr>
        <w:t>predicted at different ages through childhood up to 13 years of age.</w:t>
      </w:r>
      <w:r w:rsidR="00235060" w:rsidRPr="000B430D">
        <w:t xml:space="preserve"> </w:t>
      </w:r>
    </w:p>
    <w:p w14:paraId="0FE16156" w14:textId="5145FCF6" w:rsidR="00BE4114" w:rsidRPr="000B430D" w:rsidRDefault="000B430D" w:rsidP="004D459D">
      <w:pPr>
        <w:spacing w:line="480" w:lineRule="auto"/>
      </w:pPr>
      <w:r>
        <w:t>The question of predictors considered for inclusion in the model also needs to be considered. Although not included in the final prediction model, several predictors around infant temperament was considered. There are self-reported by parents and highly likely to be subjective. Additionally, these factors were identified a priori based on a previous systematic review but the conclusion of the review was that the evidence was inconclusive due to limited number of studies</w:t>
      </w:r>
      <w:r>
        <w:fldChar w:fldCharType="begin"/>
      </w:r>
      <w:r w:rsidR="00B27C5B">
        <w:instrText xml:space="preserve"> ADDIN EN.CITE &lt;EndNote&gt;&lt;Cite&gt;&lt;Author&gt;Weng&lt;/Author&gt;&lt;Year&gt;2012&lt;/Year&gt;&lt;RecNum&gt;299&lt;/RecNum&gt;&lt;DisplayText&gt;&lt;style face="superscript"&gt;38&lt;/style&gt;&lt;/DisplayText&gt;&lt;record&gt;&lt;rec-number&gt;299&lt;/rec-number&gt;&lt;foreign-keys&gt;&lt;key app="EN" db-id="xpszd2dw8etdwpepvr750w2w95xwx0ewedzv" timestamp="1488207239"&gt;299&lt;/key&gt;&lt;key app="ENWeb" db-id=""&gt;0&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titles&gt;&lt;periodical&gt;&lt;full-title&gt;Arch Dis Child&lt;/full-title&gt;&lt;/periodical&gt;&lt;pages&gt;1019-26&lt;/pages&gt;&lt;volume&gt;97&lt;/volume&gt;&lt;number&gt;12&lt;/number&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related-urls&gt;&lt;url&gt;https://www.ncbi.nlm.nih.gov/pubmed/23109090&lt;/url&gt;&lt;/related-urls&gt;&lt;/urls&gt;&lt;custom2&gt;PMC3512440&lt;/custom2&gt;&lt;electronic-resource-num&gt;10.1136/archdischild-2012-302263&lt;/electronic-resource-num&gt;&lt;/record&gt;&lt;/Cite&gt;&lt;/EndNote&gt;</w:instrText>
      </w:r>
      <w:r>
        <w:fldChar w:fldCharType="separate"/>
      </w:r>
      <w:r w:rsidR="00B27C5B" w:rsidRPr="00B27C5B">
        <w:rPr>
          <w:noProof/>
          <w:vertAlign w:val="superscript"/>
        </w:rPr>
        <w:t>38</w:t>
      </w:r>
      <w:r>
        <w:fldChar w:fldCharType="end"/>
      </w:r>
      <w:r>
        <w:t xml:space="preserve">. </w:t>
      </w:r>
    </w:p>
    <w:p w14:paraId="545FC87A" w14:textId="4D7F6A58" w:rsidR="00946A43" w:rsidRDefault="00946A43" w:rsidP="00507D41">
      <w:pPr>
        <w:spacing w:line="480" w:lineRule="auto"/>
      </w:pPr>
      <w:r>
        <w:lastRenderedPageBreak/>
        <w:t xml:space="preserve">Thirteen of the </w:t>
      </w:r>
      <w:r w:rsidR="000F2DB2">
        <w:t xml:space="preserve">25 </w:t>
      </w:r>
      <w:r>
        <w:t xml:space="preserve">risk factors identified were </w:t>
      </w:r>
      <w:r w:rsidR="00F4237B">
        <w:t xml:space="preserve">preconception and thus some of these could prove impactful in planned pregnancies such as maternal and paternal BMI whereas others </w:t>
      </w:r>
      <w:r w:rsidR="00472A5B">
        <w:t>are non-modifiable</w:t>
      </w:r>
      <w:r w:rsidR="00F4237B">
        <w:t xml:space="preserve"> such as ethnicity. Although factors such as maternal education, occupation and income</w:t>
      </w:r>
      <w:r w:rsidR="00472A5B">
        <w:t xml:space="preserve"> are modifiable</w:t>
      </w:r>
      <w:r w:rsidR="00F4237B">
        <w:t>,</w:t>
      </w:r>
      <w:r w:rsidR="00472A5B">
        <w:t xml:space="preserve"> it is difficult to do so</w:t>
      </w:r>
      <w:r w:rsidR="00F4237B">
        <w:t xml:space="preserve">. Maternal smoking during pregnancy and hospital delivery were the only two antenatal risk factors identified and included in risk prediction. </w:t>
      </w:r>
      <w:r w:rsidR="0007357C">
        <w:t xml:space="preserve">Eight of the </w:t>
      </w:r>
      <w:r w:rsidR="005A0C7F">
        <w:t xml:space="preserve">ten early life risk factors identified can be broadly classified into weight gain particularly in first year of life and breastfeeding including weaning both of which are modifiable. The other </w:t>
      </w:r>
      <w:r w:rsidR="00472A5B">
        <w:t xml:space="preserve">two risk factors </w:t>
      </w:r>
      <w:r w:rsidR="006F5E09">
        <w:t>we</w:t>
      </w:r>
      <w:r w:rsidR="00472A5B">
        <w:t xml:space="preserve">re gender and birthweight, </w:t>
      </w:r>
      <w:r w:rsidR="00CB0E7C">
        <w:t xml:space="preserve">of </w:t>
      </w:r>
      <w:r w:rsidR="00472A5B">
        <w:t xml:space="preserve">which </w:t>
      </w:r>
      <w:r w:rsidR="00CB0E7C">
        <w:lastRenderedPageBreak/>
        <w:t xml:space="preserve">gender is </w:t>
      </w:r>
      <w:r w:rsidR="00472A5B">
        <w:t xml:space="preserve">non-modifiable </w:t>
      </w:r>
      <w:r w:rsidR="00CB0E7C">
        <w:t xml:space="preserve">but </w:t>
      </w:r>
      <w:r w:rsidR="00472A5B">
        <w:t>birthweight can be monitored</w:t>
      </w:r>
      <w:r w:rsidR="00CB0E7C">
        <w:t xml:space="preserve"> and is considered modifiable by factors know</w:t>
      </w:r>
      <w:r w:rsidR="00C403CD">
        <w:t>n</w:t>
      </w:r>
      <w:r w:rsidR="00CB0E7C">
        <w:t xml:space="preserve"> to affect foetal growth</w:t>
      </w:r>
      <w:r w:rsidR="004B0215">
        <w:fldChar w:fldCharType="begin"/>
      </w:r>
      <w:r w:rsidR="00B27C5B">
        <w:instrText xml:space="preserve"> ADDIN EN.CITE &lt;EndNote&gt;&lt;Cite&gt;&lt;Author&gt;Barker&lt;/Author&gt;&lt;Year&gt;1995&lt;/Year&gt;&lt;RecNum&gt;247&lt;/RecNum&gt;&lt;DisplayText&gt;&lt;style face="superscript"&gt;39&lt;/style&gt;&lt;/DisplayText&gt;&lt;record&gt;&lt;rec-number&gt;247&lt;/rec-number&gt;&lt;foreign-keys&gt;&lt;key app="EN" db-id="xpszd2dw8etdwpepvr750w2w95xwx0ewedzv" timestamp="1481195550"&gt;247&lt;/key&gt;&lt;/foreign-keys&gt;&lt;ref-type name="Journal Article"&gt;17&lt;/ref-type&gt;&lt;contributors&gt;&lt;authors&gt;&lt;author&gt;Barker, D J P&lt;/author&gt;&lt;/authors&gt;&lt;/contributors&gt;&lt;titles&gt;&lt;title&gt;Fetal origins of coronary heart disease&lt;/title&gt;&lt;secondary-title&gt;BMJ&lt;/secondary-title&gt;&lt;/titles&gt;&lt;periodical&gt;&lt;full-title&gt;BMJ&lt;/full-title&gt;&lt;/periodical&gt;&lt;pages&gt;171-174&lt;/pages&gt;&lt;volume&gt;311&lt;/volume&gt;&lt;dates&gt;&lt;year&gt;1995&lt;/year&gt;&lt;pub-dates&gt;&lt;date&gt;1995-07-15 07:00:00&lt;/date&gt;&lt;/pub-dates&gt;&lt;/dates&gt;&lt;urls&gt;&lt;/urls&gt;&lt;/record&gt;&lt;/Cite&gt;&lt;/EndNote&gt;</w:instrText>
      </w:r>
      <w:r w:rsidR="004B0215">
        <w:fldChar w:fldCharType="separate"/>
      </w:r>
      <w:r w:rsidR="00B27C5B" w:rsidRPr="00B27C5B">
        <w:rPr>
          <w:noProof/>
          <w:vertAlign w:val="superscript"/>
        </w:rPr>
        <w:t>39</w:t>
      </w:r>
      <w:r w:rsidR="004B0215">
        <w:fldChar w:fldCharType="end"/>
      </w:r>
      <w:r w:rsidR="00472A5B">
        <w:t xml:space="preserve">. </w:t>
      </w:r>
    </w:p>
    <w:p w14:paraId="799ADEE9" w14:textId="21F88AE0" w:rsidR="002D393B" w:rsidRDefault="007C3276" w:rsidP="00F1151A">
      <w:pPr>
        <w:spacing w:line="480" w:lineRule="auto"/>
      </w:pPr>
      <w:r>
        <w:t xml:space="preserve">Some key aspects of multivariable model development </w:t>
      </w:r>
      <w:r w:rsidR="002A4684">
        <w:t xml:space="preserve">and validation </w:t>
      </w:r>
      <w:r>
        <w:t xml:space="preserve">need to be considered. These include </w:t>
      </w:r>
      <w:r w:rsidR="002D393B">
        <w:t xml:space="preserve">handling missing data, </w:t>
      </w:r>
      <w:r>
        <w:t>method of t</w:t>
      </w:r>
      <w:r w:rsidR="005E7635">
        <w:t>reatment of continuous variables</w:t>
      </w:r>
      <w:r>
        <w:t xml:space="preserve">, selecting variables for inclusion in the model and </w:t>
      </w:r>
      <w:r w:rsidR="002A4684">
        <w:t xml:space="preserve">methods of </w:t>
      </w:r>
      <w:r>
        <w:t>validation</w:t>
      </w:r>
      <w:r w:rsidR="002A4684">
        <w:t xml:space="preserve"> including assessing discrimination and calibration</w:t>
      </w:r>
      <w:r w:rsidR="000E582B">
        <w:fldChar w:fldCharType="begin"/>
      </w:r>
      <w:r w:rsidR="00B27C5B">
        <w:instrText xml:space="preserve"> ADDIN EN.CITE &lt;EndNote&gt;&lt;Cite&gt;&lt;Author&gt;Harrell Jr&lt;/Author&gt;&lt;Year&gt;1996&lt;/Year&gt;&lt;RecNum&gt;329&lt;/RecNum&gt;&lt;DisplayText&gt;&lt;style face="superscript"&gt;40&lt;/style&gt;&lt;/DisplayText&gt;&lt;record&gt;&lt;rec-number&gt;329&lt;/rec-number&gt;&lt;foreign-keys&gt;&lt;key app="EN" db-id="xpszd2dw8etdwpepvr750w2w95xwx0ewedzv" timestamp="1491492668"&gt;329&lt;/key&gt;&lt;key app="ENWeb" db-id=""&gt;0&lt;/key&gt;&lt;/foreign-keys&gt;&lt;ref-type name="Journal Article"&gt;17&lt;/ref-type&gt;&lt;contributors&gt;&lt;authors&gt;&lt;author&gt;Harrell Jr, F. E.&lt;/author&gt;&lt;author&gt;Lee, K. L.&lt;/author&gt;&lt;author&gt;Mark, D. B.&lt;/author&gt;&lt;/authors&gt;&lt;/contributors&gt;&lt;titles&gt;&lt;title&gt;Multivariable prognostic models: Issues in developing models, evaluating assumptions and adequacy, and measuring and reducing errors&lt;/title&gt;&lt;secondary-title&gt;Statistics in Medicine&lt;/secondary-title&gt;&lt;/titles&gt;&lt;periodical&gt;&lt;full-title&gt;Statistics in Medicine&lt;/full-title&gt;&lt;/periodical&gt;&lt;pages&gt;361-387&lt;/pages&gt;&lt;volume&gt;15&lt;/volume&gt;&lt;dates&gt;&lt;year&gt;1996&lt;/year&gt;&lt;/dates&gt;&lt;urls&gt;&lt;/urls&gt;&lt;/record&gt;&lt;/Cite&gt;&lt;/EndNote&gt;</w:instrText>
      </w:r>
      <w:r w:rsidR="000E582B">
        <w:fldChar w:fldCharType="separate"/>
      </w:r>
      <w:r w:rsidR="00B27C5B" w:rsidRPr="00B27C5B">
        <w:rPr>
          <w:noProof/>
          <w:vertAlign w:val="superscript"/>
        </w:rPr>
        <w:t>40</w:t>
      </w:r>
      <w:r w:rsidR="000E582B">
        <w:fldChar w:fldCharType="end"/>
      </w:r>
      <w:r>
        <w:t>.</w:t>
      </w:r>
      <w:r w:rsidR="00D15639">
        <w:t xml:space="preserve"> </w:t>
      </w:r>
      <w:r w:rsidR="002D393B">
        <w:t>Missing data was identified in most studies</w:t>
      </w:r>
      <w:r w:rsidR="002D393B" w:rsidRPr="004D2D24">
        <w:t xml:space="preserve"> </w:t>
      </w:r>
      <w:r w:rsidR="00E435E9">
        <w:t>which can introduce bias if</w:t>
      </w:r>
      <w:r w:rsidR="002D393B">
        <w:t xml:space="preserve"> inappropriately handled thus impeding the construction of a valid prediction model</w:t>
      </w:r>
      <w:r w:rsidR="000E582B">
        <w:fldChar w:fldCharType="begin"/>
      </w:r>
      <w:r w:rsidR="00B27C5B">
        <w:instrText xml:space="preserve"> ADDIN EN.CITE &lt;EndNote&gt;&lt;Cite&gt;&lt;Author&gt;Burton&lt;/Author&gt;&lt;Year&gt;2004&lt;/Year&gt;&lt;RecNum&gt;327&lt;/RecNum&gt;&lt;DisplayText&gt;&lt;style face="superscript"&gt;41&lt;/style&gt;&lt;/DisplayText&gt;&lt;record&gt;&lt;rec-number&gt;327&lt;/rec-number&gt;&lt;foreign-keys&gt;&lt;key app="EN" db-id="xpszd2dw8etdwpepvr750w2w95xwx0ewedzv" timestamp="1491490639"&gt;327&lt;/key&gt;&lt;key app="ENWeb" db-id=""&gt;0&lt;/key&gt;&lt;/foreign-keys&gt;&lt;ref-type name="Journal Article"&gt;17&lt;/ref-type&gt;&lt;contributors&gt;&lt;authors&gt;&lt;author&gt;Burton, A.&lt;/author&gt;&lt;author&gt;Altman, D. G.&lt;/author&gt;&lt;/authors&gt;&lt;/contributors&gt;&lt;auth-address&gt;Cancer Research UK Clinical Trials Unit, University of Birmingham, Birmingham B15 2TT, UK. andrea.burton@cancer.org.uk&lt;/auth-address&gt;&lt;titles&gt;&lt;title&gt;Missing covariate data within cancer prognostic studies: a review of current reporting and proposed guidelines&lt;/title&gt;&lt;secondary-title&gt;Br J Cancer&lt;/secondary-title&gt;&lt;/titles&gt;&lt;periodical&gt;&lt;full-title&gt;Br J Cancer&lt;/full-title&gt;&lt;/periodical&gt;&lt;pages&gt;4-8&lt;/pages&gt;&lt;volume&gt;91&lt;/volume&gt;&lt;number&gt;1&lt;/number&gt;&lt;keywords&gt;&lt;keyword&gt;Decision Making&lt;/keyword&gt;&lt;keyword&gt;*Guidelines as Topic&lt;/keyword&gt;&lt;keyword&gt;Humans&lt;/keyword&gt;&lt;keyword&gt;*Models, Theoretical&lt;/keyword&gt;&lt;keyword&gt;*Multivariate Analysis&lt;/keyword&gt;&lt;keyword&gt;Neoplasms/*pathology/therapy&lt;/keyword&gt;&lt;keyword&gt;Prognosis&lt;/keyword&gt;&lt;keyword&gt;Reproducibility of Results&lt;/keyword&gt;&lt;keyword&gt;Sample Size&lt;/keyword&gt;&lt;/keywords&gt;&lt;dates&gt;&lt;year&gt;2004&lt;/year&gt;&lt;pub-dates&gt;&lt;date&gt;Jul 05&lt;/date&gt;&lt;/pub-dates&gt;&lt;/dates&gt;&lt;isbn&gt;0007-0920 (Print)&amp;#xD;0007-0920 (Linking)&lt;/isbn&gt;&lt;accession-num&gt;15188004&lt;/accession-num&gt;&lt;urls&gt;&lt;related-urls&gt;&lt;url&gt;https://www.ncbi.nlm.nih.gov/pubmed/15188004&lt;/url&gt;&lt;/related-urls&gt;&lt;/urls&gt;&lt;custom2&gt;PMC2364743&lt;/custom2&gt;&lt;electronic-resource-num&gt;10.1038/sj.bjc.6601907&lt;/electronic-resource-num&gt;&lt;/record&gt;&lt;/Cite&gt;&lt;/EndNote&gt;</w:instrText>
      </w:r>
      <w:r w:rsidR="000E582B">
        <w:fldChar w:fldCharType="separate"/>
      </w:r>
      <w:r w:rsidR="00B27C5B" w:rsidRPr="00B27C5B">
        <w:rPr>
          <w:noProof/>
          <w:vertAlign w:val="superscript"/>
        </w:rPr>
        <w:t>41</w:t>
      </w:r>
      <w:r w:rsidR="000E582B">
        <w:fldChar w:fldCharType="end"/>
      </w:r>
      <w:r w:rsidR="002D393B">
        <w:t xml:space="preserve">. </w:t>
      </w:r>
      <w:r w:rsidR="00E435E9">
        <w:t>Multiple imputation minimises the effect of missing data provided data is missing at random</w:t>
      </w:r>
      <w:r w:rsidR="00E435E9">
        <w:fldChar w:fldCharType="begin"/>
      </w:r>
      <w:r w:rsidR="00B27C5B">
        <w:instrText xml:space="preserve"> ADDIN EN.CITE &lt;EndNote&gt;&lt;Cite&gt;&lt;Author&gt;Spratt&lt;/Author&gt;&lt;Year&gt;2010&lt;/Year&gt;&lt;RecNum&gt;334&lt;/RecNum&gt;&lt;DisplayText&gt;&lt;style face="superscript"&gt;42&lt;/style&gt;&lt;/DisplayText&gt;&lt;record&gt;&lt;rec-number&gt;334&lt;/rec-number&gt;&lt;foreign-keys&gt;&lt;key app="EN" db-id="xpszd2dw8etdwpepvr750w2w95xwx0ewedzv" timestamp="1493034275"&gt;334&lt;/key&gt;&lt;key app="ENWeb" db-id=""&gt;0&lt;/key&gt;&lt;/foreign-keys&gt;&lt;ref-type name="Journal Article"&gt;17&lt;/ref-type&gt;&lt;contributors&gt;&lt;authors&gt;&lt;author&gt;Spratt, M.&lt;/author&gt;&lt;author&gt;Carpenter, J.&lt;/author&gt;&lt;author&gt;Sterne, J. A.&lt;/author&gt;&lt;author&gt;Carlin, J. B.&lt;/author&gt;&lt;author&gt;Heron, J.&lt;/author&gt;&lt;author&gt;Henderson, J.&lt;/author&gt;&lt;author&gt;Tilling, K.&lt;/author&gt;&lt;/authors&gt;&lt;/contributors&gt;&lt;auth-address&gt;Department of Social Medicine, Faculty of Medicine and Dentistry, University of Bristol, Canynge Hall, 39 Whatley Road, Bristol BS8 2PS, United Kingdom.&lt;/auth-address&gt;&lt;titles&gt;&lt;title&gt;Strategies for multiple imputation in longitudinal studies&lt;/title&gt;&lt;secondary-title&gt;Am J Epidemiol&lt;/secondary-title&gt;&lt;/titles&gt;&lt;periodical&gt;&lt;full-title&gt;Am J Epidemiol&lt;/full-title&gt;&lt;/periodical&gt;&lt;pages&gt;478-87&lt;/pages&gt;&lt;volume&gt;172&lt;/volume&gt;&lt;number&gt;4&lt;/number&gt;&lt;keywords&gt;&lt;keyword&gt;Asthma/complications/*epidemiology&lt;/keyword&gt;&lt;keyword&gt;*Bias (Epidemiology)&lt;/keyword&gt;&lt;keyword&gt;Child&lt;/keyword&gt;&lt;keyword&gt;Humans&lt;/keyword&gt;&lt;keyword&gt;Logistic Models&lt;/keyword&gt;&lt;keyword&gt;*Longitudinal Studies&lt;/keyword&gt;&lt;keyword&gt;Models, Statistical&lt;/keyword&gt;&lt;keyword&gt;Prevalence&lt;/keyword&gt;&lt;keyword&gt;*Respiratory Sounds/etiology&lt;/keyword&gt;&lt;keyword&gt;United Kingdom/epidemiology&lt;/keyword&gt;&lt;/keywords&gt;&lt;dates&gt;&lt;year&gt;2010&lt;/year&gt;&lt;pub-dates&gt;&lt;date&gt;Aug 15&lt;/date&gt;&lt;/pub-dates&gt;&lt;/dates&gt;&lt;isbn&gt;1476-6256 (Electronic)&amp;#xD;0002-9262 (Linking)&lt;/isbn&gt;&lt;accession-num&gt;20616200&lt;/accession-num&gt;&lt;urls&gt;&lt;related-urls&gt;&lt;url&gt;https://www.ncbi.nlm.nih.gov/pubmed/20616200&lt;/url&gt;&lt;/related-urls&gt;&lt;/urls&gt;&lt;electronic-resource-num&gt;10.1093/aje/kwq137&lt;/electronic-resource-num&gt;&lt;/record&gt;&lt;/Cite&gt;&lt;/EndNote&gt;</w:instrText>
      </w:r>
      <w:r w:rsidR="00E435E9">
        <w:fldChar w:fldCharType="separate"/>
      </w:r>
      <w:r w:rsidR="00B27C5B" w:rsidRPr="00B27C5B">
        <w:rPr>
          <w:noProof/>
          <w:vertAlign w:val="superscript"/>
        </w:rPr>
        <w:t>42</w:t>
      </w:r>
      <w:r w:rsidR="00E435E9">
        <w:fldChar w:fldCharType="end"/>
      </w:r>
      <w:r w:rsidR="00E435E9">
        <w:t xml:space="preserve"> and enables the use of all available data but was only done in 25% of </w:t>
      </w:r>
      <w:r w:rsidR="00E435E9">
        <w:lastRenderedPageBreak/>
        <w:t xml:space="preserve">studies included in this review. </w:t>
      </w:r>
      <w:r w:rsidR="00B27C5B">
        <w:t>A</w:t>
      </w:r>
      <w:r w:rsidR="002D393B">
        <w:t xml:space="preserve">ll other studies excluded participants with missing data </w:t>
      </w:r>
      <w:r w:rsidR="00AB5767">
        <w:t>which</w:t>
      </w:r>
      <w:r w:rsidR="002D393B">
        <w:t xml:space="preserve"> is an acceptable approach </w:t>
      </w:r>
      <w:r w:rsidR="005D1942">
        <w:t xml:space="preserve">only </w:t>
      </w:r>
      <w:r w:rsidR="002D393B">
        <w:t>if the amount of missing data is small</w:t>
      </w:r>
      <w:r w:rsidR="000E582B">
        <w:fldChar w:fldCharType="begin"/>
      </w:r>
      <w:r w:rsidR="00B27C5B">
        <w:instrText xml:space="preserve"> ADDIN EN.CITE &lt;EndNote&gt;&lt;Cite&gt;&lt;Author&gt;Little&lt;/Author&gt;&lt;Year&gt;1992&lt;/Year&gt;&lt;RecNum&gt;326&lt;/RecNum&gt;&lt;DisplayText&gt;&lt;style face="superscript"&gt;43&lt;/style&gt;&lt;/DisplayText&gt;&lt;record&gt;&lt;rec-number&gt;326&lt;/rec-number&gt;&lt;foreign-keys&gt;&lt;key app="EN" db-id="xpszd2dw8etdwpepvr750w2w95xwx0ewedzv" timestamp="1491489646"&gt;326&lt;/key&gt;&lt;key app="ENWeb" db-id=""&gt;0&lt;/key&gt;&lt;/foreign-keys&gt;&lt;ref-type name="Journal Article"&gt;17&lt;/ref-type&gt;&lt;contributors&gt;&lt;authors&gt;&lt;author&gt;Little, R. J. A.&lt;/author&gt;&lt;/authors&gt;&lt;/contributors&gt;&lt;titles&gt;&lt;title&gt;Regression With Missing X&amp;apos;s: A Review&lt;/title&gt;&lt;secondary-title&gt;Journal of the American Statistical Association&lt;/secondary-title&gt;&lt;/titles&gt;&lt;periodical&gt;&lt;full-title&gt;Journal of the American Statistical Association&lt;/full-title&gt;&lt;/periodical&gt;&lt;pages&gt;1227-1237&lt;/pages&gt;&lt;volume&gt;87&lt;/volume&gt;&lt;number&gt;420&lt;/number&gt;&lt;dates&gt;&lt;year&gt;1992&lt;/year&gt;&lt;/dates&gt;&lt;urls&gt;&lt;/urls&gt;&lt;electronic-resource-num&gt;10.2307/2290664&lt;/electronic-resource-num&gt;&lt;/record&gt;&lt;/Cite&gt;&lt;/EndNote&gt;</w:instrText>
      </w:r>
      <w:r w:rsidR="000E582B">
        <w:fldChar w:fldCharType="separate"/>
      </w:r>
      <w:r w:rsidR="00B27C5B" w:rsidRPr="00B27C5B">
        <w:rPr>
          <w:noProof/>
          <w:vertAlign w:val="superscript"/>
        </w:rPr>
        <w:t>43</w:t>
      </w:r>
      <w:r w:rsidR="000E582B">
        <w:fldChar w:fldCharType="end"/>
      </w:r>
      <w:r w:rsidR="00B27C5B">
        <w:t xml:space="preserve"> h</w:t>
      </w:r>
      <w:r w:rsidR="002D393B">
        <w:t>owever, the</w:t>
      </w:r>
      <w:r w:rsidR="00B27C5B">
        <w:t>se</w:t>
      </w:r>
      <w:r w:rsidR="002D393B">
        <w:t xml:space="preserve"> studies did not provide any indication of how much data was missing per individual and per variable to enable readers to reach their own judgement of the validity of the prediction. </w:t>
      </w:r>
    </w:p>
    <w:p w14:paraId="0B651FDB" w14:textId="7C48C663" w:rsidR="00161ABD" w:rsidRDefault="00771E99" w:rsidP="002D393B">
      <w:pPr>
        <w:spacing w:line="480" w:lineRule="auto"/>
      </w:pPr>
      <w:r w:rsidRPr="00771E99">
        <w:t>At least three prediction models categorised some or all continuous variables for inclusion in the model.</w:t>
      </w:r>
      <w:r>
        <w:t xml:space="preserve"> However, d</w:t>
      </w:r>
      <w:r w:rsidR="005F2D91">
        <w:t>iscarding information through c</w:t>
      </w:r>
      <w:r w:rsidR="006C2744">
        <w:t>ategorisation of</w:t>
      </w:r>
      <w:r w:rsidR="0060139E">
        <w:t xml:space="preserve"> continuous variables </w:t>
      </w:r>
      <w:r w:rsidR="006C2744">
        <w:t xml:space="preserve">to estimate a continuous relationship between a predictor variable and risk </w:t>
      </w:r>
      <w:r>
        <w:t>has been shown to lead</w:t>
      </w:r>
      <w:r w:rsidR="0060139E">
        <w:t xml:space="preserve"> to </w:t>
      </w:r>
      <w:r>
        <w:t xml:space="preserve">a </w:t>
      </w:r>
      <w:r w:rsidR="0060139E">
        <w:t>substantial loss of power and precision</w:t>
      </w:r>
      <w:r w:rsidR="000E582B">
        <w:fldChar w:fldCharType="begin"/>
      </w:r>
      <w:r w:rsidR="00B27C5B">
        <w:instrText xml:space="preserve"> ADDIN EN.CITE &lt;EndNote&gt;&lt;Cite&gt;&lt;Author&gt;Faraggi&lt;/Author&gt;&lt;Year&gt;1996&lt;/Year&gt;&lt;RecNum&gt;323&lt;/RecNum&gt;&lt;DisplayText&gt;&lt;style face="superscript"&gt;44&lt;/style&gt;&lt;/DisplayText&gt;&lt;record&gt;&lt;rec-number&gt;323&lt;/rec-number&gt;&lt;foreign-keys&gt;&lt;key app="EN" db-id="xpszd2dw8etdwpepvr750w2w95xwx0ewedzv" timestamp="1491482779"&gt;323&lt;/key&gt;&lt;key app="ENWeb" db-id=""&gt;0&lt;/key&gt;&lt;/foreign-keys&gt;&lt;ref-type name="Journal Article"&gt;17&lt;/ref-type&gt;&lt;contributors&gt;&lt;authors&gt;&lt;author&gt;Faraggi, D.&lt;/author&gt;&lt;author&gt;Simon, R.&lt;/author&gt;&lt;/authors&gt;&lt;/contributors&gt;&lt;titles&gt;&lt;title&gt;A simulation study of cross-validation for selecting an optimal cutpoint in univariate survival analysis&lt;/title&gt;&lt;secondary-title&gt;Statistics in Medicine&lt;/secondary-title&gt;&lt;/titles&gt;&lt;periodical&gt;&lt;full-title&gt;Statistics in Medicine&lt;/full-title&gt;&lt;/periodical&gt;&lt;pages&gt;2203-2213&lt;/pages&gt;&lt;volume&gt;15&lt;/volume&gt;&lt;dates&gt;&lt;year&gt;1996&lt;/year&gt;&lt;/dates&gt;&lt;urls&gt;&lt;/urls&gt;&lt;/record&gt;&lt;/Cite&gt;&lt;/EndNote&gt;</w:instrText>
      </w:r>
      <w:r w:rsidR="000E582B">
        <w:fldChar w:fldCharType="separate"/>
      </w:r>
      <w:r w:rsidR="00B27C5B" w:rsidRPr="00B27C5B">
        <w:rPr>
          <w:noProof/>
          <w:vertAlign w:val="superscript"/>
        </w:rPr>
        <w:t>44</w:t>
      </w:r>
      <w:r w:rsidR="000E582B">
        <w:fldChar w:fldCharType="end"/>
      </w:r>
      <w:r>
        <w:t>, t</w:t>
      </w:r>
      <w:r w:rsidR="006C2744">
        <w:t xml:space="preserve">hus </w:t>
      </w:r>
      <w:r>
        <w:t xml:space="preserve">reducing </w:t>
      </w:r>
      <w:r w:rsidR="006C2744">
        <w:t xml:space="preserve">the efficiency of </w:t>
      </w:r>
      <w:r w:rsidR="006C2744">
        <w:lastRenderedPageBreak/>
        <w:t>the analysis with increased probability of biased estimates</w:t>
      </w:r>
      <w:r w:rsidR="000E582B">
        <w:fldChar w:fldCharType="begin"/>
      </w:r>
      <w:r w:rsidR="00B27C5B">
        <w:instrText xml:space="preserve"> ADDIN EN.CITE &lt;EndNote&gt;&lt;Cite&gt;&lt;Author&gt;Becher&lt;/Author&gt;&lt;Year&gt;1992&lt;/Year&gt;&lt;RecNum&gt;321&lt;/RecNum&gt;&lt;DisplayText&gt;&lt;style face="superscript"&gt;45&lt;/style&gt;&lt;/DisplayText&gt;&lt;record&gt;&lt;rec-number&gt;321&lt;/rec-number&gt;&lt;foreign-keys&gt;&lt;key app="EN" db-id="xpszd2dw8etdwpepvr750w2w95xwx0ewedzv" timestamp="1491482512"&gt;321&lt;/key&gt;&lt;/foreign-keys&gt;&lt;ref-type name="Journal Article"&gt;17&lt;/ref-type&gt;&lt;contributors&gt;&lt;authors&gt;&lt;author&gt;Becher, Heiko&lt;/author&gt;&lt;/authors&gt;&lt;/contributors&gt;&lt;titles&gt;&lt;title&gt;The concept of residual confounding in regression models and some applications&lt;/title&gt;&lt;secondary-title&gt;Statistics in Medicine&lt;/secondary-title&gt;&lt;/titles&gt;&lt;periodical&gt;&lt;full-title&gt;Statistics in Medicine&lt;/full-title&gt;&lt;/periodical&gt;&lt;pages&gt;1747-1758&lt;/pages&gt;&lt;volume&gt;11&lt;/volume&gt;&lt;number&gt;13&lt;/number&gt;&lt;dates&gt;&lt;year&gt;1992&lt;/year&gt;&lt;/dates&gt;&lt;publisher&gt;Wiley Subscription Services, Inc., A Wiley Company&lt;/publisher&gt;&lt;isbn&gt;1097-0258&lt;/isbn&gt;&lt;urls&gt;&lt;related-urls&gt;&lt;url&gt;http://dx.doi.org/10.1002/sim.4780111308&lt;/url&gt;&lt;/related-urls&gt;&lt;/urls&gt;&lt;electronic-resource-num&gt;10.1002/sim.4780111308&lt;/electronic-resource-num&gt;&lt;/record&gt;&lt;/Cite&gt;&lt;/EndNote&gt;</w:instrText>
      </w:r>
      <w:r w:rsidR="000E582B">
        <w:fldChar w:fldCharType="separate"/>
      </w:r>
      <w:r w:rsidR="00B27C5B" w:rsidRPr="00B27C5B">
        <w:rPr>
          <w:noProof/>
          <w:vertAlign w:val="superscript"/>
        </w:rPr>
        <w:t>45</w:t>
      </w:r>
      <w:r w:rsidR="000E582B">
        <w:fldChar w:fldCharType="end"/>
      </w:r>
      <w:r w:rsidR="002A4684">
        <w:t xml:space="preserve"> and</w:t>
      </w:r>
      <w:r w:rsidR="001B3291" w:rsidRPr="004B0215">
        <w:t xml:space="preserve"> Type 1</w:t>
      </w:r>
      <w:r w:rsidR="000E582B">
        <w:fldChar w:fldCharType="begin"/>
      </w:r>
      <w:r w:rsidR="00B27C5B">
        <w:instrText xml:space="preserve"> ADDIN EN.CITE &lt;EndNote&gt;&lt;Cite&gt;&lt;Author&gt;Austin&lt;/Author&gt;&lt;Year&gt;2004&lt;/Year&gt;&lt;RecNum&gt;320&lt;/RecNum&gt;&lt;DisplayText&gt;&lt;style face="superscript"&gt;46&lt;/style&gt;&lt;/DisplayText&gt;&lt;record&gt;&lt;rec-number&gt;320&lt;/rec-number&gt;&lt;foreign-keys&gt;&lt;key app="EN" db-id="xpszd2dw8etdwpepvr750w2w95xwx0ewedzv" timestamp="1491482233"&gt;320&lt;/key&gt;&lt;key app="ENWeb" db-id=""&gt;0&lt;/key&gt;&lt;/foreign-keys&gt;&lt;ref-type name="Journal Article"&gt;17&lt;/ref-type&gt;&lt;contributors&gt;&lt;authors&gt;&lt;author&gt;Austin, P. C.&lt;/author&gt;&lt;author&gt;Brunner, L. J.&lt;/author&gt;&lt;/authors&gt;&lt;/contributors&gt;&lt;titles&gt;&lt;title&gt;Inflation of the type I error rate when a continuous confounding variable is categorized in logistic regression analyses&lt;/title&gt;&lt;secondary-title&gt;Statistics in Medicine&lt;/secondary-title&gt;&lt;/titles&gt;&lt;periodical&gt;&lt;full-title&gt;Statistics in Medicine&lt;/full-title&gt;&lt;/periodical&gt;&lt;pages&gt;1159-1178&lt;/pages&gt;&lt;volume&gt;23&lt;/volume&gt;&lt;dates&gt;&lt;year&gt;2004&lt;/year&gt;&lt;/dates&gt;&lt;urls&gt;&lt;/urls&gt;&lt;electronic-resource-num&gt;10.1002/sim.1687&lt;/electronic-resource-num&gt;&lt;/record&gt;&lt;/Cite&gt;&lt;/EndNote&gt;</w:instrText>
      </w:r>
      <w:r w:rsidR="000E582B">
        <w:fldChar w:fldCharType="separate"/>
      </w:r>
      <w:r w:rsidR="00B27C5B" w:rsidRPr="00B27C5B">
        <w:rPr>
          <w:noProof/>
          <w:vertAlign w:val="superscript"/>
        </w:rPr>
        <w:t>46</w:t>
      </w:r>
      <w:r w:rsidR="000E582B">
        <w:fldChar w:fldCharType="end"/>
      </w:r>
      <w:r w:rsidR="001B3291">
        <w:t>. In addition, a model that categorises continuous variables is unrealistic as individuals close to but on opposite side of the category cut-point will be characterised as having very different outcome when a very similar outcome is more likely</w:t>
      </w:r>
      <w:r w:rsidR="000E582B">
        <w:fldChar w:fldCharType="begin"/>
      </w:r>
      <w:r w:rsidR="00B27C5B">
        <w:instrText xml:space="preserve"> ADDIN EN.CITE &lt;EndNote&gt;&lt;Cite&gt;&lt;Author&gt;Royston&lt;/Author&gt;&lt;Year&gt;2006&lt;/Year&gt;&lt;RecNum&gt;322&lt;/RecNum&gt;&lt;DisplayText&gt;&lt;style face="superscript"&gt;47&lt;/style&gt;&lt;/DisplayText&gt;&lt;record&gt;&lt;rec-number&gt;322&lt;/rec-number&gt;&lt;foreign-keys&gt;&lt;key app="EN" db-id="xpszd2dw8etdwpepvr750w2w95xwx0ewedzv" timestamp="1491482725"&gt;322&lt;/key&gt;&lt;key app="ENWeb" db-id=""&gt;0&lt;/key&gt;&lt;/foreign-keys&gt;&lt;ref-type name="Journal Article"&gt;17&lt;/ref-type&gt;&lt;contributors&gt;&lt;authors&gt;&lt;author&gt;Royston, P.&lt;/author&gt;&lt;author&gt;Altman, D. G.&lt;/author&gt;&lt;author&gt;Sauerbrei, W.&lt;/author&gt;&lt;/authors&gt;&lt;/contributors&gt;&lt;auth-address&gt;MRC Clinical Trials Unit, 222 Euston Road, London NW1 2DA, UK. patrick.royston@ctu.mrc.ac.uk&lt;/auth-address&gt;&lt;titles&gt;&lt;title&gt;Dichotomizing continuous predictors in multiple regression: a bad idea&lt;/title&gt;&lt;secondary-title&gt;Stat Med&lt;/secondary-title&gt;&lt;/titles&gt;&lt;periodical&gt;&lt;full-title&gt;Stat Med&lt;/full-title&gt;&lt;/periodical&gt;&lt;pages&gt;127-41&lt;/pages&gt;&lt;volume&gt;25&lt;/volume&gt;&lt;number&gt;1&lt;/number&gt;&lt;keywords&gt;&lt;keyword&gt;Age Factors&lt;/keyword&gt;&lt;keyword&gt;Albumins/analysis&lt;/keyword&gt;&lt;keyword&gt;Antimetabolites/pharmacology&lt;/keyword&gt;&lt;keyword&gt;Azathioprine/pharmacology&lt;/keyword&gt;&lt;keyword&gt;Bilirubin/analysis&lt;/keyword&gt;&lt;keyword&gt;Cholestasis/drug therapy&lt;/keyword&gt;&lt;keyword&gt;*Data Interpretation, Statistical&lt;/keyword&gt;&lt;keyword&gt;Humans&lt;/keyword&gt;&lt;keyword&gt;Liver Cirrhosis, Biliary/drug therapy&lt;/keyword&gt;&lt;keyword&gt;Randomized Controlled Trials as Topic/*methods&lt;/keyword&gt;&lt;keyword&gt;*Regression Analysis&lt;/keyword&gt;&lt;/keywords&gt;&lt;dates&gt;&lt;year&gt;2006&lt;/year&gt;&lt;pub-dates&gt;&lt;date&gt;Jan 15&lt;/date&gt;&lt;/pub-dates&gt;&lt;/dates&gt;&lt;isbn&gt;0277-6715 (Print)&amp;#xD;0277-6715 (Linking)&lt;/isbn&gt;&lt;accession-num&gt;16217841&lt;/accession-num&gt;&lt;urls&gt;&lt;related-urls&gt;&lt;url&gt;https://www.ncbi.nlm.nih.gov/pubmed/16217841&lt;/url&gt;&lt;/related-urls&gt;&lt;/urls&gt;&lt;electronic-resource-num&gt;10.1002/sim.2331&lt;/electronic-resource-num&gt;&lt;/record&gt;&lt;/Cite&gt;&lt;/EndNote&gt;</w:instrText>
      </w:r>
      <w:r w:rsidR="000E582B">
        <w:fldChar w:fldCharType="separate"/>
      </w:r>
      <w:r w:rsidR="00B27C5B" w:rsidRPr="00B27C5B">
        <w:rPr>
          <w:noProof/>
          <w:vertAlign w:val="superscript"/>
        </w:rPr>
        <w:t>47</w:t>
      </w:r>
      <w:r w:rsidR="000E582B">
        <w:fldChar w:fldCharType="end"/>
      </w:r>
      <w:r w:rsidR="001B3291">
        <w:t>.</w:t>
      </w:r>
      <w:r>
        <w:t xml:space="preserve"> </w:t>
      </w:r>
      <w:r w:rsidR="005B7251">
        <w:t xml:space="preserve">It is recommended that </w:t>
      </w:r>
      <w:r w:rsidR="00851AE4">
        <w:t>continuous predictors are retained as continuous and suitable functions such as fractional polynomial are used</w:t>
      </w:r>
      <w:r w:rsidR="000E582B">
        <w:fldChar w:fldCharType="begin">
          <w:fldData xml:space="preserve">PEVuZE5vdGU+PENpdGU+PEF1dGhvcj5Sb3lzdG9uPC9BdXRob3I+PFllYXI+MTk5NDwvWWVhcj48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</w:fldData>
        </w:fldChar>
      </w:r>
      <w:r w:rsidR="00B27C5B">
        <w:instrText xml:space="preserve"> ADDIN EN.CITE </w:instrText>
      </w:r>
      <w:r w:rsidR="00B27C5B">
        <w:fldChar w:fldCharType="begin">
          <w:fldData xml:space="preserve">PEVuZE5vdGU+PENpdGU+PEF1dGhvcj5Sb3lzdG9uPC9BdXRob3I+PFllYXI+MTk5NDwvWWVhcj48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</w:fldData>
        </w:fldChar>
      </w:r>
      <w:r w:rsidR="00B27C5B">
        <w:instrText xml:space="preserve"> ADDIN EN.CITE.DATA </w:instrText>
      </w:r>
      <w:r w:rsidR="00B27C5B">
        <w:fldChar w:fldCharType="end"/>
      </w:r>
      <w:r w:rsidR="000E582B">
        <w:fldChar w:fldCharType="separate"/>
      </w:r>
      <w:r w:rsidR="00B27C5B" w:rsidRPr="00B27C5B">
        <w:rPr>
          <w:noProof/>
          <w:vertAlign w:val="superscript"/>
        </w:rPr>
        <w:t>47,48</w:t>
      </w:r>
      <w:r w:rsidR="000E582B">
        <w:fldChar w:fldCharType="end"/>
      </w:r>
      <w:r w:rsidR="00851AE4">
        <w:t>.</w:t>
      </w:r>
      <w:r w:rsidR="00494310">
        <w:t xml:space="preserve"> Although this is true from a methodological point of view, the clinical practice </w:t>
      </w:r>
      <w:r w:rsidR="00CC2183">
        <w:t>in terms of</w:t>
      </w:r>
      <w:r w:rsidR="00782FD7">
        <w:t xml:space="preserve"> implementation of </w:t>
      </w:r>
      <w:r w:rsidR="002A4684">
        <w:t>any score</w:t>
      </w:r>
      <w:r w:rsidR="00782FD7">
        <w:t xml:space="preserve"> </w:t>
      </w:r>
      <w:r w:rsidR="00494310">
        <w:t>ne</w:t>
      </w:r>
      <w:r w:rsidR="00782FD7">
        <w:t xml:space="preserve">eds to be considered. </w:t>
      </w:r>
      <w:r w:rsidR="00CC2183">
        <w:t>For example,</w:t>
      </w:r>
      <w:r w:rsidR="00782FD7">
        <w:t xml:space="preserve"> the National Institute for Health and Care Excellence in the UK recommends action</w:t>
      </w:r>
      <w:r w:rsidR="00CC2183" w:rsidRPr="00CC2183">
        <w:t xml:space="preserve"> </w:t>
      </w:r>
      <w:r w:rsidR="00CC2183">
        <w:t xml:space="preserve">before, during and </w:t>
      </w:r>
      <w:r w:rsidR="00CC2183">
        <w:lastRenderedPageBreak/>
        <w:t>after pregnancy</w:t>
      </w:r>
      <w:r w:rsidR="00782FD7">
        <w:t xml:space="preserve"> in women with BMI </w:t>
      </w:r>
      <w:r w:rsidR="00CC2183">
        <w:t>greater than 30</w:t>
      </w:r>
      <w:r w:rsidR="00782FD7">
        <w:fldChar w:fldCharType="begin"/>
      </w:r>
      <w:r w:rsidR="00B27C5B">
        <w:instrText xml:space="preserve"> ADDIN EN.CITE &lt;EndNote&gt;&lt;Cite&gt;&lt;Author&gt;National Institute of Health and Care Excellence&lt;/Author&gt;&lt;Year&gt;2010&lt;/Year&gt;&lt;RecNum&gt;144&lt;/RecNum&gt;&lt;DisplayText&gt;&lt;style face="superscript"&gt;49&lt;/style&gt;&lt;/DisplayText&gt;&lt;record&gt;&lt;rec-number&gt;144&lt;/rec-number&gt;&lt;foreign-keys&gt;&lt;key app="EN" db-id="xpszd2dw8etdwpepvr750w2w95xwx0ewedzv" timestamp="1477652643"&gt;144&lt;/key&gt;&lt;key app="ENWeb" db-id=""&gt;0&lt;/key&gt;&lt;/foreign-keys&gt;&lt;ref-type name="Report"&gt;27&lt;/ref-type&gt;&lt;contributors&gt;&lt;authors&gt;&lt;author&gt;National Institute of Health and Care Excellence, &lt;/author&gt;&lt;/authors&gt;&lt;/contributors&gt;&lt;titles&gt;&lt;title&gt;Weight management before, during and after pregnancy&lt;/title&gt;&lt;/titles&gt;&lt;dates&gt;&lt;year&gt;2010&lt;/year&gt;&lt;/dates&gt;&lt;pub-location&gt;Manchester, UK&lt;/pub-location&gt;&lt;publisher&gt;National Institute of Health and Care Excellence&lt;/publisher&gt;&lt;urls&gt;&lt;/urls&gt;&lt;/record&gt;&lt;/Cite&gt;&lt;/EndNote&gt;</w:instrText>
      </w:r>
      <w:r w:rsidR="00782FD7">
        <w:fldChar w:fldCharType="separate"/>
      </w:r>
      <w:r w:rsidR="00B27C5B" w:rsidRPr="00B27C5B">
        <w:rPr>
          <w:noProof/>
          <w:vertAlign w:val="superscript"/>
        </w:rPr>
        <w:t>49</w:t>
      </w:r>
      <w:r w:rsidR="00782FD7">
        <w:fldChar w:fldCharType="end"/>
      </w:r>
      <w:r w:rsidR="00782FD7">
        <w:t>.</w:t>
      </w:r>
      <w:r w:rsidR="00CC2183">
        <w:t xml:space="preserve"> Thus, including this categorisation could make the prediction rule easier to incorporate into clinical practice.</w:t>
      </w:r>
    </w:p>
    <w:p w14:paraId="4183DE70" w14:textId="14698F60" w:rsidR="00407804" w:rsidRPr="00BB1DBB" w:rsidRDefault="00B54A89" w:rsidP="00B54A89">
      <w:pPr>
        <w:spacing w:line="480" w:lineRule="auto"/>
        <w:rPr>
          <w:highlight w:val="green"/>
        </w:rPr>
      </w:pPr>
      <w:r>
        <w:t xml:space="preserve">Although predictors shown to have little effect on the outcome should not be included in the prediction, the method of selection of predictor variables for inclusion is crucial. </w:t>
      </w:r>
      <w:r w:rsidR="00136927">
        <w:t>The majority of studies</w:t>
      </w:r>
      <w:r w:rsidR="0023684B">
        <w:t xml:space="preserve"> (75%)</w:t>
      </w:r>
      <w:r w:rsidR="00136927">
        <w:t xml:space="preserve"> used an automated variable selection method </w:t>
      </w:r>
      <w:r w:rsidR="002A4684">
        <w:t>which</w:t>
      </w:r>
      <w:r w:rsidR="00136927" w:rsidRPr="00BB1DBB">
        <w:t xml:space="preserve"> increases the likelihood that variables that </w:t>
      </w:r>
      <w:r w:rsidR="00BB1DBB" w:rsidRPr="00BB1DBB">
        <w:t xml:space="preserve">do not truly predict the outcome </w:t>
      </w:r>
      <w:r w:rsidR="00136927" w:rsidRPr="00BB1DBB">
        <w:t>will be identified as a predictor</w:t>
      </w:r>
      <w:r w:rsidR="000E582B" w:rsidRPr="00BB1DBB">
        <w:fldChar w:fldCharType="begin"/>
      </w:r>
      <w:r w:rsidR="00B27C5B">
        <w:instrText xml:space="preserve"> ADDIN EN.CITE &lt;EndNote&gt;&lt;Cite&gt;&lt;Author&gt;Austin&lt;/Author&gt;&lt;Year&gt;2004&lt;/Year&gt;&lt;RecNum&gt;316&lt;/RecNum&gt;&lt;DisplayText&gt;&lt;style face="superscript"&gt;50&lt;/style&gt;&lt;/DisplayText&gt;&lt;record&gt;&lt;rec-number&gt;316&lt;/rec-number&gt;&lt;foreign-keys&gt;&lt;key app="EN" db-id="xpszd2dw8etdwpepvr750w2w95xwx0ewedzv" timestamp="1491314433"&gt;316&lt;/key&gt;&lt;key app="ENWeb" db-id=""&gt;0&lt;/key&gt;&lt;/foreign-keys&gt;&lt;ref-type name="Journal Article"&gt;17&lt;/ref-type&gt;&lt;contributors&gt;&lt;authors&gt;&lt;author&gt;Austin, P. C.&lt;/author&gt;&lt;author&gt;Tu, J. V.&lt;/author&gt;&lt;/authors&gt;&lt;/contributors&gt;&lt;auth-address&gt;Institute for Clinical Evaluative Sciences, G1 06, 2075 Bayview Avenue, Toronto, Ontario M4N 3M5, Canada. peter.austin@ices.on.ca&lt;/auth-address&gt;&lt;titles&gt;&lt;title&gt;Automated variable selection methods for logistic regression produced unstable models for predicting acute myocardial infarction mortality&lt;/title&gt;&lt;secondary-title&gt;J Clin Epidemiol&lt;/secondary-title&gt;&lt;/titles&gt;&lt;periodical&gt;&lt;full-title&gt;J Clin Epidemiol&lt;/full-title&gt;&lt;/periodical&gt;&lt;pages&gt;1138-46&lt;/pages&gt;&lt;volume&gt;57&lt;/volume&gt;&lt;number&gt;11&lt;/number&gt;&lt;keywords&gt;&lt;keyword&gt;Aged&lt;/keyword&gt;&lt;keyword&gt;*Automatic Data Processing&lt;/keyword&gt;&lt;keyword&gt;Female&lt;/keyword&gt;&lt;keyword&gt;Humans&lt;/keyword&gt;&lt;keyword&gt;Logistic Models&lt;/keyword&gt;&lt;keyword&gt;Male&lt;/keyword&gt;&lt;keyword&gt;Middle Aged&lt;/keyword&gt;&lt;keyword&gt;Myocardial Infarction/*mortality&lt;/keyword&gt;&lt;keyword&gt;Reproducibility of Results&lt;/keyword&gt;&lt;keyword&gt;Selection Bias&lt;/keyword&gt;&lt;/keywords&gt;&lt;dates&gt;&lt;year&gt;2004&lt;/year&gt;&lt;pub-dates&gt;&lt;date&gt;Nov&lt;/date&gt;&lt;/pub-dates&gt;&lt;/dates&gt;&lt;isbn&gt;0895-4356 (Print)&amp;#xD;0895-4356 (Linking)&lt;/isbn&gt;&lt;accession-num&gt;15567629&lt;/accession-num&gt;&lt;urls&gt;&lt;related-urls&gt;&lt;url&gt;https://www.ncbi.nlm.nih.gov/pubmed/15567629&lt;/url&gt;&lt;/related-urls&gt;&lt;/urls&gt;&lt;electronic-resource-num&gt;10.1016/j.jclinepi.2004.04.003&lt;/electronic-resource-num&gt;&lt;/record&gt;&lt;/Cite&gt;&lt;/EndNote&gt;</w:instrText>
      </w:r>
      <w:r w:rsidR="000E582B" w:rsidRPr="00BB1DBB">
        <w:fldChar w:fldCharType="separate"/>
      </w:r>
      <w:r w:rsidR="00B27C5B" w:rsidRPr="00B27C5B">
        <w:rPr>
          <w:noProof/>
          <w:vertAlign w:val="superscript"/>
        </w:rPr>
        <w:t>50</w:t>
      </w:r>
      <w:r w:rsidR="000E582B" w:rsidRPr="00BB1DBB">
        <w:fldChar w:fldCharType="end"/>
      </w:r>
      <w:r w:rsidR="00136927" w:rsidRPr="00BB1DBB">
        <w:t xml:space="preserve">. This is because </w:t>
      </w:r>
      <w:r w:rsidR="00EA3276">
        <w:t>it</w:t>
      </w:r>
      <w:r w:rsidR="00136927" w:rsidRPr="00BB1DBB">
        <w:t xml:space="preserve"> is a data</w:t>
      </w:r>
      <w:r w:rsidR="00EA042D" w:rsidRPr="00BB1DBB">
        <w:t>-driven</w:t>
      </w:r>
      <w:r w:rsidR="00136927" w:rsidRPr="00BB1DBB">
        <w:t xml:space="preserve"> approach that cannot account for clinical relevance leading to biased regression estimates and poor predictions</w:t>
      </w:r>
      <w:r w:rsidR="00EA042D" w:rsidRPr="00BB1DBB">
        <w:t xml:space="preserve"> as</w:t>
      </w:r>
      <w:r w:rsidR="00EA042D">
        <w:t xml:space="preserve"> true predictors could be excluded due to lack of power</w:t>
      </w:r>
      <w:r w:rsidR="000E582B">
        <w:fldChar w:fldCharType="begin"/>
      </w:r>
      <w:r w:rsidR="00B27C5B">
        <w:instrText xml:space="preserve"> ADDIN EN.CITE &lt;EndNote&gt;&lt;Cite&gt;&lt;Author&gt;Collins&lt;/Author&gt;&lt;Year&gt;2011&lt;/Year&gt;&lt;RecNum&gt;317&lt;/RecNum&gt;&lt;DisplayText&gt;&lt;style face="superscript"&gt;51,52&lt;/style&gt;&lt;/DisplayText&gt;&lt;record&gt;&lt;rec-number&gt;317&lt;/rec-number&gt;&lt;foreign-keys&gt;&lt;key app="EN" db-id="xpszd2dw8etdwpepvr750w2w95xwx0ewedzv" timestamp="1491314474"&gt;317&lt;/key&gt;&lt;key app="ENWeb" db-id=""&gt;0&lt;/key&gt;&lt;/foreign-keys&gt;&lt;ref-type name="Journal Article"&gt;17&lt;/ref-type&gt;&lt;contributors&gt;&lt;authors&gt;&lt;author&gt;Collins, G. S.&lt;/author&gt;&lt;author&gt;Mallett, S.&lt;/author&gt;&lt;author&gt;Omar, O.&lt;/author&gt;&lt;author&gt;Yu, L.&lt;/author&gt;&lt;/authors&gt;&lt;/contributors&gt;&lt;titles&gt;&lt;title&gt;Developing risk prediction models for type 2 diabetes: a systematic review of methodology and reporting&lt;/title&gt;&lt;secondary-title&gt;BMC Medicine&lt;/secondary-title&gt;&lt;/titles&gt;&lt;periodical&gt;&lt;full-title&gt;BMC Medicine&lt;/full-title&gt;&lt;/periodical&gt;&lt;volume&gt;9&lt;/volume&gt;&lt;number&gt;103&lt;/number&gt;&lt;dates&gt;&lt;year&gt;2011&lt;/year&gt;&lt;/dates&gt;&lt;urls&gt;&lt;/urls&gt;&lt;electronic-resource-num&gt;10.1186/1741-7015-9-103&lt;/electronic-resource-num&gt;&lt;/record&gt;&lt;/Cite&gt;&lt;Cite&gt;&lt;Author&gt;Steyerberg&lt;/Author&gt;&lt;Year&gt;1999&lt;/Year&gt;&lt;RecNum&gt;318&lt;/RecNum&gt;&lt;record&gt;&lt;rec-number&gt;318&lt;/rec-number&gt;&lt;foreign-keys&gt;&lt;key app="EN" db-id="xpszd2dw8etdwpepvr750w2w95xwx0ewedzv" timestamp="1491314877"&gt;318&lt;/key&gt;&lt;key app="ENWeb" db-id=""&gt;0&lt;/key&gt;&lt;/foreign-keys&gt;&lt;ref-type name="Journal Article"&gt;17&lt;/ref-type&gt;&lt;contributors&gt;&lt;authors&gt;&lt;author&gt;Steyerberg, E. W.&lt;/author&gt;&lt;author&gt;Eijkemans, M. J. C.&lt;/author&gt;&lt;author&gt;Habbema, J. D. F.&lt;/author&gt;&lt;/authors&gt;&lt;/contributors&gt;&lt;titles&gt;&lt;title&gt;Stepwise Selection in Small Data Sets: A Simulation Study of Bias in Logistic Regression Analysis&lt;/title&gt;&lt;secondary-title&gt;Journal of Clinical Epidemiology&lt;/secondary-title&gt;&lt;/titles&gt;&lt;periodical&gt;&lt;full-title&gt;Journal of Clinical Epidemiology&lt;/full-title&gt;&lt;/periodical&gt;&lt;pages&gt;935-942&lt;/pages&gt;&lt;volume&gt;52&lt;/volume&gt;&lt;number&gt;10&lt;/number&gt;&lt;dates&gt;&lt;year&gt;1999&lt;/year&gt;&lt;/dates&gt;&lt;urls&gt;&lt;/urls&gt;&lt;/record&gt;&lt;/Cite&gt;&lt;/EndNote&gt;</w:instrText>
      </w:r>
      <w:r w:rsidR="000E582B">
        <w:fldChar w:fldCharType="separate"/>
      </w:r>
      <w:r w:rsidR="00B27C5B" w:rsidRPr="00B27C5B">
        <w:rPr>
          <w:noProof/>
          <w:vertAlign w:val="superscript"/>
        </w:rPr>
        <w:t>51,52</w:t>
      </w:r>
      <w:r w:rsidR="000E582B">
        <w:fldChar w:fldCharType="end"/>
      </w:r>
      <w:r w:rsidR="00136927">
        <w:t>.</w:t>
      </w:r>
      <w:r w:rsidR="00F0645C">
        <w:t xml:space="preserve"> It also leads to loss of information due to inclusion of </w:t>
      </w:r>
      <w:r w:rsidR="00F0645C">
        <w:lastRenderedPageBreak/>
        <w:t>variables based on a binary decision.</w:t>
      </w:r>
      <w:r w:rsidR="00136927">
        <w:t xml:space="preserve"> </w:t>
      </w:r>
      <w:r w:rsidR="00EA042D">
        <w:t>It has been suggested that a more reasonable reduction of variables using automated selection procedures could be achieved by using a liberal selection criteria such as p = 0.50</w:t>
      </w:r>
      <w:r w:rsidR="000E582B">
        <w:fldChar w:fldCharType="begin"/>
      </w:r>
      <w:r w:rsidR="00B27C5B">
        <w:instrText xml:space="preserve"> ADDIN EN.CITE &lt;EndNote&gt;&lt;Cite&gt;&lt;Author&gt;Steyerberg&lt;/Author&gt;&lt;Year&gt;1999&lt;/Year&gt;&lt;RecNum&gt;318&lt;/RecNum&gt;&lt;DisplayText&gt;&lt;style face="superscript"&gt;52&lt;/style&gt;&lt;/DisplayText&gt;&lt;record&gt;&lt;rec-number&gt;318&lt;/rec-number&gt;&lt;foreign-keys&gt;&lt;key app="EN" db-id="xpszd2dw8etdwpepvr750w2w95xwx0ewedzv" timestamp="1491314877"&gt;318&lt;/key&gt;&lt;key app="ENWeb" db-id=""&gt;0&lt;/key&gt;&lt;/foreign-keys&gt;&lt;ref-type name="Journal Article"&gt;17&lt;/ref-type&gt;&lt;contributors&gt;&lt;authors&gt;&lt;author&gt;Steyerberg, E. W.&lt;/author&gt;&lt;author&gt;Eijkemans, M. J. C.&lt;/author&gt;&lt;author&gt;Habbema, J. D. F.&lt;/author&gt;&lt;/authors&gt;&lt;/contributors&gt;&lt;titles&gt;&lt;title&gt;Stepwise Selection in Small Data Sets: A Simulation Study of Bias in Logistic Regression Analysis&lt;/title&gt;&lt;secondary-title&gt;Journal of Clinical Epidemiology&lt;/secondary-title&gt;&lt;/titles&gt;&lt;periodical&gt;&lt;full-title&gt;Journal of Clinical Epidemiology&lt;/full-title&gt;&lt;/periodical&gt;&lt;pages&gt;935-942&lt;/pages&gt;&lt;volume&gt;52&lt;/volume&gt;&lt;number&gt;10&lt;/number&gt;&lt;dates&gt;&lt;year&gt;1999&lt;/year&gt;&lt;/dates&gt;&lt;urls&gt;&lt;/urls&gt;&lt;/record&gt;&lt;/Cite&gt;&lt;/EndNote&gt;</w:instrText>
      </w:r>
      <w:r w:rsidR="000E582B">
        <w:fldChar w:fldCharType="separate"/>
      </w:r>
      <w:r w:rsidR="00B27C5B" w:rsidRPr="00B27C5B">
        <w:rPr>
          <w:noProof/>
          <w:vertAlign w:val="superscript"/>
        </w:rPr>
        <w:t>52</w:t>
      </w:r>
      <w:r w:rsidR="000E582B">
        <w:fldChar w:fldCharType="end"/>
      </w:r>
      <w:r w:rsidR="00EA042D">
        <w:t xml:space="preserve"> instead of 0.05 which is more commonly used and has been used in all the prediction models included in this review that used this procedure.</w:t>
      </w:r>
      <w:r w:rsidR="00407804" w:rsidRPr="00407804">
        <w:t xml:space="preserve"> </w:t>
      </w:r>
      <w:r>
        <w:t>It could also be important to retain predictors known to be important from literature but does not achieve statistical significance in the model development dataset</w:t>
      </w:r>
      <w:r>
        <w:fldChar w:fldCharType="begin"/>
      </w:r>
      <w:r w:rsidR="00B27C5B">
        <w:instrText xml:space="preserve"> ADDIN EN.CITE &lt;EndNote&gt;&lt;Cite&gt;&lt;Author&gt;Collins&lt;/Author&gt;&lt;Year&gt;2011&lt;/Year&gt;&lt;RecNum&gt;317&lt;/RecNum&gt;&lt;DisplayText&gt;&lt;style face="superscript"&gt;51&lt;/style&gt;&lt;/DisplayText&gt;&lt;record&gt;&lt;rec-number&gt;317&lt;/rec-number&gt;&lt;foreign-keys&gt;&lt;key app="EN" db-id="xpszd2dw8etdwpepvr750w2w95xwx0ewedzv" timestamp="1491314474"&gt;317&lt;/key&gt;&lt;key app="ENWeb" db-id=""&gt;0&lt;/key&gt;&lt;/foreign-keys&gt;&lt;ref-type name="Journal Article"&gt;17&lt;/ref-type&gt;&lt;contributors&gt;&lt;authors&gt;&lt;author&gt;Collins, G. S.&lt;/author&gt;&lt;author&gt;Mallett, S.&lt;/author&gt;&lt;author&gt;Omar, O.&lt;/author&gt;&lt;author&gt;Yu, L.&lt;/author&gt;&lt;/authors&gt;&lt;/contributors&gt;&lt;titles&gt;&lt;title&gt;Developing risk prediction models for type 2 diabetes: a systematic review of methodology and reporting&lt;/title&gt;&lt;secondary-title&gt;BMC Medicine&lt;/secondary-title&gt;&lt;/titles&gt;&lt;periodical&gt;&lt;full-title&gt;BMC Medicine&lt;/full-title&gt;&lt;/periodical&gt;&lt;volume&gt;9&lt;/volume&gt;&lt;number&gt;103&lt;/number&gt;&lt;dates&gt;&lt;year&gt;2011&lt;/year&gt;&lt;/dates&gt;&lt;urls&gt;&lt;/urls&gt;&lt;electronic-resource-num&gt;10.1186/1741-7015-9-103&lt;/electronic-resource-num&gt;&lt;/record&gt;&lt;/Cite&gt;&lt;/EndNote&gt;</w:instrText>
      </w:r>
      <w:r>
        <w:fldChar w:fldCharType="separate"/>
      </w:r>
      <w:r w:rsidR="00B27C5B" w:rsidRPr="00B27C5B">
        <w:rPr>
          <w:noProof/>
          <w:vertAlign w:val="superscript"/>
        </w:rPr>
        <w:t>51</w:t>
      </w:r>
      <w:r>
        <w:fldChar w:fldCharType="end"/>
      </w:r>
      <w:r>
        <w:t>.</w:t>
      </w:r>
    </w:p>
    <w:p w14:paraId="7AF94C45" w14:textId="7F34D215" w:rsidR="007D3824" w:rsidRDefault="00BF19EF" w:rsidP="00507D41">
      <w:pPr>
        <w:spacing w:line="480" w:lineRule="auto"/>
      </w:pPr>
      <w:r>
        <w:t>Once developed, the performance of a model needs to be evaluated to demonstrate usability. A</w:t>
      </w:r>
      <w:r w:rsidR="0022591C">
        <w:t>lthough a</w:t>
      </w:r>
      <w:r>
        <w:t xml:space="preserve"> biased model could provide useful clinical separation into groups if the predictor information entered into the model is strong</w:t>
      </w:r>
      <w:r w:rsidR="000E582B">
        <w:fldChar w:fldCharType="begin"/>
      </w:r>
      <w:r w:rsidR="00B27C5B">
        <w:instrText xml:space="preserve"> ADDIN EN.CITE &lt;EndNote&gt;&lt;Cite&gt;&lt;Author&gt;Altman&lt;/Author&gt;&lt;Year&gt;2000&lt;/Year&gt;&lt;RecNum&gt;330&lt;/RecNum&gt;&lt;DisplayText&gt;&lt;style face="superscript"&gt;53&lt;/style&gt;&lt;/DisplayText&gt;&lt;record&gt;&lt;rec-number&gt;330&lt;/rec-number&gt;&lt;foreign-keys&gt;&lt;key app="EN" db-id="xpszd2dw8etdwpepvr750w2w95xwx0ewedzv" timestamp="1491562758"&gt;330&lt;/key&gt;&lt;key app="ENWeb" db-id=""&gt;0&lt;/key&gt;&lt;/foreign-keys&gt;&lt;ref-type name="Journal Article"&gt;17&lt;/ref-type&gt;&lt;contributors&gt;&lt;authors&gt;&lt;author&gt;Altman, D. G.&lt;/author&gt;&lt;author&gt;Royston, P.&lt;/author&gt;&lt;/authors&gt;&lt;/contributors&gt;&lt;titles&gt;&lt;title&gt;What do we mean by validating a prognostic model&lt;/title&gt;&lt;secondary-title&gt;Statistics in Medicine&lt;/secondary-title&gt;&lt;/titles&gt;&lt;periodical&gt;&lt;full-title&gt;Statistics in Medicine&lt;/full-title&gt;&lt;/periodical&gt;&lt;pages&gt;453-473&lt;/pages&gt;&lt;volume&gt;19&lt;/volume&gt;&lt;dates&gt;&lt;year&gt;2000&lt;/year&gt;&lt;/dates&gt;&lt;urls&gt;&lt;/urls&gt;&lt;/record&gt;&lt;/Cite&gt;&lt;/EndNote&gt;</w:instrText>
      </w:r>
      <w:r w:rsidR="000E582B">
        <w:fldChar w:fldCharType="separate"/>
      </w:r>
      <w:r w:rsidR="00B27C5B" w:rsidRPr="00B27C5B">
        <w:rPr>
          <w:noProof/>
          <w:vertAlign w:val="superscript"/>
        </w:rPr>
        <w:t>53</w:t>
      </w:r>
      <w:r w:rsidR="000E582B">
        <w:fldChar w:fldCharType="end"/>
      </w:r>
      <w:r w:rsidR="0022591C">
        <w:t xml:space="preserve">, evidence </w:t>
      </w:r>
      <w:r w:rsidR="00BD726F">
        <w:t xml:space="preserve">is needed </w:t>
      </w:r>
      <w:r w:rsidR="0022591C">
        <w:t xml:space="preserve">that the model </w:t>
      </w:r>
      <w:r w:rsidR="0022591C">
        <w:lastRenderedPageBreak/>
        <w:t xml:space="preserve">performs well in </w:t>
      </w:r>
      <w:r w:rsidR="00BD726F">
        <w:t xml:space="preserve">populations </w:t>
      </w:r>
      <w:r w:rsidR="0022591C">
        <w:t>other than that in which it was developed</w:t>
      </w:r>
      <w:r w:rsidR="000E582B">
        <w:fldChar w:fldCharType="begin"/>
      </w:r>
      <w:r w:rsidR="00B27C5B">
        <w:instrText xml:space="preserve"> ADDIN EN.CITE &lt;EndNote&gt;&lt;Cite&gt;&lt;Author&gt;Altman&lt;/Author&gt;&lt;Year&gt;2009&lt;/Year&gt;&lt;RecNum&gt;331&lt;/RecNum&gt;&lt;DisplayText&gt;&lt;style face="superscript"&gt;54&lt;/style&gt;&lt;/DisplayText&gt;&lt;record&gt;&lt;rec-number&gt;331&lt;/rec-number&gt;&lt;foreign-keys&gt;&lt;key app="EN" db-id="xpszd2dw8etdwpepvr750w2w95xwx0ewedzv" timestamp="1491567535"&gt;331&lt;/key&gt;&lt;/foreign-keys&gt;&lt;ref-type name="Journal Article"&gt;17&lt;/ref-type&gt;&lt;contributors&gt;&lt;authors&gt;&lt;author&gt;Altman, Douglas G.&lt;/author&gt;&lt;author&gt;Vergouwe, Yvonne&lt;/author&gt;&lt;author&gt;Royston, Patrick&lt;/author&gt;&lt;author&gt;Moons, Karel G. M.&lt;/author&gt;&lt;/authors&gt;&lt;/contributors&gt;&lt;titles&gt;&lt;title&gt;Prognosis and prognostic research: validating a prognostic model&lt;/title&gt;&lt;secondary-title&gt;BMJ&lt;/secondary-title&gt;&lt;/titles&gt;&lt;periodical&gt;&lt;full-title&gt;BMJ&lt;/full-title&gt;&lt;/periodical&gt;&lt;volume&gt;338&lt;/volume&gt;&lt;dates&gt;&lt;year&gt;2009&lt;/year&gt;&lt;/dates&gt;&lt;work-type&gt;10.1136/bmj.b605&lt;/work-type&gt;&lt;urls&gt;&lt;related-urls&gt;&lt;url&gt;http://www.bmj.com/content/338/bmj.b605.abstract&lt;/url&gt;&lt;/related-urls&gt;&lt;/urls&gt;&lt;/record&gt;&lt;/Cite&gt;&lt;/EndNote&gt;</w:instrText>
      </w:r>
      <w:r w:rsidR="000E582B">
        <w:fldChar w:fldCharType="separate"/>
      </w:r>
      <w:r w:rsidR="00B27C5B" w:rsidRPr="00B27C5B">
        <w:rPr>
          <w:noProof/>
          <w:vertAlign w:val="superscript"/>
        </w:rPr>
        <w:t>54</w:t>
      </w:r>
      <w:r w:rsidR="000E582B">
        <w:fldChar w:fldCharType="end"/>
      </w:r>
      <w:r w:rsidR="0022591C">
        <w:t xml:space="preserve">. Validation can be internal </w:t>
      </w:r>
      <w:r w:rsidR="00E86560">
        <w:t>or external using a completely different sample thus also examining the generalisability of the model</w:t>
      </w:r>
      <w:r w:rsidR="000E582B">
        <w:fldChar w:fldCharType="begin"/>
      </w:r>
      <w:r w:rsidR="00B27C5B">
        <w:instrText xml:space="preserve"> ADDIN EN.CITE &lt;EndNote&gt;&lt;Cite&gt;&lt;Author&gt;Altman&lt;/Author&gt;&lt;Year&gt;2009&lt;/Year&gt;&lt;RecNum&gt;331&lt;/RecNum&gt;&lt;DisplayText&gt;&lt;style face="superscript"&gt;54&lt;/style&gt;&lt;/DisplayText&gt;&lt;record&gt;&lt;rec-number&gt;331&lt;/rec-number&gt;&lt;foreign-keys&gt;&lt;key app="EN" db-id="xpszd2dw8etdwpepvr750w2w95xwx0ewedzv" timestamp="1491567535"&gt;331&lt;/key&gt;&lt;/foreign-keys&gt;&lt;ref-type name="Journal Article"&gt;17&lt;/ref-type&gt;&lt;contributors&gt;&lt;authors&gt;&lt;author&gt;Altman, Douglas G.&lt;/author&gt;&lt;author&gt;Vergouwe, Yvonne&lt;/author&gt;&lt;author&gt;Royston, Patrick&lt;/author&gt;&lt;author&gt;Moons, Karel G. M.&lt;/author&gt;&lt;/authors&gt;&lt;/contributors&gt;&lt;titles&gt;&lt;title&gt;Prognosis and prognostic research: validating a prognostic model&lt;/title&gt;&lt;secondary-title&gt;BMJ&lt;/secondary-title&gt;&lt;/titles&gt;&lt;periodical&gt;&lt;full-title&gt;BMJ&lt;/full-title&gt;&lt;/periodical&gt;&lt;volume&gt;338&lt;/volume&gt;&lt;dates&gt;&lt;year&gt;2009&lt;/year&gt;&lt;/dates&gt;&lt;work-type&gt;10.1136/bmj.b605&lt;/work-type&gt;&lt;urls&gt;&lt;related-urls&gt;&lt;url&gt;http://www.bmj.com/content/338/bmj.b605.abstract&lt;/url&gt;&lt;/related-urls&gt;&lt;/urls&gt;&lt;/record&gt;&lt;/Cite&gt;&lt;/EndNote&gt;</w:instrText>
      </w:r>
      <w:r w:rsidR="000E582B">
        <w:fldChar w:fldCharType="separate"/>
      </w:r>
      <w:r w:rsidR="00B27C5B" w:rsidRPr="00B27C5B">
        <w:rPr>
          <w:noProof/>
          <w:vertAlign w:val="superscript"/>
        </w:rPr>
        <w:t>54</w:t>
      </w:r>
      <w:r w:rsidR="000E582B">
        <w:fldChar w:fldCharType="end"/>
      </w:r>
      <w:r w:rsidR="00E86560">
        <w:t>. Six studies (75%) internally validated the model through random split of the dataset</w:t>
      </w:r>
      <w:r w:rsidR="00681925">
        <w:t xml:space="preserve"> (</w:t>
      </w:r>
      <w:r w:rsidR="007D3824">
        <w:t>two</w:t>
      </w:r>
      <w:r w:rsidR="00681925">
        <w:t xml:space="preserve">), </w:t>
      </w:r>
      <w:r w:rsidR="00A2563E">
        <w:t xml:space="preserve">random split and </w:t>
      </w:r>
      <w:r w:rsidR="00681925">
        <w:t>cross-validation (</w:t>
      </w:r>
      <w:r w:rsidR="007D3824">
        <w:t>one</w:t>
      </w:r>
      <w:r w:rsidR="00681925">
        <w:t>)</w:t>
      </w:r>
      <w:r w:rsidR="00E86560">
        <w:t xml:space="preserve"> or bootstrapping</w:t>
      </w:r>
      <w:r w:rsidR="00681925">
        <w:t xml:space="preserve"> (</w:t>
      </w:r>
      <w:r w:rsidR="007D3824">
        <w:t>three</w:t>
      </w:r>
      <w:r w:rsidR="00681925">
        <w:t>)</w:t>
      </w:r>
      <w:r w:rsidR="00E86560">
        <w:t xml:space="preserve">. </w:t>
      </w:r>
      <w:r w:rsidR="00D22284">
        <w:t xml:space="preserve">Four studies (50%) externally validated the model, </w:t>
      </w:r>
      <w:r w:rsidR="00235060">
        <w:t xml:space="preserve">only </w:t>
      </w:r>
      <w:r w:rsidR="00D22284">
        <w:t>o</w:t>
      </w:r>
      <w:r w:rsidR="00E86560">
        <w:t xml:space="preserve">ne </w:t>
      </w:r>
      <w:r w:rsidR="00D22284">
        <w:t xml:space="preserve">of which </w:t>
      </w:r>
      <w:r w:rsidR="006A2EA7">
        <w:t>externally validated the model in cohorts from different countries</w:t>
      </w:r>
      <w:r w:rsidR="00E865D2">
        <w:t>.</w:t>
      </w:r>
      <w:r w:rsidR="006A2EA7">
        <w:t xml:space="preserve"> </w:t>
      </w:r>
      <w:r w:rsidR="00E865D2">
        <w:t>T</w:t>
      </w:r>
      <w:r w:rsidR="00D22284">
        <w:t xml:space="preserve">his was </w:t>
      </w:r>
      <w:r w:rsidR="006A2EA7">
        <w:t xml:space="preserve">followed by replication analysis to rebuild the model in these two </w:t>
      </w:r>
      <w:r w:rsidR="008062C3">
        <w:t>cohorts result</w:t>
      </w:r>
      <w:r w:rsidR="00D22284">
        <w:t>ing</w:t>
      </w:r>
      <w:r w:rsidR="008062C3">
        <w:t xml:space="preserve"> in only two predictors being retained across all three models in this study </w:t>
      </w:r>
      <w:r w:rsidR="008062C3" w:rsidRPr="004D459D">
        <w:t>(maternal and paternal BMI)</w:t>
      </w:r>
      <w:r w:rsidR="008062C3">
        <w:t xml:space="preserve">. </w:t>
      </w:r>
      <w:r w:rsidR="004D3BF7">
        <w:t xml:space="preserve">As the use of random split sample decreases the precision of estimates and increases the frequency of missing </w:t>
      </w:r>
      <w:r w:rsidR="004D3BF7">
        <w:lastRenderedPageBreak/>
        <w:t>important independent variable</w:t>
      </w:r>
      <w:r w:rsidR="000E582B">
        <w:fldChar w:fldCharType="begin"/>
      </w:r>
      <w:r w:rsidR="00B27C5B">
        <w:instrText xml:space="preserve"> ADDIN EN.CITE &lt;EndNote&gt;&lt;Cite&gt;&lt;Author&gt;Hirsch&lt;/Author&gt;&lt;Year&gt;1991&lt;/Year&gt;&lt;RecNum&gt;332&lt;/RecNum&gt;&lt;DisplayText&gt;&lt;style face="superscript"&gt;55&lt;/style&gt;&lt;/DisplayText&gt;&lt;record&gt;&lt;rec-number&gt;332&lt;/rec-number&gt;&lt;foreign-keys&gt;&lt;key app="EN" db-id="xpszd2dw8etdwpepvr750w2w95xwx0ewedzv" timestamp="1491575556"&gt;332&lt;/key&gt;&lt;/foreign-keys&gt;&lt;ref-type name="Journal Article"&gt;17&lt;/ref-type&gt;&lt;contributors&gt;&lt;authors&gt;&lt;author&gt;Hirsch, Robert P.&lt;/author&gt;&lt;/authors&gt;&lt;/contributors&gt;&lt;titles&gt;&lt;title&gt;Validation Samples&lt;/title&gt;&lt;secondary-title&gt;Biometrics&lt;/secondary-title&gt;&lt;/titles&gt;&lt;periodical&gt;&lt;full-title&gt;Biometrics&lt;/full-title&gt;&lt;/periodical&gt;&lt;pages&gt;1193-1194&lt;/pages&gt;&lt;volume&gt;47&lt;/volume&gt;&lt;number&gt;3&lt;/number&gt;&lt;dates&gt;&lt;year&gt;1991&lt;/year&gt;&lt;/dates&gt;&lt;publisher&gt;[Wiley, International Biometric Society]&lt;/publisher&gt;&lt;isbn&gt;0006341X, 15410420&lt;/isbn&gt;&lt;urls&gt;&lt;related-urls&gt;&lt;url&gt;http://www.jstor.org/stable/2532672&lt;/url&gt;&lt;/related-urls&gt;&lt;/urls&gt;&lt;custom1&gt;Full publication date: Sep., 1991&lt;/custom1&gt;&lt;/record&gt;&lt;/Cite&gt;&lt;/EndNote&gt;</w:instrText>
      </w:r>
      <w:r w:rsidR="000E582B">
        <w:fldChar w:fldCharType="separate"/>
      </w:r>
      <w:r w:rsidR="00B27C5B" w:rsidRPr="00B27C5B">
        <w:rPr>
          <w:noProof/>
          <w:vertAlign w:val="superscript"/>
        </w:rPr>
        <w:t>55</w:t>
      </w:r>
      <w:r w:rsidR="000E582B">
        <w:fldChar w:fldCharType="end"/>
      </w:r>
      <w:r w:rsidR="004D3BF7">
        <w:t>, there is limited value in doing so unless the sample size is particularly large</w:t>
      </w:r>
      <w:r w:rsidR="000E582B">
        <w:fldChar w:fldCharType="begin"/>
      </w:r>
      <w:r w:rsidR="00B27C5B">
        <w:instrText xml:space="preserve"> ADDIN EN.CITE &lt;EndNote&gt;&lt;Cite&gt;&lt;Author&gt;Collins&lt;/Author&gt;&lt;Year&gt;2011&lt;/Year&gt;&lt;RecNum&gt;317&lt;/RecNum&gt;&lt;DisplayText&gt;&lt;style face="superscript"&gt;51&lt;/style&gt;&lt;/DisplayText&gt;&lt;record&gt;&lt;rec-number&gt;317&lt;/rec-number&gt;&lt;foreign-keys&gt;&lt;key app="EN" db-id="xpszd2dw8etdwpepvr750w2w95xwx0ewedzv" timestamp="1491314474"&gt;317&lt;/key&gt;&lt;key app="ENWeb" db-id=""&gt;0&lt;/key&gt;&lt;/foreign-keys&gt;&lt;ref-type name="Journal Article"&gt;17&lt;/ref-type&gt;&lt;contributors&gt;&lt;authors&gt;&lt;author&gt;Collins, G. S.&lt;/author&gt;&lt;author&gt;Mallett, S.&lt;/author&gt;&lt;author&gt;Omar, O.&lt;/author&gt;&lt;author&gt;Yu, L.&lt;/author&gt;&lt;/authors&gt;&lt;/contributors&gt;&lt;titles&gt;&lt;title&gt;Developing risk prediction models for type 2 diabetes: a systematic review of methodology and reporting&lt;/title&gt;&lt;secondary-title&gt;BMC Medicine&lt;/secondary-title&gt;&lt;/titles&gt;&lt;periodical&gt;&lt;full-title&gt;BMC Medicine&lt;/full-title&gt;&lt;/periodical&gt;&lt;volume&gt;9&lt;/volume&gt;&lt;number&gt;103&lt;/number&gt;&lt;dates&gt;&lt;year&gt;2011&lt;/year&gt;&lt;/dates&gt;&lt;urls&gt;&lt;/urls&gt;&lt;electronic-resource-num&gt;10.1186/1741-7015-9-103&lt;/electronic-resource-num&gt;&lt;/record&gt;&lt;/Cite&gt;&lt;/EndNote&gt;</w:instrText>
      </w:r>
      <w:r w:rsidR="000E582B">
        <w:fldChar w:fldCharType="separate"/>
      </w:r>
      <w:r w:rsidR="00B27C5B" w:rsidRPr="00B27C5B">
        <w:rPr>
          <w:noProof/>
          <w:vertAlign w:val="superscript"/>
        </w:rPr>
        <w:t>51</w:t>
      </w:r>
      <w:r w:rsidR="000E582B">
        <w:fldChar w:fldCharType="end"/>
      </w:r>
      <w:r w:rsidR="004D3BF7">
        <w:t xml:space="preserve">. A non-random </w:t>
      </w:r>
      <w:r w:rsidR="00BB1DBB">
        <w:t xml:space="preserve">or chronological </w:t>
      </w:r>
      <w:r w:rsidR="004D3BF7">
        <w:t>split has been suggested as a more precise approach but internal methods such as bootstrapping and cross-validation remain more informative</w:t>
      </w:r>
      <w:r w:rsidR="000E582B">
        <w:fldChar w:fldCharType="begin"/>
      </w:r>
      <w:r w:rsidR="00B27C5B">
        <w:instrText xml:space="preserve"> ADDIN EN.CITE &lt;EndNote&gt;&lt;Cite&gt;&lt;Author&gt;Altman&lt;/Author&gt;&lt;Year&gt;2000&lt;/Year&gt;&lt;RecNum&gt;330&lt;/RecNum&gt;&lt;DisplayText&gt;&lt;style face="superscript"&gt;53&lt;/style&gt;&lt;/DisplayText&gt;&lt;record&gt;&lt;rec-number&gt;330&lt;/rec-number&gt;&lt;foreign-keys&gt;&lt;key app="EN" db-id="xpszd2dw8etdwpepvr750w2w95xwx0ewedzv" timestamp="1491562758"&gt;330&lt;/key&gt;&lt;key app="ENWeb" db-id=""&gt;0&lt;/key&gt;&lt;/foreign-keys&gt;&lt;ref-type name="Journal Article"&gt;17&lt;/ref-type&gt;&lt;contributors&gt;&lt;authors&gt;&lt;author&gt;Altman, D. G.&lt;/author&gt;&lt;author&gt;Royston, P.&lt;/author&gt;&lt;/authors&gt;&lt;/contributors&gt;&lt;titles&gt;&lt;title&gt;What do we mean by validating a prognostic model&lt;/title&gt;&lt;secondary-title&gt;Statistics in Medicine&lt;/secondary-title&gt;&lt;/titles&gt;&lt;periodical&gt;&lt;full-title&gt;Statistics in Medicine&lt;/full-title&gt;&lt;/periodical&gt;&lt;pages&gt;453-473&lt;/pages&gt;&lt;volume&gt;19&lt;/volume&gt;&lt;dates&gt;&lt;year&gt;2000&lt;/year&gt;&lt;/dates&gt;&lt;urls&gt;&lt;/urls&gt;&lt;/record&gt;&lt;/Cite&gt;&lt;/EndNote&gt;</w:instrText>
      </w:r>
      <w:r w:rsidR="000E582B">
        <w:fldChar w:fldCharType="separate"/>
      </w:r>
      <w:r w:rsidR="00B27C5B" w:rsidRPr="00B27C5B">
        <w:rPr>
          <w:noProof/>
          <w:vertAlign w:val="superscript"/>
        </w:rPr>
        <w:t>53</w:t>
      </w:r>
      <w:r w:rsidR="000E582B">
        <w:fldChar w:fldCharType="end"/>
      </w:r>
      <w:r w:rsidR="004D3BF7">
        <w:t>.</w:t>
      </w:r>
    </w:p>
    <w:p w14:paraId="3DE1C860" w14:textId="7A5863A0" w:rsidR="004D4184" w:rsidRPr="004D459D" w:rsidRDefault="00862790" w:rsidP="004D459D">
      <w:pPr>
        <w:spacing w:line="480" w:lineRule="auto"/>
      </w:pPr>
      <w:r>
        <w:t>This review has been carried out with a systematic approach thus identifying all studies that have developed and/or validated a risk prediction model for childhood overweight and obesity. However, heterogeneity exists a</w:t>
      </w:r>
      <w:r w:rsidR="00932E35">
        <w:t>t</w:t>
      </w:r>
      <w:r>
        <w:t xml:space="preserve"> many levels</w:t>
      </w:r>
      <w:r w:rsidR="00E2665C">
        <w:t xml:space="preserve"> particularly the outcome (overweight, obesity or both) under consideration and age at which outcome is predicted. This heterogeneity combined with the</w:t>
      </w:r>
      <w:r>
        <w:t xml:space="preserve"> </w:t>
      </w:r>
      <w:r w:rsidR="00D54FB8">
        <w:t>deficiency of</w:t>
      </w:r>
      <w:r>
        <w:t xml:space="preserve"> external validation limits the applicability of </w:t>
      </w:r>
      <w:r>
        <w:lastRenderedPageBreak/>
        <w:t xml:space="preserve">these scores. </w:t>
      </w:r>
      <w:r w:rsidR="007C3276">
        <w:t>Additionally, poor reporting in aspects of development of the prediction models was observed with insufficient detail on steps involved in model building.</w:t>
      </w:r>
      <w:r w:rsidR="00B86B78">
        <w:t xml:space="preserve"> R</w:t>
      </w:r>
      <w:r w:rsidR="00B86B78" w:rsidRPr="004D459D">
        <w:t xml:space="preserve">isk prediction models have </w:t>
      </w:r>
      <w:r w:rsidR="00956F90">
        <w:t xml:space="preserve">nearly </w:t>
      </w:r>
      <w:r w:rsidR="00B86B78">
        <w:t xml:space="preserve">all </w:t>
      </w:r>
      <w:r w:rsidR="00B86B78" w:rsidRPr="004D459D">
        <w:t xml:space="preserve">been developed or validated in </w:t>
      </w:r>
      <w:r w:rsidR="00B86B78">
        <w:t xml:space="preserve">developed countries but </w:t>
      </w:r>
      <w:r w:rsidR="00B86B78" w:rsidRPr="004D459D">
        <w:t xml:space="preserve">almost half and one quarter </w:t>
      </w:r>
      <w:r w:rsidR="00B86B78">
        <w:t>o</w:t>
      </w:r>
      <w:r w:rsidR="00DD5379" w:rsidRPr="004D459D">
        <w:t>f the estimated 42 million overweight children under the age of five years live in Asia and Africa respectively</w:t>
      </w:r>
      <w:r w:rsidR="000E582B" w:rsidRPr="004D459D">
        <w:fldChar w:fldCharType="begin"/>
      </w:r>
      <w:r w:rsidR="004175A4">
        <w:instrText xml:space="preserve"> ADDIN EN.CITE &lt;EndNote&gt;&lt;Cite&gt;&lt;Author&gt;World Health Organization&lt;/Author&gt;&lt;RecNum&gt;90&lt;/RecNum&gt;&lt;DisplayText&gt;&lt;style face="superscript"&gt;1&lt;/style&gt;&lt;/DisplayText&gt;&lt;record&gt;&lt;rec-number&gt;90&lt;/rec-number&gt;&lt;foreign-keys&gt;&lt;key app="EN" db-id="xpszd2dw8etdwpepvr750w2w95xwx0ewedzv" timestamp="1477054445"&gt;90&lt;/key&gt;&lt;/foreign-keys&gt;&lt;ref-type name="Web Page"&gt;12&lt;/ref-type&gt;&lt;contributors&gt;&lt;authors&gt;&lt;author&gt;World Health Organization, &lt;/author&gt;&lt;/authors&gt;&lt;/contributors&gt;&lt;titles&gt;&lt;title&gt;Global Strategy on Diet, Physical Activity and Health&lt;/title&gt;&lt;/titles&gt;&lt;number&gt;21/10/2016&lt;/number&gt;&lt;dates&gt;&lt;/dates&gt;&lt;urls&gt;&lt;related-urls&gt;&lt;url&gt;http://www.who.int/dietphysicalactivity/childhood/en/&lt;/url&gt;&lt;/related-urls&gt;&lt;/urls&gt;&lt;/record&gt;&lt;/Cite&gt;&lt;/EndNote&gt;</w:instrText>
      </w:r>
      <w:r w:rsidR="000E582B" w:rsidRPr="004D459D">
        <w:fldChar w:fldCharType="separate"/>
      </w:r>
      <w:r w:rsidR="004175A4" w:rsidRPr="004175A4">
        <w:rPr>
          <w:noProof/>
          <w:vertAlign w:val="superscript"/>
        </w:rPr>
        <w:t>1</w:t>
      </w:r>
      <w:r w:rsidR="000E582B" w:rsidRPr="004D459D">
        <w:fldChar w:fldCharType="end"/>
      </w:r>
      <w:r w:rsidR="00DD5379" w:rsidRPr="004D459D">
        <w:t xml:space="preserve">. </w:t>
      </w:r>
      <w:r w:rsidR="004D4184" w:rsidRPr="004D459D">
        <w:t xml:space="preserve">Models tailored to these countries are important, as associations are known to vary between ethnic groups. </w:t>
      </w:r>
    </w:p>
    <w:p w14:paraId="19D0E65D" w14:textId="77777777" w:rsidR="00DD5379" w:rsidRPr="004D459D" w:rsidRDefault="004D4184" w:rsidP="004D459D">
      <w:pPr>
        <w:spacing w:line="480" w:lineRule="auto"/>
      </w:pPr>
      <w:r w:rsidRPr="004D459D">
        <w:t xml:space="preserve"> </w:t>
      </w:r>
    </w:p>
    <w:p w14:paraId="7E224F4E" w14:textId="77777777" w:rsidR="00DD5379" w:rsidRPr="004D459D" w:rsidRDefault="00DD5379" w:rsidP="004D459D">
      <w:pPr>
        <w:spacing w:line="480" w:lineRule="auto"/>
      </w:pPr>
    </w:p>
    <w:p w14:paraId="50097ACC" w14:textId="77777777" w:rsidR="00EA1BC1" w:rsidRDefault="004D4184" w:rsidP="004D459D">
      <w:pPr>
        <w:spacing w:line="480" w:lineRule="auto"/>
        <w:rPr>
          <w:b/>
        </w:rPr>
      </w:pPr>
      <w:r w:rsidRPr="004D459D">
        <w:rPr>
          <w:b/>
        </w:rPr>
        <w:lastRenderedPageBreak/>
        <w:t>Conclusion</w:t>
      </w:r>
      <w:r w:rsidR="004459FC">
        <w:rPr>
          <w:b/>
        </w:rPr>
        <w:t xml:space="preserve"> </w:t>
      </w:r>
    </w:p>
    <w:p w14:paraId="29DB6136" w14:textId="5C7AE4EE" w:rsidR="00EA1BC1" w:rsidRDefault="004D4184" w:rsidP="004D459D">
      <w:pPr>
        <w:spacing w:line="480" w:lineRule="auto"/>
      </w:pPr>
      <w:r w:rsidRPr="004D459D">
        <w:t>Despite the existence of several models for the prediction of childhood overweight and obesity</w:t>
      </w:r>
      <w:r w:rsidR="0075512E" w:rsidRPr="004D459D">
        <w:t xml:space="preserve">, most have not been externally validated or compared to existing models to assess predictive performance. </w:t>
      </w:r>
      <w:r w:rsidR="00956F90">
        <w:t>Moreov</w:t>
      </w:r>
      <w:r w:rsidR="00956F90" w:rsidRPr="004D459D">
        <w:t xml:space="preserve">er </w:t>
      </w:r>
      <w:r w:rsidR="0075512E" w:rsidRPr="004D459D">
        <w:t xml:space="preserve">as the outcome has been predicted at different ages, it may not be possible to </w:t>
      </w:r>
      <w:r w:rsidR="008C182B">
        <w:t xml:space="preserve">combine or </w:t>
      </w:r>
      <w:r w:rsidR="0075512E" w:rsidRPr="004D459D">
        <w:t xml:space="preserve">compare all models against each other. </w:t>
      </w:r>
      <w:r w:rsidR="007C3276">
        <w:t xml:space="preserve">This review also highlights methodological </w:t>
      </w:r>
      <w:r w:rsidR="00E865D2">
        <w:t xml:space="preserve">limitations </w:t>
      </w:r>
      <w:r w:rsidR="007C3276">
        <w:t xml:space="preserve">in model development </w:t>
      </w:r>
      <w:r w:rsidR="00956F90">
        <w:t xml:space="preserve">and validation </w:t>
      </w:r>
      <w:r w:rsidR="007C3276">
        <w:t xml:space="preserve">combined with </w:t>
      </w:r>
      <w:r w:rsidR="008C182B">
        <w:t>non-standard</w:t>
      </w:r>
      <w:r w:rsidR="007C3276">
        <w:t xml:space="preserve"> reporting thus limiting the usability of these prediction models.</w:t>
      </w:r>
      <w:r w:rsidR="0075512E" w:rsidRPr="004D459D">
        <w:t xml:space="preserve"> </w:t>
      </w:r>
    </w:p>
    <w:p w14:paraId="6C1A0B16" w14:textId="18939ABE" w:rsidR="004459FC" w:rsidRDefault="0075512E" w:rsidP="004D459D">
      <w:pPr>
        <w:spacing w:line="480" w:lineRule="auto"/>
      </w:pPr>
      <w:r w:rsidRPr="004030F3">
        <w:lastRenderedPageBreak/>
        <w:t>There</w:t>
      </w:r>
      <w:r w:rsidR="004030F3" w:rsidRPr="004030F3">
        <w:t xml:space="preserve"> remains a need</w:t>
      </w:r>
      <w:r w:rsidRPr="004030F3">
        <w:t xml:space="preserve"> to</w:t>
      </w:r>
      <w:r w:rsidR="007C3276" w:rsidRPr="004030F3">
        <w:t xml:space="preserve"> </w:t>
      </w:r>
      <w:r w:rsidR="008C182B" w:rsidRPr="004030F3">
        <w:t>develop</w:t>
      </w:r>
      <w:r w:rsidR="008C182B">
        <w:t xml:space="preserve"> new methods for </w:t>
      </w:r>
      <w:r w:rsidR="00BB1DBB">
        <w:t>combin</w:t>
      </w:r>
      <w:r w:rsidR="008C182B">
        <w:t>ing</w:t>
      </w:r>
      <w:r w:rsidR="00BB1DBB">
        <w:t xml:space="preserve"> findings from existing prediction models and </w:t>
      </w:r>
      <w:r w:rsidR="007C3276">
        <w:t>develop prediction model</w:t>
      </w:r>
      <w:r w:rsidR="008C182B">
        <w:t>s</w:t>
      </w:r>
      <w:r w:rsidR="007C3276">
        <w:t xml:space="preserve"> using robust methods of development followed by</w:t>
      </w:r>
      <w:r w:rsidRPr="004D459D">
        <w:t xml:space="preserve"> external validat</w:t>
      </w:r>
      <w:r w:rsidR="007C3276">
        <w:t xml:space="preserve">ion and </w:t>
      </w:r>
      <w:r w:rsidR="00EA1BC1">
        <w:t>recalibrating</w:t>
      </w:r>
      <w:r w:rsidRPr="004D459D">
        <w:t xml:space="preserve"> to populations</w:t>
      </w:r>
      <w:r w:rsidR="00862790">
        <w:t>, which would then enable assessment of impact of the implementation of the score</w:t>
      </w:r>
      <w:r w:rsidRPr="004D459D">
        <w:t>.</w:t>
      </w:r>
      <w:r w:rsidR="00EA1BC1">
        <w:t xml:space="preserve"> </w:t>
      </w:r>
    </w:p>
    <w:p w14:paraId="6B36E9A5" w14:textId="77777777" w:rsidR="00E865D2" w:rsidRDefault="00E865D2" w:rsidP="00E865D2">
      <w:pPr>
        <w:spacing w:line="480" w:lineRule="auto"/>
      </w:pPr>
    </w:p>
    <w:p w14:paraId="3E284041" w14:textId="77777777" w:rsidR="005C01B9" w:rsidRDefault="005C01B9" w:rsidP="004D459D">
      <w:pPr>
        <w:spacing w:line="480" w:lineRule="auto"/>
      </w:pPr>
    </w:p>
    <w:p w14:paraId="2935E1CB" w14:textId="77777777" w:rsidR="005C01B9" w:rsidRPr="005C01B9" w:rsidRDefault="005C01B9" w:rsidP="004D459D">
      <w:pPr>
        <w:spacing w:line="480" w:lineRule="auto"/>
        <w:rPr>
          <w:b/>
        </w:rPr>
      </w:pPr>
      <w:r w:rsidRPr="005C01B9">
        <w:rPr>
          <w:b/>
        </w:rPr>
        <w:t>Funding</w:t>
      </w:r>
    </w:p>
    <w:p w14:paraId="66AC6FDD" w14:textId="373B592E" w:rsidR="0001741F" w:rsidRPr="00044EBF" w:rsidRDefault="00044EBF" w:rsidP="00044EBF">
      <w:pPr>
        <w:spacing w:line="480" w:lineRule="auto"/>
      </w:pPr>
      <w:r w:rsidRPr="00044EBF">
        <w:lastRenderedPageBreak/>
        <w:t>This work i</w:t>
      </w:r>
      <w:bookmarkStart w:id="0" w:name="_GoBack"/>
      <w:bookmarkEnd w:id="0"/>
      <w:r w:rsidRPr="00044EBF">
        <w:t>s supported by the by a University of Southampton Primary Care and Population Sciences PhD studentship to NZ</w:t>
      </w:r>
      <w:r>
        <w:t xml:space="preserve">, the </w:t>
      </w:r>
      <w:r w:rsidRPr="00044EBF">
        <w:t>Academy of Medical Sciences and the Wellcome Trust (Grant no: AMS_HOP001\1060 to NAA). NAA is also in receipt of research support from and the National Institute for Health Research through the NIHR Southampton Biomedical Research Centre.</w:t>
      </w:r>
    </w:p>
    <w:p w14:paraId="004C4CDA" w14:textId="77777777" w:rsidR="008062C3" w:rsidRPr="0001741F" w:rsidRDefault="008062C3" w:rsidP="00925EC9"/>
    <w:p w14:paraId="0A2CF953" w14:textId="77777777" w:rsidR="00DD10CD" w:rsidRPr="004D459D" w:rsidRDefault="00D55E82" w:rsidP="007755B7">
      <w:pPr>
        <w:suppressLineNumbers/>
        <w:spacing w:line="240" w:lineRule="auto"/>
        <w:rPr>
          <w:b/>
        </w:rPr>
      </w:pPr>
      <w:r w:rsidRPr="004D459D">
        <w:rPr>
          <w:b/>
        </w:rPr>
        <w:t>References</w:t>
      </w:r>
    </w:p>
    <w:p w14:paraId="234D4FAC" w14:textId="3CAF48A0" w:rsidR="00B27C5B" w:rsidRPr="00B27C5B" w:rsidRDefault="000E582B" w:rsidP="00B27C5B">
      <w:pPr>
        <w:pStyle w:val="EndNoteBibliography"/>
        <w:spacing w:after="0"/>
        <w:ind w:left="720" w:hanging="720"/>
      </w:pPr>
      <w:r w:rsidRPr="004D459D">
        <w:fldChar w:fldCharType="begin"/>
      </w:r>
      <w:r w:rsidR="00DD10CD" w:rsidRPr="004D459D">
        <w:instrText xml:space="preserve"> ADDIN EN.REFLIST </w:instrText>
      </w:r>
      <w:r w:rsidRPr="004D459D">
        <w:fldChar w:fldCharType="separate"/>
      </w:r>
      <w:r w:rsidR="00B27C5B" w:rsidRPr="00B27C5B">
        <w:t xml:space="preserve">1. World Health Organization. </w:t>
      </w:r>
      <w:r w:rsidR="00B27C5B" w:rsidRPr="00B27C5B">
        <w:rPr>
          <w:i/>
        </w:rPr>
        <w:t>Global Strategy on Diet, Physical Activity and Health</w:t>
      </w:r>
      <w:r w:rsidR="00B27C5B" w:rsidRPr="00B27C5B">
        <w:t xml:space="preserve">. </w:t>
      </w:r>
      <w:hyperlink r:id="rId8" w:history="1">
        <w:r w:rsidR="00B27C5B" w:rsidRPr="00B27C5B">
          <w:rPr>
            <w:rStyle w:val="Hyperlink"/>
          </w:rPr>
          <w:t>http://www.who.int/dietphysicalactivity/childhood/en/</w:t>
        </w:r>
      </w:hyperlink>
      <w:r w:rsidR="00B27C5B" w:rsidRPr="00B27C5B">
        <w:t xml:space="preserve"> (accessed 21/10/2016).</w:t>
      </w:r>
    </w:p>
    <w:p w14:paraId="06C17358" w14:textId="77777777" w:rsidR="00B27C5B" w:rsidRPr="00B27C5B" w:rsidRDefault="00B27C5B" w:rsidP="00B27C5B">
      <w:pPr>
        <w:pStyle w:val="EndNoteBibliography"/>
        <w:spacing w:after="0"/>
        <w:ind w:left="720" w:hanging="720"/>
      </w:pPr>
      <w:r w:rsidRPr="00B27C5B">
        <w:t>2. Health and Social Care Information. Statistics on Obesity, Physical Activity and Diet England 2016, 2016.</w:t>
      </w:r>
    </w:p>
    <w:p w14:paraId="370A7435" w14:textId="77777777" w:rsidR="00B27C5B" w:rsidRPr="00B27C5B" w:rsidRDefault="00B27C5B" w:rsidP="00B27C5B">
      <w:pPr>
        <w:pStyle w:val="EndNoteBibliography"/>
        <w:spacing w:after="0"/>
        <w:ind w:left="720" w:hanging="720"/>
      </w:pPr>
      <w:r w:rsidRPr="00B27C5B">
        <w:lastRenderedPageBreak/>
        <w:t>3. World Health Organization. Population-based approaches to childhood obesity prevention. Geneva, Switzerland, 2012.</w:t>
      </w:r>
    </w:p>
    <w:p w14:paraId="03E6AE65" w14:textId="77777777" w:rsidR="00B27C5B" w:rsidRPr="00B27C5B" w:rsidRDefault="00B27C5B" w:rsidP="00B27C5B">
      <w:pPr>
        <w:pStyle w:val="EndNoteBibliography"/>
        <w:spacing w:after="0"/>
        <w:ind w:left="720" w:hanging="720"/>
      </w:pPr>
      <w:r w:rsidRPr="00B27C5B">
        <w:t xml:space="preserve">4. HM Government. </w:t>
      </w:r>
      <w:r w:rsidRPr="00B27C5B">
        <w:rPr>
          <w:i/>
        </w:rPr>
        <w:t>Childhood Obesity: A plan for action</w:t>
      </w:r>
      <w:r w:rsidRPr="00B27C5B">
        <w:t>; 2016.</w:t>
      </w:r>
    </w:p>
    <w:p w14:paraId="43C3C018" w14:textId="77777777" w:rsidR="00B27C5B" w:rsidRPr="00B27C5B" w:rsidRDefault="00B27C5B" w:rsidP="00B27C5B">
      <w:pPr>
        <w:pStyle w:val="EndNoteBibliography"/>
        <w:spacing w:after="0"/>
        <w:ind w:left="720" w:hanging="720"/>
      </w:pPr>
      <w:r w:rsidRPr="00B27C5B">
        <w:t xml:space="preserve">5. Galjaard S, Devlieger R, Van Assche FA. Fetal growth and developmental programming </w:t>
      </w:r>
      <w:r w:rsidRPr="00B27C5B">
        <w:rPr>
          <w:i/>
        </w:rPr>
        <w:t>J. Perinat. Med</w:t>
      </w:r>
      <w:r w:rsidRPr="00B27C5B">
        <w:t xml:space="preserve"> 2013;41:101–05.</w:t>
      </w:r>
    </w:p>
    <w:p w14:paraId="5C64F381" w14:textId="77777777" w:rsidR="00B27C5B" w:rsidRPr="00B27C5B" w:rsidRDefault="00B27C5B" w:rsidP="00B27C5B">
      <w:pPr>
        <w:pStyle w:val="EndNoteBibliography"/>
        <w:spacing w:after="0"/>
        <w:ind w:left="720" w:hanging="720"/>
      </w:pPr>
      <w:r w:rsidRPr="00B27C5B">
        <w:t xml:space="preserve">6. Godfrey KM, barker DJP. Fetal nutrition and adult disease. </w:t>
      </w:r>
      <w:r w:rsidRPr="00B27C5B">
        <w:rPr>
          <w:i/>
        </w:rPr>
        <w:t>American Journal of Clinical Nutrition</w:t>
      </w:r>
      <w:r w:rsidRPr="00B27C5B">
        <w:t xml:space="preserve"> 2000;71(5):1344S-52S.</w:t>
      </w:r>
    </w:p>
    <w:p w14:paraId="42E1FA8B" w14:textId="77777777" w:rsidR="00B27C5B" w:rsidRPr="00B27C5B" w:rsidRDefault="00B27C5B" w:rsidP="00B27C5B">
      <w:pPr>
        <w:pStyle w:val="EndNoteBibliography"/>
        <w:spacing w:after="0"/>
        <w:ind w:left="720" w:hanging="720"/>
      </w:pPr>
      <w:r w:rsidRPr="004030F3">
        <w:t xml:space="preserve">7. Heindel JJ, Balbus J, Birnbaum L, et al. </w:t>
      </w:r>
      <w:r w:rsidRPr="00B27C5B">
        <w:t xml:space="preserve">Developmental Origins of Health and Disease: Integrating Environmental Influences. </w:t>
      </w:r>
      <w:r w:rsidRPr="00B27C5B">
        <w:rPr>
          <w:i/>
        </w:rPr>
        <w:t>Endocrinology</w:t>
      </w:r>
      <w:r w:rsidRPr="00B27C5B">
        <w:t xml:space="preserve"> 2015;156(10):3416-21.</w:t>
      </w:r>
    </w:p>
    <w:p w14:paraId="53F8829F" w14:textId="77777777" w:rsidR="00B27C5B" w:rsidRPr="00B27C5B" w:rsidRDefault="00B27C5B" w:rsidP="00B27C5B">
      <w:pPr>
        <w:pStyle w:val="EndNoteBibliography"/>
        <w:spacing w:after="0"/>
        <w:ind w:left="720" w:hanging="720"/>
      </w:pPr>
      <w:r w:rsidRPr="00B27C5B">
        <w:t xml:space="preserve">8. Archer E. The childhood obesity epidemic as a result of nongenetic evolution: the maternal resources hypothesis. </w:t>
      </w:r>
      <w:r w:rsidRPr="00B27C5B">
        <w:rPr>
          <w:i/>
        </w:rPr>
        <w:t>Mayo Clin Proc</w:t>
      </w:r>
      <w:r w:rsidRPr="00B27C5B">
        <w:t xml:space="preserve"> 2015;90(1):77-92.</w:t>
      </w:r>
    </w:p>
    <w:p w14:paraId="65EB81F1" w14:textId="77777777" w:rsidR="00B27C5B" w:rsidRPr="00B27C5B" w:rsidRDefault="00B27C5B" w:rsidP="00B27C5B">
      <w:pPr>
        <w:pStyle w:val="EndNoteBibliography"/>
        <w:spacing w:after="0"/>
        <w:ind w:left="720" w:hanging="720"/>
      </w:pPr>
      <w:r w:rsidRPr="00B27C5B">
        <w:t xml:space="preserve">9. Jablonka E, Lamb MJ. Precis of Evolution in Four Dimensions. </w:t>
      </w:r>
      <w:r w:rsidRPr="00B27C5B">
        <w:rPr>
          <w:i/>
        </w:rPr>
        <w:t>Behav Brain Sci</w:t>
      </w:r>
      <w:r w:rsidRPr="00B27C5B">
        <w:t xml:space="preserve"> 2007;30(4):353-65; discusssion 65-89.</w:t>
      </w:r>
    </w:p>
    <w:p w14:paraId="6915B40D" w14:textId="77777777" w:rsidR="00B27C5B" w:rsidRPr="00B27C5B" w:rsidRDefault="00B27C5B" w:rsidP="00B27C5B">
      <w:pPr>
        <w:pStyle w:val="EndNoteBibliography"/>
        <w:spacing w:after="0"/>
        <w:ind w:left="720" w:hanging="720"/>
      </w:pPr>
      <w:r w:rsidRPr="00B27C5B">
        <w:t>10. World Health Organization. Report of the Commission on Ending Childhood Obesity. Geneva, Switzerland, 2016.</w:t>
      </w:r>
    </w:p>
    <w:p w14:paraId="680CEA16" w14:textId="77777777" w:rsidR="00B27C5B" w:rsidRPr="004030F3" w:rsidRDefault="00B27C5B" w:rsidP="00B27C5B">
      <w:pPr>
        <w:pStyle w:val="EndNoteBibliography"/>
        <w:spacing w:after="0"/>
        <w:ind w:left="720" w:hanging="720"/>
      </w:pPr>
      <w:r w:rsidRPr="00B27C5B">
        <w:t xml:space="preserve">11. Hanson M, Gluckman P, Bustreo F. Obesity and the health of future generations. </w:t>
      </w:r>
      <w:r w:rsidRPr="004030F3">
        <w:rPr>
          <w:i/>
        </w:rPr>
        <w:t>The Lancet Diabetes &amp; Endocrinology</w:t>
      </w:r>
      <w:r w:rsidRPr="004030F3">
        <w:t xml:space="preserve"> 2016;0(0).</w:t>
      </w:r>
    </w:p>
    <w:p w14:paraId="2A3F3C15" w14:textId="77777777" w:rsidR="00B27C5B" w:rsidRPr="00B27C5B" w:rsidRDefault="00B27C5B" w:rsidP="00B27C5B">
      <w:pPr>
        <w:pStyle w:val="EndNoteBibliography"/>
        <w:spacing w:after="0"/>
        <w:ind w:left="720" w:hanging="720"/>
      </w:pPr>
      <w:r w:rsidRPr="004030F3">
        <w:lastRenderedPageBreak/>
        <w:t xml:space="preserve">12. Oude Luttikhuis H, Baur L, Jansen H, et al. </w:t>
      </w:r>
      <w:r w:rsidRPr="00B27C5B">
        <w:t xml:space="preserve">Interventions for treating obesity in children. </w:t>
      </w:r>
      <w:r w:rsidRPr="00B27C5B">
        <w:rPr>
          <w:i/>
        </w:rPr>
        <w:t>Cochrane Database Syst Rev</w:t>
      </w:r>
      <w:r w:rsidRPr="00B27C5B">
        <w:t xml:space="preserve"> 2009(1):CD001872.</w:t>
      </w:r>
    </w:p>
    <w:p w14:paraId="7E46900C" w14:textId="77777777" w:rsidR="00B27C5B" w:rsidRPr="00B27C5B" w:rsidRDefault="00B27C5B" w:rsidP="00B27C5B">
      <w:pPr>
        <w:pStyle w:val="EndNoteBibliography"/>
        <w:spacing w:after="0"/>
        <w:ind w:left="720" w:hanging="720"/>
      </w:pPr>
      <w:r w:rsidRPr="00B27C5B">
        <w:t xml:space="preserve">13. Singh AS, Mulder C, Twisk JW, et al. Tracking of childhood overweight into adulthood: a systematic review of the literature. </w:t>
      </w:r>
      <w:r w:rsidRPr="00B27C5B">
        <w:rPr>
          <w:i/>
        </w:rPr>
        <w:t>Obes Rev</w:t>
      </w:r>
      <w:r w:rsidRPr="00B27C5B">
        <w:t xml:space="preserve"> 2008;9(5):474-88.</w:t>
      </w:r>
    </w:p>
    <w:p w14:paraId="641A2091" w14:textId="77777777" w:rsidR="00B27C5B" w:rsidRPr="00B27C5B" w:rsidRDefault="00B27C5B" w:rsidP="00B27C5B">
      <w:pPr>
        <w:pStyle w:val="EndNoteBibliography"/>
        <w:spacing w:after="0"/>
        <w:ind w:left="720" w:hanging="720"/>
      </w:pPr>
      <w:r w:rsidRPr="00B27C5B">
        <w:t xml:space="preserve">14. Guo SS, Chumlea WC. Tracking of body mass index in children in relation to overweight in adulthood. </w:t>
      </w:r>
      <w:r w:rsidRPr="00B27C5B">
        <w:rPr>
          <w:i/>
        </w:rPr>
        <w:t>The American Journal of Clinical Nutrition</w:t>
      </w:r>
      <w:r w:rsidRPr="00B27C5B">
        <w:t xml:space="preserve"> 1999;70(supplement):145S-48S.</w:t>
      </w:r>
    </w:p>
    <w:p w14:paraId="5FE762C8" w14:textId="77777777" w:rsidR="00B27C5B" w:rsidRPr="00B27C5B" w:rsidRDefault="00B27C5B" w:rsidP="00B27C5B">
      <w:pPr>
        <w:pStyle w:val="EndNoteBibliography"/>
        <w:spacing w:after="0"/>
        <w:ind w:left="720" w:hanging="720"/>
      </w:pPr>
      <w:r w:rsidRPr="00B27C5B">
        <w:t xml:space="preserve">15. Power C, Lake JK, Cole TJ. Measurement and long-term health risks of child and adolescent fatness. </w:t>
      </w:r>
      <w:r w:rsidRPr="00B27C5B">
        <w:rPr>
          <w:i/>
        </w:rPr>
        <w:t>International Journal of Obesity</w:t>
      </w:r>
      <w:r w:rsidRPr="00B27C5B">
        <w:t xml:space="preserve"> 1999;21:507-26.</w:t>
      </w:r>
    </w:p>
    <w:p w14:paraId="475F135B" w14:textId="77777777" w:rsidR="00B27C5B" w:rsidRPr="00B27C5B" w:rsidRDefault="00B27C5B" w:rsidP="00B27C5B">
      <w:pPr>
        <w:pStyle w:val="EndNoteBibliography"/>
        <w:spacing w:after="0"/>
        <w:ind w:left="720" w:hanging="720"/>
      </w:pPr>
      <w:r w:rsidRPr="00B27C5B">
        <w:t xml:space="preserve">16. Han JC, Lawlor DA, Kimm SYS. Childhood Obesity. </w:t>
      </w:r>
      <w:r w:rsidRPr="00B27C5B">
        <w:rPr>
          <w:i/>
        </w:rPr>
        <w:t>The Lancet</w:t>
      </w:r>
      <w:r w:rsidRPr="00B27C5B">
        <w:t xml:space="preserve"> 2010;375(1737-1748).</w:t>
      </w:r>
    </w:p>
    <w:p w14:paraId="4B58EF6A" w14:textId="77777777" w:rsidR="00B27C5B" w:rsidRPr="00B27C5B" w:rsidRDefault="00B27C5B" w:rsidP="00B27C5B">
      <w:pPr>
        <w:pStyle w:val="EndNoteBibliography"/>
        <w:spacing w:after="0"/>
        <w:ind w:left="720" w:hanging="720"/>
      </w:pPr>
      <w:r w:rsidRPr="00B27C5B">
        <w:t xml:space="preserve">17. Lake JK, Power C, Cole TJ. Child to adult body mass index in the 1958 British birth cohort: associations with parental obesity. </w:t>
      </w:r>
      <w:r w:rsidRPr="00B27C5B">
        <w:rPr>
          <w:i/>
        </w:rPr>
        <w:t>Arch Dis Child</w:t>
      </w:r>
      <w:r w:rsidRPr="00B27C5B">
        <w:t xml:space="preserve"> 1997;77:376-80.</w:t>
      </w:r>
    </w:p>
    <w:p w14:paraId="359AC571" w14:textId="77777777" w:rsidR="00B27C5B" w:rsidRPr="004030F3" w:rsidRDefault="00B27C5B" w:rsidP="00B27C5B">
      <w:pPr>
        <w:pStyle w:val="EndNoteBibliography"/>
        <w:spacing w:after="0"/>
        <w:ind w:left="720" w:hanging="720"/>
      </w:pPr>
      <w:r w:rsidRPr="00B27C5B">
        <w:t xml:space="preserve">18. Durmus B, Arends LR, Ay L, et al. Parental anthropometrics, early growth and the risk of overweight in pre-school children: the Generation R Study. </w:t>
      </w:r>
      <w:r w:rsidRPr="004030F3">
        <w:rPr>
          <w:i/>
        </w:rPr>
        <w:t>Pediatr Obes</w:t>
      </w:r>
      <w:r w:rsidRPr="004030F3">
        <w:t xml:space="preserve"> 2013;8(5):339-50.</w:t>
      </w:r>
    </w:p>
    <w:p w14:paraId="5C702946" w14:textId="77777777" w:rsidR="00B27C5B" w:rsidRPr="004030F3" w:rsidRDefault="00B27C5B" w:rsidP="00B27C5B">
      <w:pPr>
        <w:pStyle w:val="EndNoteBibliography"/>
        <w:spacing w:after="0"/>
        <w:ind w:left="720" w:hanging="720"/>
      </w:pPr>
      <w:r w:rsidRPr="004030F3">
        <w:lastRenderedPageBreak/>
        <w:t xml:space="preserve">19. Schaefer-Graf UM, Pawliczak J, Passow D, et al. </w:t>
      </w:r>
      <w:r w:rsidRPr="00B27C5B">
        <w:t xml:space="preserve">Birth Weight and Parental BMI Predict Overweight in Children From Mothers With Gestational Diabetes. </w:t>
      </w:r>
      <w:r w:rsidRPr="004030F3">
        <w:rPr>
          <w:i/>
        </w:rPr>
        <w:t>Diabetes Care</w:t>
      </w:r>
      <w:r w:rsidRPr="004030F3">
        <w:t xml:space="preserve"> 2005;28(7):1745-50.</w:t>
      </w:r>
    </w:p>
    <w:p w14:paraId="673D81C8" w14:textId="77777777" w:rsidR="00B27C5B" w:rsidRPr="004030F3" w:rsidRDefault="00B27C5B" w:rsidP="00B27C5B">
      <w:pPr>
        <w:pStyle w:val="EndNoteBibliography"/>
        <w:spacing w:after="0"/>
        <w:ind w:left="720" w:hanging="720"/>
      </w:pPr>
      <w:r w:rsidRPr="004030F3">
        <w:t xml:space="preserve">20. Bayer O, Kruger H, von Kries R, et al. </w:t>
      </w:r>
      <w:r w:rsidRPr="00B27C5B">
        <w:t xml:space="preserve">Factors associated with tracking of BMI: a meta-regression analysis on BMI tracking. </w:t>
      </w:r>
      <w:r w:rsidRPr="004030F3">
        <w:rPr>
          <w:i/>
        </w:rPr>
        <w:t>Obesity (Silver Spring)</w:t>
      </w:r>
      <w:r w:rsidRPr="004030F3">
        <w:t xml:space="preserve"> 2011;19(5):1069-76.</w:t>
      </w:r>
    </w:p>
    <w:p w14:paraId="291CBD6A" w14:textId="77777777" w:rsidR="00B27C5B" w:rsidRPr="00B27C5B" w:rsidRDefault="00B27C5B" w:rsidP="00B27C5B">
      <w:pPr>
        <w:pStyle w:val="EndNoteBibliography"/>
        <w:spacing w:after="0"/>
        <w:ind w:left="720" w:hanging="720"/>
      </w:pPr>
      <w:r w:rsidRPr="004030F3">
        <w:t xml:space="preserve">21. Aarestrup J, Bjerregaard LG, Gamborg M, et al. </w:t>
      </w:r>
      <w:r w:rsidRPr="00B27C5B">
        <w:t xml:space="preserve">Tracking of body mass index from 7 to 69 years of age. </w:t>
      </w:r>
      <w:r w:rsidRPr="00B27C5B">
        <w:rPr>
          <w:i/>
        </w:rPr>
        <w:t>Int J Obes (Lond)</w:t>
      </w:r>
      <w:r w:rsidRPr="00B27C5B">
        <w:t xml:space="preserve"> 2016;40(9):1376-83.</w:t>
      </w:r>
    </w:p>
    <w:p w14:paraId="028A8DC6" w14:textId="77777777" w:rsidR="00B27C5B" w:rsidRPr="00B27C5B" w:rsidRDefault="00B27C5B" w:rsidP="00B27C5B">
      <w:pPr>
        <w:pStyle w:val="EndNoteBibliography"/>
        <w:spacing w:after="0"/>
        <w:ind w:left="720" w:hanging="720"/>
      </w:pPr>
      <w:r w:rsidRPr="00B27C5B">
        <w:t>22. World Health Organization. Consideration of the evidence on childhood obesity for the Commision on Ending Childhood Obesity. Geneva, Switzerland, 2016.</w:t>
      </w:r>
    </w:p>
    <w:p w14:paraId="3E406DAF" w14:textId="77777777" w:rsidR="00B27C5B" w:rsidRPr="00B27C5B" w:rsidRDefault="00B27C5B" w:rsidP="00B27C5B">
      <w:pPr>
        <w:pStyle w:val="EndNoteBibliography"/>
        <w:spacing w:after="0"/>
        <w:ind w:left="720" w:hanging="720"/>
      </w:pPr>
      <w:r w:rsidRPr="00B27C5B">
        <w:t xml:space="preserve">23. Reilly JJ, Kelly J. Long-term impact of overweight and obesity in childhood and adolescence on morbidity and premature mortality in adulthood: systematic review. </w:t>
      </w:r>
      <w:r w:rsidRPr="00B27C5B">
        <w:rPr>
          <w:i/>
        </w:rPr>
        <w:t>Int J Obes (Lond)</w:t>
      </w:r>
      <w:r w:rsidRPr="00B27C5B">
        <w:t xml:space="preserve"> 2011;35(7):891-8.</w:t>
      </w:r>
    </w:p>
    <w:p w14:paraId="10740574" w14:textId="77777777" w:rsidR="00B27C5B" w:rsidRPr="00B27C5B" w:rsidRDefault="00B27C5B" w:rsidP="00B27C5B">
      <w:pPr>
        <w:pStyle w:val="EndNoteBibliography"/>
        <w:spacing w:after="0"/>
        <w:ind w:left="720" w:hanging="720"/>
      </w:pPr>
      <w:r w:rsidRPr="00B27C5B">
        <w:t xml:space="preserve">24. Butte NF, Christiansen E, Sorensen TIA. Energy Imbalance Underlying the Development of Childhood Obesity. </w:t>
      </w:r>
      <w:r w:rsidRPr="00B27C5B">
        <w:rPr>
          <w:i/>
        </w:rPr>
        <w:t>Obesity (Silver Spring)</w:t>
      </w:r>
      <w:r w:rsidRPr="00B27C5B">
        <w:t xml:space="preserve"> 2007;15(12):3056-66.</w:t>
      </w:r>
    </w:p>
    <w:p w14:paraId="1ADBB4AD" w14:textId="77777777" w:rsidR="00B27C5B" w:rsidRPr="00B27C5B" w:rsidRDefault="00B27C5B" w:rsidP="00B27C5B">
      <w:pPr>
        <w:pStyle w:val="EndNoteBibliography"/>
        <w:spacing w:after="0"/>
        <w:ind w:left="720" w:hanging="720"/>
      </w:pPr>
      <w:r w:rsidRPr="00B27C5B">
        <w:t xml:space="preserve">25. Hall KD, Butte NF, Swinburn BA, et al. Dynamics of childhood growth and obesity: development and validation of a quantitative mathematical model. </w:t>
      </w:r>
      <w:r w:rsidRPr="00B27C5B">
        <w:rPr>
          <w:i/>
        </w:rPr>
        <w:t>The Lancet Diabetes &amp; Endocrinology</w:t>
      </w:r>
      <w:r w:rsidRPr="00B27C5B">
        <w:t xml:space="preserve"> 2013;1(2):97-105.</w:t>
      </w:r>
    </w:p>
    <w:p w14:paraId="1E58DAD4" w14:textId="77777777" w:rsidR="00B27C5B" w:rsidRPr="004030F3" w:rsidRDefault="00B27C5B" w:rsidP="00B27C5B">
      <w:pPr>
        <w:pStyle w:val="EndNoteBibliography"/>
        <w:spacing w:after="0"/>
        <w:ind w:left="720" w:hanging="720"/>
      </w:pPr>
      <w:r w:rsidRPr="00B27C5B">
        <w:lastRenderedPageBreak/>
        <w:t xml:space="preserve">26. Moons KG, de Groot JA, Bouwmeester W, et al. Critical appraisal and data extraction for systematic reviews of prediction modelling studies: the CHARMS checklist. </w:t>
      </w:r>
      <w:r w:rsidRPr="004030F3">
        <w:rPr>
          <w:i/>
        </w:rPr>
        <w:t>PLoS Med</w:t>
      </w:r>
      <w:r w:rsidRPr="004030F3">
        <w:t xml:space="preserve"> 2014;11(10):e1001744.</w:t>
      </w:r>
    </w:p>
    <w:p w14:paraId="28B7FF55" w14:textId="77777777" w:rsidR="00B27C5B" w:rsidRPr="004030F3" w:rsidRDefault="00B27C5B" w:rsidP="00B27C5B">
      <w:pPr>
        <w:pStyle w:val="EndNoteBibliography"/>
        <w:spacing w:after="0"/>
        <w:ind w:left="720" w:hanging="720"/>
      </w:pPr>
      <w:r w:rsidRPr="004030F3">
        <w:t xml:space="preserve">27. Collins GS, Reitsma JB, Altman DG, et al. </w:t>
      </w:r>
      <w:r w:rsidRPr="00B27C5B">
        <w:t xml:space="preserve">Transparent Reporting of a multivariable prediction model for Individual Prognosis or Diagnosis (TRIPOD): the TRIPOD statement. </w:t>
      </w:r>
      <w:r w:rsidRPr="004030F3">
        <w:rPr>
          <w:i/>
        </w:rPr>
        <w:t>Ann Intern Med</w:t>
      </w:r>
      <w:r w:rsidRPr="004030F3">
        <w:t xml:space="preserve"> 2015;162(1):55-63.</w:t>
      </w:r>
    </w:p>
    <w:p w14:paraId="44A70DAA" w14:textId="77777777" w:rsidR="00B27C5B" w:rsidRPr="004030F3" w:rsidRDefault="00B27C5B" w:rsidP="00B27C5B">
      <w:pPr>
        <w:pStyle w:val="EndNoteBibliography"/>
        <w:spacing w:after="0"/>
        <w:ind w:left="720" w:hanging="720"/>
      </w:pPr>
      <w:r w:rsidRPr="004030F3">
        <w:t xml:space="preserve">28. Pei Z, Flexeder C, Fuertes E, et al. </w:t>
      </w:r>
      <w:r w:rsidRPr="00B27C5B">
        <w:t xml:space="preserve">Early life risk factors of being overweight at 10 years of age: results of the German birth cohorts GINIplus and LISAplus. </w:t>
      </w:r>
      <w:r w:rsidRPr="004030F3">
        <w:rPr>
          <w:i/>
        </w:rPr>
        <w:t>Eur J Clin Nutr</w:t>
      </w:r>
      <w:r w:rsidRPr="004030F3">
        <w:t xml:space="preserve"> 2013;67(8):855-62.</w:t>
      </w:r>
    </w:p>
    <w:p w14:paraId="360E8D98" w14:textId="77777777" w:rsidR="00B27C5B" w:rsidRPr="00B27C5B" w:rsidRDefault="00B27C5B" w:rsidP="00B27C5B">
      <w:pPr>
        <w:pStyle w:val="EndNoteBibliography"/>
        <w:spacing w:after="0"/>
        <w:ind w:left="720" w:hanging="720"/>
      </w:pPr>
      <w:r w:rsidRPr="004030F3">
        <w:t xml:space="preserve">29. Steur M, Smit HA, Schipper CM, et al. </w:t>
      </w:r>
      <w:r w:rsidRPr="00B27C5B">
        <w:t xml:space="preserve">Predicting the risk of newborn children to become overweight later in childhood: the PIAMA birth cohort study. </w:t>
      </w:r>
      <w:r w:rsidRPr="00B27C5B">
        <w:rPr>
          <w:i/>
        </w:rPr>
        <w:t>Int J Pediatr Obes</w:t>
      </w:r>
      <w:r w:rsidRPr="00B27C5B">
        <w:t xml:space="preserve"> 2011;6(2-2):e170-8.</w:t>
      </w:r>
    </w:p>
    <w:p w14:paraId="217AF97F" w14:textId="77777777" w:rsidR="00B27C5B" w:rsidRPr="00B27C5B" w:rsidRDefault="00B27C5B" w:rsidP="00B27C5B">
      <w:pPr>
        <w:pStyle w:val="EndNoteBibliography"/>
        <w:spacing w:after="0"/>
        <w:ind w:left="720" w:hanging="720"/>
      </w:pPr>
      <w:r w:rsidRPr="00B27C5B">
        <w:t xml:space="preserve">30. Weng SF, Redsell SA, Nathan D, et al. Estimating overweight risk in childhood from predictors during infancy. </w:t>
      </w:r>
      <w:r w:rsidRPr="00B27C5B">
        <w:rPr>
          <w:i/>
        </w:rPr>
        <w:t>Pediatrics</w:t>
      </w:r>
      <w:r w:rsidRPr="00B27C5B">
        <w:t xml:space="preserve"> 2013;132(2):e414-21.</w:t>
      </w:r>
    </w:p>
    <w:p w14:paraId="45EAD31C" w14:textId="77777777" w:rsidR="00B27C5B" w:rsidRPr="004030F3" w:rsidRDefault="00B27C5B" w:rsidP="00B27C5B">
      <w:pPr>
        <w:pStyle w:val="EndNoteBibliography"/>
        <w:spacing w:after="0"/>
        <w:ind w:left="720" w:hanging="720"/>
      </w:pPr>
      <w:r w:rsidRPr="00B27C5B">
        <w:t xml:space="preserve">31. Manios Y, Birbilis M, Moschonis G, et al. Childhood Obesity Risk Evaluation based on perinatal factors and family sociodemographic characteristics: CORE index. </w:t>
      </w:r>
      <w:r w:rsidRPr="004030F3">
        <w:rPr>
          <w:i/>
        </w:rPr>
        <w:t>Eur J Pediatr</w:t>
      </w:r>
      <w:r w:rsidRPr="004030F3">
        <w:t xml:space="preserve"> 2013;172(4):551-5.</w:t>
      </w:r>
    </w:p>
    <w:p w14:paraId="1296D5F1" w14:textId="77777777" w:rsidR="00B27C5B" w:rsidRPr="00B27C5B" w:rsidRDefault="00B27C5B" w:rsidP="00B27C5B">
      <w:pPr>
        <w:pStyle w:val="EndNoteBibliography"/>
        <w:spacing w:after="0"/>
        <w:ind w:left="720" w:hanging="720"/>
      </w:pPr>
      <w:r w:rsidRPr="004030F3">
        <w:lastRenderedPageBreak/>
        <w:t xml:space="preserve">32. Robson JO, Verstraete SG, Shiboski S, et al. </w:t>
      </w:r>
      <w:r w:rsidRPr="00B27C5B">
        <w:t xml:space="preserve">A Risk Score for Childhood Obesity in an Urban Latino Cohort. </w:t>
      </w:r>
      <w:r w:rsidRPr="00B27C5B">
        <w:rPr>
          <w:i/>
        </w:rPr>
        <w:t>J Pediatr</w:t>
      </w:r>
      <w:r w:rsidRPr="00B27C5B">
        <w:t xml:space="preserve"> 2016;172:29-34 e1.</w:t>
      </w:r>
    </w:p>
    <w:p w14:paraId="1C4F87C2" w14:textId="77777777" w:rsidR="00B27C5B" w:rsidRPr="00B27C5B" w:rsidRDefault="00B27C5B" w:rsidP="00B27C5B">
      <w:pPr>
        <w:pStyle w:val="EndNoteBibliography"/>
        <w:spacing w:after="0"/>
        <w:ind w:left="720" w:hanging="720"/>
      </w:pPr>
      <w:r w:rsidRPr="00B27C5B">
        <w:t xml:space="preserve">33. Santorelli G, Petherick ES, Wright J, et al. Developing prediction equations and a mobile phone application to identify infants at risk of obesity. </w:t>
      </w:r>
      <w:r w:rsidRPr="00B27C5B">
        <w:rPr>
          <w:i/>
        </w:rPr>
        <w:t>PLoS One</w:t>
      </w:r>
      <w:r w:rsidRPr="00B27C5B">
        <w:t xml:space="preserve"> 2013;8(8):e71183.</w:t>
      </w:r>
    </w:p>
    <w:p w14:paraId="036B2109" w14:textId="77777777" w:rsidR="00B27C5B" w:rsidRPr="004030F3" w:rsidRDefault="00B27C5B" w:rsidP="00B27C5B">
      <w:pPr>
        <w:pStyle w:val="EndNoteBibliography"/>
        <w:spacing w:after="0"/>
        <w:ind w:left="720" w:hanging="720"/>
      </w:pPr>
      <w:r w:rsidRPr="00B27C5B">
        <w:t xml:space="preserve">34. Druet C, Stettler N, Sharp S, et al. Prediction of childhood obesity by infancy weight gain: an individual-level meta-analysis. </w:t>
      </w:r>
      <w:r w:rsidRPr="004030F3">
        <w:rPr>
          <w:i/>
        </w:rPr>
        <w:t>Paediatr Perinat Epidemiol</w:t>
      </w:r>
      <w:r w:rsidRPr="004030F3">
        <w:t xml:space="preserve"> 2012;26(1):19-26.</w:t>
      </w:r>
    </w:p>
    <w:p w14:paraId="61E4FCAD" w14:textId="77777777" w:rsidR="00B27C5B" w:rsidRPr="00B27C5B" w:rsidRDefault="00B27C5B" w:rsidP="00B27C5B">
      <w:pPr>
        <w:pStyle w:val="EndNoteBibliography"/>
        <w:spacing w:after="0"/>
        <w:ind w:left="720" w:hanging="720"/>
      </w:pPr>
      <w:r w:rsidRPr="004030F3">
        <w:t xml:space="preserve">35. Morandi A, Meyre D, Lobbens S, et al. </w:t>
      </w:r>
      <w:r w:rsidRPr="00B27C5B">
        <w:t xml:space="preserve">Estimation of newborn risk for child or adolescent obesity: lessons from longitudinal birth cohorts. </w:t>
      </w:r>
      <w:r w:rsidRPr="00B27C5B">
        <w:rPr>
          <w:i/>
        </w:rPr>
        <w:t>PLoS One</w:t>
      </w:r>
      <w:r w:rsidRPr="00B27C5B">
        <w:t xml:space="preserve"> 2012;7(11):e49919.</w:t>
      </w:r>
    </w:p>
    <w:p w14:paraId="74DEB93F" w14:textId="77777777" w:rsidR="00B27C5B" w:rsidRPr="00B27C5B" w:rsidRDefault="00B27C5B" w:rsidP="00B27C5B">
      <w:pPr>
        <w:pStyle w:val="EndNoteBibliography"/>
        <w:spacing w:after="0"/>
        <w:ind w:left="720" w:hanging="720"/>
      </w:pPr>
      <w:r w:rsidRPr="00B27C5B">
        <w:t xml:space="preserve">36. Redsell SA, Weng S, Swift JA, et al. Validation, Optimal Threshold Determination, and Clinical Utility of the Infant Risk of Overweight Checklist for Early Prevention of Child Overweight. </w:t>
      </w:r>
      <w:r w:rsidRPr="00B27C5B">
        <w:rPr>
          <w:i/>
        </w:rPr>
        <w:t>Childhood Obesity</w:t>
      </w:r>
      <w:r w:rsidRPr="00B27C5B">
        <w:t xml:space="preserve"> 2016;12(3):202-09.</w:t>
      </w:r>
    </w:p>
    <w:p w14:paraId="3D4A239D" w14:textId="77777777" w:rsidR="00B27C5B" w:rsidRPr="004030F3" w:rsidRDefault="00B27C5B" w:rsidP="00B27C5B">
      <w:pPr>
        <w:pStyle w:val="EndNoteBibliography"/>
        <w:spacing w:after="0"/>
        <w:ind w:left="720" w:hanging="720"/>
      </w:pPr>
      <w:r w:rsidRPr="00B27C5B">
        <w:t xml:space="preserve">37. Manios Y, Vlachopapadopoulou E, Moschonis G, et al. Utility and applicability of the "Childhood Obesity Risk Evaluation" (CORE)-index in predicting obesity in childhood and adolescence in Greece from early life: the "National Action Plan for Public Health". </w:t>
      </w:r>
      <w:r w:rsidRPr="004030F3">
        <w:rPr>
          <w:i/>
        </w:rPr>
        <w:t>Eur J Pediatr</w:t>
      </w:r>
      <w:r w:rsidRPr="004030F3">
        <w:t xml:space="preserve"> 2016;175(12):1989-96.</w:t>
      </w:r>
    </w:p>
    <w:p w14:paraId="75EB0D8D" w14:textId="77777777" w:rsidR="00B27C5B" w:rsidRPr="00B27C5B" w:rsidRDefault="00B27C5B" w:rsidP="00B27C5B">
      <w:pPr>
        <w:pStyle w:val="EndNoteBibliography"/>
        <w:spacing w:after="0"/>
        <w:ind w:left="720" w:hanging="720"/>
      </w:pPr>
      <w:r w:rsidRPr="004030F3">
        <w:lastRenderedPageBreak/>
        <w:t xml:space="preserve">38. Weng SF, Redsell SA, Swift JA, et al. </w:t>
      </w:r>
      <w:r w:rsidRPr="00B27C5B">
        <w:t xml:space="preserve">Systematic review and meta-analyses of risk factors for childhood overweight identifiable during infancy. </w:t>
      </w:r>
      <w:r w:rsidRPr="00B27C5B">
        <w:rPr>
          <w:i/>
        </w:rPr>
        <w:t>Arch Dis Child</w:t>
      </w:r>
      <w:r w:rsidRPr="00B27C5B">
        <w:t xml:space="preserve"> 2012;97(12):1019-26.</w:t>
      </w:r>
    </w:p>
    <w:p w14:paraId="5511617D" w14:textId="77777777" w:rsidR="00B27C5B" w:rsidRPr="004030F3" w:rsidRDefault="00B27C5B" w:rsidP="00B27C5B">
      <w:pPr>
        <w:pStyle w:val="EndNoteBibliography"/>
        <w:spacing w:after="0"/>
        <w:ind w:left="720" w:hanging="720"/>
      </w:pPr>
      <w:r w:rsidRPr="00B27C5B">
        <w:t xml:space="preserve">39. Barker DJP. Fetal origins of coronary heart disease. </w:t>
      </w:r>
      <w:r w:rsidRPr="004030F3">
        <w:rPr>
          <w:i/>
        </w:rPr>
        <w:t>BMJ</w:t>
      </w:r>
      <w:r w:rsidRPr="004030F3">
        <w:t xml:space="preserve"> 1995;311:171-74.</w:t>
      </w:r>
    </w:p>
    <w:p w14:paraId="2F85D8EE" w14:textId="77777777" w:rsidR="00B27C5B" w:rsidRPr="00B27C5B" w:rsidRDefault="00B27C5B" w:rsidP="00B27C5B">
      <w:pPr>
        <w:pStyle w:val="EndNoteBibliography"/>
        <w:spacing w:after="0"/>
        <w:ind w:left="720" w:hanging="720"/>
      </w:pPr>
      <w:r w:rsidRPr="004030F3">
        <w:t xml:space="preserve">40. Harrell Jr FE, Lee KL, Mark DB. </w:t>
      </w:r>
      <w:r w:rsidRPr="00B27C5B">
        <w:t xml:space="preserve">Multivariable prognostic models: Issues in developing models, evaluating assumptions and adequacy, and measuring and reducing errors. </w:t>
      </w:r>
      <w:r w:rsidRPr="00B27C5B">
        <w:rPr>
          <w:i/>
        </w:rPr>
        <w:t>Statistics in Medicine</w:t>
      </w:r>
      <w:r w:rsidRPr="00B27C5B">
        <w:t xml:space="preserve"> 1996;15:361-87.</w:t>
      </w:r>
    </w:p>
    <w:p w14:paraId="76077CDA" w14:textId="77777777" w:rsidR="00B27C5B" w:rsidRPr="004030F3" w:rsidRDefault="00B27C5B" w:rsidP="00B27C5B">
      <w:pPr>
        <w:pStyle w:val="EndNoteBibliography"/>
        <w:spacing w:after="0"/>
        <w:ind w:left="720" w:hanging="720"/>
      </w:pPr>
      <w:r w:rsidRPr="00B27C5B">
        <w:t xml:space="preserve">41. Burton A, Altman DG. Missing covariate data within cancer prognostic studies: a review of current reporting and proposed guidelines. </w:t>
      </w:r>
      <w:r w:rsidRPr="004030F3">
        <w:rPr>
          <w:i/>
        </w:rPr>
        <w:t>Br J Cancer</w:t>
      </w:r>
      <w:r w:rsidRPr="004030F3">
        <w:t xml:space="preserve"> 2004;91(1):4-8.</w:t>
      </w:r>
    </w:p>
    <w:p w14:paraId="1ACD2BEB" w14:textId="77777777" w:rsidR="00B27C5B" w:rsidRPr="00B27C5B" w:rsidRDefault="00B27C5B" w:rsidP="00B27C5B">
      <w:pPr>
        <w:pStyle w:val="EndNoteBibliography"/>
        <w:spacing w:after="0"/>
        <w:ind w:left="720" w:hanging="720"/>
      </w:pPr>
      <w:r w:rsidRPr="004030F3">
        <w:t xml:space="preserve">42. Spratt M, Carpenter J, Sterne JA, et al. </w:t>
      </w:r>
      <w:r w:rsidRPr="00B27C5B">
        <w:t xml:space="preserve">Strategies for multiple imputation in longitudinal studies. </w:t>
      </w:r>
      <w:r w:rsidRPr="00B27C5B">
        <w:rPr>
          <w:i/>
        </w:rPr>
        <w:t>Am J Epidemiol</w:t>
      </w:r>
      <w:r w:rsidRPr="00B27C5B">
        <w:t xml:space="preserve"> 2010;172(4):478-87.</w:t>
      </w:r>
    </w:p>
    <w:p w14:paraId="34B372A3" w14:textId="77777777" w:rsidR="00B27C5B" w:rsidRPr="00B27C5B" w:rsidRDefault="00B27C5B" w:rsidP="00B27C5B">
      <w:pPr>
        <w:pStyle w:val="EndNoteBibliography"/>
        <w:spacing w:after="0"/>
        <w:ind w:left="720" w:hanging="720"/>
      </w:pPr>
      <w:r w:rsidRPr="00B27C5B">
        <w:t xml:space="preserve">43. Little RJA. Regression With Missing X's: A Review. </w:t>
      </w:r>
      <w:r w:rsidRPr="00B27C5B">
        <w:rPr>
          <w:i/>
        </w:rPr>
        <w:t>Journal of the American Statistical Association</w:t>
      </w:r>
      <w:r w:rsidRPr="00B27C5B">
        <w:t xml:space="preserve"> 1992;87(420):1227-37.</w:t>
      </w:r>
    </w:p>
    <w:p w14:paraId="1D9F0077" w14:textId="77777777" w:rsidR="00B27C5B" w:rsidRPr="00B27C5B" w:rsidRDefault="00B27C5B" w:rsidP="00B27C5B">
      <w:pPr>
        <w:pStyle w:val="EndNoteBibliography"/>
        <w:spacing w:after="0"/>
        <w:ind w:left="720" w:hanging="720"/>
      </w:pPr>
      <w:r w:rsidRPr="00B27C5B">
        <w:t xml:space="preserve">44. Faraggi D, Simon R. A simulation study of cross-validation for selecting an optimal cutpoint in univariate survival analysis. </w:t>
      </w:r>
      <w:r w:rsidRPr="00B27C5B">
        <w:rPr>
          <w:i/>
        </w:rPr>
        <w:t>Statistics in Medicine</w:t>
      </w:r>
      <w:r w:rsidRPr="00B27C5B">
        <w:t xml:space="preserve"> 1996;15:2203-13.</w:t>
      </w:r>
    </w:p>
    <w:p w14:paraId="1D80E6FC" w14:textId="77777777" w:rsidR="00B27C5B" w:rsidRPr="00B27C5B" w:rsidRDefault="00B27C5B" w:rsidP="00B27C5B">
      <w:pPr>
        <w:pStyle w:val="EndNoteBibliography"/>
        <w:spacing w:after="0"/>
        <w:ind w:left="720" w:hanging="720"/>
      </w:pPr>
      <w:r w:rsidRPr="00B27C5B">
        <w:t xml:space="preserve">45. Becher H. The concept of residual confounding in regression models and some applications. </w:t>
      </w:r>
      <w:r w:rsidRPr="00B27C5B">
        <w:rPr>
          <w:i/>
        </w:rPr>
        <w:t>Statistics in Medicine</w:t>
      </w:r>
      <w:r w:rsidRPr="00B27C5B">
        <w:t xml:space="preserve"> 1992;11(13):1747-58.</w:t>
      </w:r>
    </w:p>
    <w:p w14:paraId="6A964BC0" w14:textId="77777777" w:rsidR="00B27C5B" w:rsidRPr="00B27C5B" w:rsidRDefault="00B27C5B" w:rsidP="00B27C5B">
      <w:pPr>
        <w:pStyle w:val="EndNoteBibliography"/>
        <w:spacing w:after="0"/>
        <w:ind w:left="720" w:hanging="720"/>
      </w:pPr>
      <w:r w:rsidRPr="00B27C5B">
        <w:lastRenderedPageBreak/>
        <w:t xml:space="preserve">46. Austin PC, Brunner LJ. Inflation of the type I error rate when a continuous confounding variable is categorized in logistic regression analyses. </w:t>
      </w:r>
      <w:r w:rsidRPr="00B27C5B">
        <w:rPr>
          <w:i/>
        </w:rPr>
        <w:t>Statistics in Medicine</w:t>
      </w:r>
      <w:r w:rsidRPr="00B27C5B">
        <w:t xml:space="preserve"> 2004;23:1159-78.</w:t>
      </w:r>
    </w:p>
    <w:p w14:paraId="250B8683" w14:textId="77777777" w:rsidR="00B27C5B" w:rsidRPr="00B27C5B" w:rsidRDefault="00B27C5B" w:rsidP="00B27C5B">
      <w:pPr>
        <w:pStyle w:val="EndNoteBibliography"/>
        <w:spacing w:after="0"/>
        <w:ind w:left="720" w:hanging="720"/>
      </w:pPr>
      <w:r w:rsidRPr="00B27C5B">
        <w:t xml:space="preserve">47. Royston P, Altman DG, Sauerbrei W. Dichotomizing continuous predictors in multiple regression: a bad idea. </w:t>
      </w:r>
      <w:r w:rsidRPr="00B27C5B">
        <w:rPr>
          <w:i/>
        </w:rPr>
        <w:t>Stat Med</w:t>
      </w:r>
      <w:r w:rsidRPr="00B27C5B">
        <w:t xml:space="preserve"> 2006;25(1):127-41.</w:t>
      </w:r>
    </w:p>
    <w:p w14:paraId="281CAF81" w14:textId="77777777" w:rsidR="00B27C5B" w:rsidRPr="00B27C5B" w:rsidRDefault="00B27C5B" w:rsidP="00B27C5B">
      <w:pPr>
        <w:pStyle w:val="EndNoteBibliography"/>
        <w:spacing w:after="0"/>
        <w:ind w:left="720" w:hanging="720"/>
      </w:pPr>
      <w:r w:rsidRPr="00B27C5B">
        <w:t xml:space="preserve">48. Royston P, Altman DG. Regression using Fractional Polynomials of Continuous Covariates: Parsimonious  Parametric Modelling. </w:t>
      </w:r>
      <w:r w:rsidRPr="00B27C5B">
        <w:rPr>
          <w:i/>
        </w:rPr>
        <w:t>Applied Statistics</w:t>
      </w:r>
      <w:r w:rsidRPr="00B27C5B">
        <w:t xml:space="preserve"> 1994;43(3):429-67.</w:t>
      </w:r>
    </w:p>
    <w:p w14:paraId="779EBC7E" w14:textId="77777777" w:rsidR="00B27C5B" w:rsidRPr="00B27C5B" w:rsidRDefault="00B27C5B" w:rsidP="00B27C5B">
      <w:pPr>
        <w:pStyle w:val="EndNoteBibliography"/>
        <w:spacing w:after="0"/>
        <w:ind w:left="720" w:hanging="720"/>
      </w:pPr>
      <w:r w:rsidRPr="00B27C5B">
        <w:t>49. National Institute of Health and Care Excellence. Weight management before, during and after pregnancy. Manchester, UK: National Institute of Health and Care Excellence, 2010.</w:t>
      </w:r>
    </w:p>
    <w:p w14:paraId="56B4D238" w14:textId="77777777" w:rsidR="00B27C5B" w:rsidRPr="00B27C5B" w:rsidRDefault="00B27C5B" w:rsidP="00B27C5B">
      <w:pPr>
        <w:pStyle w:val="EndNoteBibliography"/>
        <w:spacing w:after="0"/>
        <w:ind w:left="720" w:hanging="720"/>
      </w:pPr>
      <w:r w:rsidRPr="00B27C5B">
        <w:t xml:space="preserve">50. Austin PC, Tu JV. Automated variable selection methods for logistic regression produced unstable models for predicting acute myocardial infarction mortality. </w:t>
      </w:r>
      <w:r w:rsidRPr="00B27C5B">
        <w:rPr>
          <w:i/>
        </w:rPr>
        <w:t>J Clin Epidemiol</w:t>
      </w:r>
      <w:r w:rsidRPr="00B27C5B">
        <w:t xml:space="preserve"> 2004;57(11):1138-46.</w:t>
      </w:r>
    </w:p>
    <w:p w14:paraId="27A3BAB1" w14:textId="77777777" w:rsidR="00B27C5B" w:rsidRPr="00B27C5B" w:rsidRDefault="00B27C5B" w:rsidP="00B27C5B">
      <w:pPr>
        <w:pStyle w:val="EndNoteBibliography"/>
        <w:spacing w:after="0"/>
        <w:ind w:left="720" w:hanging="720"/>
      </w:pPr>
      <w:r w:rsidRPr="00B27C5B">
        <w:t xml:space="preserve">51. Collins GS, Mallett S, Omar O, et al. Developing risk prediction models for type 2 diabetes: a systematic review of methodology and reporting. </w:t>
      </w:r>
      <w:r w:rsidRPr="00B27C5B">
        <w:rPr>
          <w:i/>
        </w:rPr>
        <w:t>BMC Medicine</w:t>
      </w:r>
      <w:r w:rsidRPr="00B27C5B">
        <w:t xml:space="preserve"> 2011;9(103).</w:t>
      </w:r>
    </w:p>
    <w:p w14:paraId="599C579E" w14:textId="77777777" w:rsidR="00B27C5B" w:rsidRPr="00B27C5B" w:rsidRDefault="00B27C5B" w:rsidP="00B27C5B">
      <w:pPr>
        <w:pStyle w:val="EndNoteBibliography"/>
        <w:spacing w:after="0"/>
        <w:ind w:left="720" w:hanging="720"/>
      </w:pPr>
      <w:r w:rsidRPr="00B27C5B">
        <w:lastRenderedPageBreak/>
        <w:t xml:space="preserve">52. Steyerberg EW, Eijkemans MJC, Habbema JDF. Stepwise Selection in Small Data Sets: A Simulation Study of Bias in Logistic Regression Analysis. </w:t>
      </w:r>
      <w:r w:rsidRPr="00B27C5B">
        <w:rPr>
          <w:i/>
        </w:rPr>
        <w:t>Journal of Clinical Epidemiology</w:t>
      </w:r>
      <w:r w:rsidRPr="00B27C5B">
        <w:t xml:space="preserve"> 1999;52(10):935-42.</w:t>
      </w:r>
    </w:p>
    <w:p w14:paraId="14A54CBB" w14:textId="77777777" w:rsidR="00B27C5B" w:rsidRPr="00B27C5B" w:rsidRDefault="00B27C5B" w:rsidP="00B27C5B">
      <w:pPr>
        <w:pStyle w:val="EndNoteBibliography"/>
        <w:spacing w:after="0"/>
        <w:ind w:left="720" w:hanging="720"/>
      </w:pPr>
      <w:r w:rsidRPr="00B27C5B">
        <w:t xml:space="preserve">53. Altman DG, Royston P. What do we mean by validating a prognostic model. </w:t>
      </w:r>
      <w:r w:rsidRPr="00B27C5B">
        <w:rPr>
          <w:i/>
        </w:rPr>
        <w:t>Statistics in Medicine</w:t>
      </w:r>
      <w:r w:rsidRPr="00B27C5B">
        <w:t xml:space="preserve"> 2000;19:453-73.</w:t>
      </w:r>
    </w:p>
    <w:p w14:paraId="799E13A8" w14:textId="77777777" w:rsidR="00B27C5B" w:rsidRPr="00B27C5B" w:rsidRDefault="00B27C5B" w:rsidP="00B27C5B">
      <w:pPr>
        <w:pStyle w:val="EndNoteBibliography"/>
        <w:spacing w:after="0"/>
        <w:ind w:left="720" w:hanging="720"/>
      </w:pPr>
      <w:r w:rsidRPr="00B27C5B">
        <w:t xml:space="preserve">54. Altman DG, Vergouwe Y, Royston P, et al. Prognosis and prognostic research: validating a prognostic model. </w:t>
      </w:r>
      <w:r w:rsidRPr="00B27C5B">
        <w:rPr>
          <w:i/>
        </w:rPr>
        <w:t>BMJ</w:t>
      </w:r>
      <w:r w:rsidRPr="00B27C5B">
        <w:t xml:space="preserve"> 2009;338.</w:t>
      </w:r>
    </w:p>
    <w:p w14:paraId="0197D3C9" w14:textId="77777777" w:rsidR="00B27C5B" w:rsidRPr="00B27C5B" w:rsidRDefault="00B27C5B" w:rsidP="00B27C5B">
      <w:pPr>
        <w:pStyle w:val="EndNoteBibliography"/>
        <w:ind w:left="720" w:hanging="720"/>
      </w:pPr>
      <w:r w:rsidRPr="00B27C5B">
        <w:t xml:space="preserve">55. Hirsch RP. Validation Samples. </w:t>
      </w:r>
      <w:r w:rsidRPr="00B27C5B">
        <w:rPr>
          <w:i/>
        </w:rPr>
        <w:t>Biometrics</w:t>
      </w:r>
      <w:r w:rsidRPr="00B27C5B">
        <w:t xml:space="preserve"> 1991;47(3):1193-94.</w:t>
      </w:r>
    </w:p>
    <w:p w14:paraId="0FA30622" w14:textId="7D7EB94E" w:rsidR="00C311DD" w:rsidRDefault="000E582B" w:rsidP="007755B7">
      <w:pPr>
        <w:suppressLineNumbers/>
      </w:pPr>
      <w:r w:rsidRPr="004D459D">
        <w:fldChar w:fldCharType="end"/>
      </w:r>
    </w:p>
    <w:p w14:paraId="33F62BE0" w14:textId="77777777" w:rsidR="00C311DD" w:rsidRDefault="00C311DD" w:rsidP="007755B7">
      <w:pPr>
        <w:suppressLineNumbers/>
        <w:sectPr w:rsidR="00C311DD">
          <w:footerReference w:type="default" r:id="rId9"/>
          <w:pgSz w:w="11906" w:h="16838"/>
          <w:pgMar w:top="1440" w:right="1440" w:bottom="1440" w:left="1440" w:header="708" w:footer="708" w:gutter="0"/>
          <w:lnNumType w:countBy="1" w:restart="continuous"/>
          <w:cols w:space="708"/>
          <w:docGrid w:linePitch="360"/>
        </w:sectPr>
      </w:pPr>
    </w:p>
    <w:p w14:paraId="05FDF96F" w14:textId="77777777" w:rsidR="00C311DD" w:rsidRPr="00C311DD" w:rsidRDefault="00C311DD" w:rsidP="007755B7">
      <w:pPr>
        <w:suppressLineNumbers/>
        <w:spacing w:after="160" w:line="259" w:lineRule="auto"/>
      </w:pPr>
      <w:r w:rsidRPr="00C311DD">
        <w:lastRenderedPageBreak/>
        <w:t>Table 1: Summary of prediction models</w:t>
      </w:r>
      <w:r w:rsidR="00923DE1">
        <w:t xml:space="preserve"> in the included studies</w:t>
      </w:r>
    </w:p>
    <w:tbl>
      <w:tblPr>
        <w:tblStyle w:val="TableGrid"/>
        <w:tblW w:w="0" w:type="auto"/>
        <w:tblLook w:val="04A0" w:firstRow="1" w:lastRow="0" w:firstColumn="1" w:lastColumn="0" w:noHBand="0" w:noVBand="1"/>
      </w:tblPr>
      <w:tblGrid>
        <w:gridCol w:w="1117"/>
        <w:gridCol w:w="1184"/>
        <w:gridCol w:w="1361"/>
        <w:gridCol w:w="1361"/>
        <w:gridCol w:w="1439"/>
        <w:gridCol w:w="1266"/>
        <w:gridCol w:w="1395"/>
        <w:gridCol w:w="1018"/>
        <w:gridCol w:w="1261"/>
        <w:gridCol w:w="1295"/>
        <w:gridCol w:w="1261"/>
      </w:tblGrid>
      <w:tr w:rsidR="00C311DD" w:rsidRPr="0001741F" w14:paraId="243AB7B5" w14:textId="77777777">
        <w:tc>
          <w:tcPr>
            <w:tcW w:w="1114" w:type="dxa"/>
            <w:tcBorders>
              <w:left w:val="nil"/>
              <w:right w:val="nil"/>
            </w:tcBorders>
            <w:vAlign w:val="center"/>
          </w:tcPr>
          <w:p w14:paraId="7B56CE9E"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Author, year</w:t>
            </w:r>
          </w:p>
        </w:tc>
        <w:tc>
          <w:tcPr>
            <w:tcW w:w="1182" w:type="dxa"/>
            <w:tcBorders>
              <w:left w:val="nil"/>
              <w:right w:val="nil"/>
            </w:tcBorders>
            <w:vAlign w:val="center"/>
          </w:tcPr>
          <w:p w14:paraId="4C41858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Druet</w:t>
            </w:r>
            <w:r w:rsidRPr="0001741F">
              <w:rPr>
                <w:rFonts w:ascii="Arial" w:hAnsi="Arial" w:cs="Arial"/>
                <w:color w:val="000000"/>
                <w:sz w:val="20"/>
                <w:szCs w:val="20"/>
              </w:rPr>
              <w:br/>
              <w:t>2012</w:t>
            </w:r>
          </w:p>
        </w:tc>
        <w:tc>
          <w:tcPr>
            <w:tcW w:w="1259" w:type="dxa"/>
            <w:tcBorders>
              <w:left w:val="nil"/>
              <w:right w:val="nil"/>
            </w:tcBorders>
            <w:vAlign w:val="center"/>
          </w:tcPr>
          <w:p w14:paraId="08AD395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Manios</w:t>
            </w:r>
            <w:r w:rsidRPr="0001741F">
              <w:rPr>
                <w:rFonts w:ascii="Arial" w:hAnsi="Arial" w:cs="Arial"/>
                <w:color w:val="000000"/>
                <w:sz w:val="20"/>
                <w:szCs w:val="20"/>
              </w:rPr>
              <w:br/>
              <w:t>2013</w:t>
            </w:r>
          </w:p>
        </w:tc>
        <w:tc>
          <w:tcPr>
            <w:tcW w:w="1358" w:type="dxa"/>
            <w:tcBorders>
              <w:left w:val="nil"/>
              <w:right w:val="nil"/>
            </w:tcBorders>
            <w:vAlign w:val="center"/>
          </w:tcPr>
          <w:p w14:paraId="787D33D0"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Manios</w:t>
            </w:r>
            <w:r w:rsidRPr="0001741F">
              <w:rPr>
                <w:rFonts w:ascii="Arial" w:hAnsi="Arial" w:cs="Arial"/>
                <w:color w:val="000000"/>
                <w:sz w:val="20"/>
                <w:szCs w:val="20"/>
              </w:rPr>
              <w:br/>
              <w:t>2016</w:t>
            </w:r>
          </w:p>
        </w:tc>
        <w:tc>
          <w:tcPr>
            <w:tcW w:w="1358" w:type="dxa"/>
            <w:tcBorders>
              <w:left w:val="nil"/>
              <w:right w:val="nil"/>
            </w:tcBorders>
            <w:vAlign w:val="center"/>
          </w:tcPr>
          <w:p w14:paraId="7639ACC4"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Morandi</w:t>
            </w:r>
            <w:r w:rsidRPr="0001741F">
              <w:rPr>
                <w:rFonts w:ascii="Arial" w:hAnsi="Arial" w:cs="Arial"/>
                <w:color w:val="000000"/>
                <w:sz w:val="20"/>
                <w:szCs w:val="20"/>
              </w:rPr>
              <w:br/>
              <w:t>2012</w:t>
            </w:r>
          </w:p>
        </w:tc>
        <w:tc>
          <w:tcPr>
            <w:tcW w:w="1358" w:type="dxa"/>
            <w:tcBorders>
              <w:left w:val="nil"/>
              <w:right w:val="nil"/>
            </w:tcBorders>
            <w:vAlign w:val="center"/>
          </w:tcPr>
          <w:p w14:paraId="1DA5E54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ei</w:t>
            </w:r>
            <w:r w:rsidRPr="0001741F">
              <w:rPr>
                <w:rFonts w:ascii="Arial" w:hAnsi="Arial" w:cs="Arial"/>
                <w:color w:val="000000"/>
                <w:sz w:val="20"/>
                <w:szCs w:val="20"/>
              </w:rPr>
              <w:br/>
              <w:t>2013</w:t>
            </w:r>
          </w:p>
        </w:tc>
        <w:tc>
          <w:tcPr>
            <w:tcW w:w="1259" w:type="dxa"/>
            <w:tcBorders>
              <w:left w:val="nil"/>
              <w:right w:val="nil"/>
            </w:tcBorders>
            <w:vAlign w:val="center"/>
          </w:tcPr>
          <w:p w14:paraId="005A657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Redsell</w:t>
            </w:r>
            <w:r w:rsidRPr="0001741F">
              <w:rPr>
                <w:rFonts w:ascii="Arial" w:hAnsi="Arial" w:cs="Arial"/>
                <w:color w:val="000000"/>
                <w:sz w:val="20"/>
                <w:szCs w:val="20"/>
              </w:rPr>
              <w:br/>
              <w:t>2016</w:t>
            </w:r>
          </w:p>
        </w:tc>
        <w:tc>
          <w:tcPr>
            <w:tcW w:w="1259" w:type="dxa"/>
            <w:tcBorders>
              <w:left w:val="nil"/>
              <w:right w:val="nil"/>
            </w:tcBorders>
            <w:vAlign w:val="center"/>
          </w:tcPr>
          <w:p w14:paraId="26F312F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Robson </w:t>
            </w:r>
            <w:r w:rsidRPr="0001741F">
              <w:rPr>
                <w:rFonts w:ascii="Arial" w:hAnsi="Arial" w:cs="Arial"/>
                <w:color w:val="000000"/>
                <w:sz w:val="20"/>
                <w:szCs w:val="20"/>
              </w:rPr>
              <w:br/>
              <w:t>2016</w:t>
            </w:r>
          </w:p>
        </w:tc>
        <w:tc>
          <w:tcPr>
            <w:tcW w:w="1259" w:type="dxa"/>
            <w:tcBorders>
              <w:left w:val="nil"/>
              <w:right w:val="nil"/>
            </w:tcBorders>
            <w:vAlign w:val="center"/>
          </w:tcPr>
          <w:p w14:paraId="562B894A"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Santorelli</w:t>
            </w:r>
            <w:r w:rsidRPr="0001741F">
              <w:rPr>
                <w:rFonts w:ascii="Arial" w:hAnsi="Arial" w:cs="Arial"/>
                <w:color w:val="000000"/>
                <w:sz w:val="20"/>
                <w:szCs w:val="20"/>
              </w:rPr>
              <w:br/>
              <w:t>2013</w:t>
            </w:r>
          </w:p>
        </w:tc>
        <w:tc>
          <w:tcPr>
            <w:tcW w:w="1293" w:type="dxa"/>
            <w:tcBorders>
              <w:left w:val="nil"/>
              <w:right w:val="nil"/>
            </w:tcBorders>
            <w:vAlign w:val="center"/>
          </w:tcPr>
          <w:p w14:paraId="5F3EB1E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Steur</w:t>
            </w:r>
            <w:r w:rsidRPr="0001741F">
              <w:rPr>
                <w:rFonts w:ascii="Arial" w:hAnsi="Arial" w:cs="Arial"/>
                <w:color w:val="000000"/>
                <w:sz w:val="20"/>
                <w:szCs w:val="20"/>
              </w:rPr>
              <w:br/>
              <w:t>2011</w:t>
            </w:r>
          </w:p>
        </w:tc>
        <w:tc>
          <w:tcPr>
            <w:tcW w:w="1259" w:type="dxa"/>
            <w:tcBorders>
              <w:left w:val="nil"/>
              <w:right w:val="nil"/>
            </w:tcBorders>
            <w:vAlign w:val="center"/>
          </w:tcPr>
          <w:p w14:paraId="033BB27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eng</w:t>
            </w:r>
            <w:r w:rsidRPr="0001741F">
              <w:rPr>
                <w:rFonts w:ascii="Arial" w:hAnsi="Arial" w:cs="Arial"/>
                <w:color w:val="000000"/>
                <w:sz w:val="20"/>
                <w:szCs w:val="20"/>
              </w:rPr>
              <w:br/>
              <w:t>2013</w:t>
            </w:r>
          </w:p>
        </w:tc>
      </w:tr>
      <w:tr w:rsidR="00C311DD" w:rsidRPr="0001741F" w14:paraId="2C9478B3" w14:textId="77777777">
        <w:tc>
          <w:tcPr>
            <w:tcW w:w="1114" w:type="dxa"/>
            <w:tcBorders>
              <w:left w:val="nil"/>
              <w:right w:val="nil"/>
            </w:tcBorders>
            <w:vAlign w:val="center"/>
          </w:tcPr>
          <w:p w14:paraId="7BA655DF"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N, derivation</w:t>
            </w:r>
          </w:p>
        </w:tc>
        <w:tc>
          <w:tcPr>
            <w:tcW w:w="1182" w:type="dxa"/>
            <w:tcBorders>
              <w:left w:val="nil"/>
              <w:right w:val="nil"/>
            </w:tcBorders>
            <w:vAlign w:val="center"/>
          </w:tcPr>
          <w:p w14:paraId="373948E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8236</w:t>
            </w:r>
          </w:p>
        </w:tc>
        <w:tc>
          <w:tcPr>
            <w:tcW w:w="1259" w:type="dxa"/>
            <w:tcBorders>
              <w:left w:val="nil"/>
              <w:right w:val="nil"/>
            </w:tcBorders>
            <w:vAlign w:val="center"/>
          </w:tcPr>
          <w:p w14:paraId="2BAF316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294</w:t>
            </w:r>
          </w:p>
        </w:tc>
        <w:tc>
          <w:tcPr>
            <w:tcW w:w="1358" w:type="dxa"/>
            <w:tcBorders>
              <w:left w:val="nil"/>
              <w:right w:val="nil"/>
            </w:tcBorders>
            <w:vAlign w:val="center"/>
          </w:tcPr>
          <w:p w14:paraId="7B07ABB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358" w:type="dxa"/>
            <w:tcBorders>
              <w:left w:val="nil"/>
              <w:right w:val="nil"/>
            </w:tcBorders>
            <w:vAlign w:val="center"/>
          </w:tcPr>
          <w:p w14:paraId="705451A4"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4032</w:t>
            </w:r>
          </w:p>
        </w:tc>
        <w:tc>
          <w:tcPr>
            <w:tcW w:w="1358" w:type="dxa"/>
            <w:tcBorders>
              <w:left w:val="nil"/>
              <w:right w:val="nil"/>
            </w:tcBorders>
            <w:vAlign w:val="center"/>
          </w:tcPr>
          <w:p w14:paraId="6DCCF4A4" w14:textId="668C9DA7" w:rsidR="00C311DD" w:rsidRPr="0001741F" w:rsidRDefault="00B87465" w:rsidP="00C311DD">
            <w:pPr>
              <w:spacing w:after="0" w:line="240" w:lineRule="auto"/>
              <w:jc w:val="center"/>
              <w:rPr>
                <w:rFonts w:ascii="Arial" w:hAnsi="Arial" w:cs="Arial"/>
                <w:color w:val="000000"/>
                <w:sz w:val="20"/>
                <w:szCs w:val="20"/>
              </w:rPr>
            </w:pPr>
            <w:r>
              <w:rPr>
                <w:rFonts w:ascii="Arial" w:hAnsi="Arial" w:cs="Arial"/>
                <w:color w:val="000000"/>
                <w:sz w:val="20"/>
                <w:szCs w:val="20"/>
              </w:rPr>
              <w:t>1515</w:t>
            </w:r>
          </w:p>
        </w:tc>
        <w:tc>
          <w:tcPr>
            <w:tcW w:w="1259" w:type="dxa"/>
            <w:tcBorders>
              <w:left w:val="nil"/>
              <w:right w:val="nil"/>
            </w:tcBorders>
            <w:vAlign w:val="center"/>
          </w:tcPr>
          <w:p w14:paraId="6AD21F5A"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1A09AF91"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166</w:t>
            </w:r>
          </w:p>
        </w:tc>
        <w:tc>
          <w:tcPr>
            <w:tcW w:w="1259" w:type="dxa"/>
            <w:tcBorders>
              <w:left w:val="nil"/>
              <w:right w:val="nil"/>
            </w:tcBorders>
            <w:vAlign w:val="center"/>
          </w:tcPr>
          <w:p w14:paraId="00A10880"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1868</w:t>
            </w:r>
          </w:p>
        </w:tc>
        <w:tc>
          <w:tcPr>
            <w:tcW w:w="1293" w:type="dxa"/>
            <w:tcBorders>
              <w:left w:val="nil"/>
              <w:right w:val="nil"/>
            </w:tcBorders>
            <w:vAlign w:val="center"/>
          </w:tcPr>
          <w:p w14:paraId="3CCFBA2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1687</w:t>
            </w:r>
          </w:p>
        </w:tc>
        <w:tc>
          <w:tcPr>
            <w:tcW w:w="1259" w:type="dxa"/>
            <w:tcBorders>
              <w:left w:val="nil"/>
              <w:right w:val="nil"/>
            </w:tcBorders>
            <w:vAlign w:val="center"/>
          </w:tcPr>
          <w:p w14:paraId="0825C8C9" w14:textId="799B923C" w:rsidR="00C311DD" w:rsidRPr="0001741F" w:rsidRDefault="00B87465" w:rsidP="00C311DD">
            <w:pPr>
              <w:spacing w:after="0" w:line="240" w:lineRule="auto"/>
              <w:jc w:val="center"/>
              <w:rPr>
                <w:rFonts w:ascii="Arial" w:hAnsi="Arial" w:cs="Arial"/>
                <w:color w:val="000000"/>
                <w:sz w:val="20"/>
                <w:szCs w:val="20"/>
              </w:rPr>
            </w:pPr>
            <w:r>
              <w:rPr>
                <w:rFonts w:ascii="Arial" w:hAnsi="Arial" w:cs="Arial"/>
                <w:color w:val="000000"/>
                <w:sz w:val="20"/>
                <w:szCs w:val="20"/>
              </w:rPr>
              <w:t>10810</w:t>
            </w:r>
          </w:p>
        </w:tc>
      </w:tr>
      <w:tr w:rsidR="00C311DD" w:rsidRPr="0001741F" w14:paraId="2E07E369" w14:textId="77777777">
        <w:tc>
          <w:tcPr>
            <w:tcW w:w="1114" w:type="dxa"/>
            <w:tcBorders>
              <w:left w:val="nil"/>
              <w:right w:val="nil"/>
            </w:tcBorders>
            <w:vAlign w:val="center"/>
          </w:tcPr>
          <w:p w14:paraId="56E72EE9"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N, validation</w:t>
            </w:r>
          </w:p>
        </w:tc>
        <w:tc>
          <w:tcPr>
            <w:tcW w:w="1182" w:type="dxa"/>
            <w:tcBorders>
              <w:left w:val="nil"/>
              <w:right w:val="nil"/>
            </w:tcBorders>
            <w:vAlign w:val="center"/>
          </w:tcPr>
          <w:p w14:paraId="7DFF903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8236</w:t>
            </w:r>
          </w:p>
        </w:tc>
        <w:tc>
          <w:tcPr>
            <w:tcW w:w="1259" w:type="dxa"/>
            <w:tcBorders>
              <w:left w:val="nil"/>
              <w:right w:val="nil"/>
            </w:tcBorders>
            <w:vAlign w:val="center"/>
          </w:tcPr>
          <w:p w14:paraId="504C533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358" w:type="dxa"/>
            <w:tcBorders>
              <w:left w:val="nil"/>
              <w:right w:val="nil"/>
            </w:tcBorders>
            <w:vAlign w:val="center"/>
          </w:tcPr>
          <w:p w14:paraId="1B21388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5946</w:t>
            </w:r>
          </w:p>
        </w:tc>
        <w:tc>
          <w:tcPr>
            <w:tcW w:w="1358" w:type="dxa"/>
            <w:tcBorders>
              <w:left w:val="nil"/>
              <w:right w:val="nil"/>
            </w:tcBorders>
            <w:vAlign w:val="center"/>
          </w:tcPr>
          <w:p w14:paraId="64825AD3" w14:textId="019D2EB7" w:rsidR="00C311DD" w:rsidRPr="0001741F" w:rsidRDefault="00C311DD" w:rsidP="00B87465">
            <w:pPr>
              <w:spacing w:after="0" w:line="240" w:lineRule="auto"/>
              <w:jc w:val="center"/>
              <w:rPr>
                <w:rFonts w:ascii="Arial" w:hAnsi="Arial" w:cs="Arial"/>
                <w:color w:val="000000"/>
                <w:sz w:val="20"/>
                <w:szCs w:val="20"/>
              </w:rPr>
            </w:pPr>
            <w:r w:rsidRPr="0001741F">
              <w:rPr>
                <w:rFonts w:ascii="Arial" w:hAnsi="Arial" w:cs="Arial"/>
                <w:color w:val="000000"/>
                <w:sz w:val="20"/>
                <w:szCs w:val="20"/>
              </w:rPr>
              <w:t>1503</w:t>
            </w:r>
          </w:p>
        </w:tc>
        <w:tc>
          <w:tcPr>
            <w:tcW w:w="1358" w:type="dxa"/>
            <w:tcBorders>
              <w:left w:val="nil"/>
              <w:right w:val="nil"/>
            </w:tcBorders>
            <w:vAlign w:val="center"/>
          </w:tcPr>
          <w:p w14:paraId="77E32AF0"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757</w:t>
            </w:r>
          </w:p>
        </w:tc>
        <w:tc>
          <w:tcPr>
            <w:tcW w:w="1259" w:type="dxa"/>
            <w:tcBorders>
              <w:left w:val="nil"/>
              <w:right w:val="nil"/>
            </w:tcBorders>
            <w:vAlign w:val="center"/>
          </w:tcPr>
          <w:p w14:paraId="60F334A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980</w:t>
            </w:r>
          </w:p>
        </w:tc>
        <w:tc>
          <w:tcPr>
            <w:tcW w:w="1259" w:type="dxa"/>
            <w:tcBorders>
              <w:left w:val="nil"/>
              <w:right w:val="nil"/>
            </w:tcBorders>
            <w:vAlign w:val="center"/>
          </w:tcPr>
          <w:p w14:paraId="6D386B2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w:t>
            </w:r>
          </w:p>
        </w:tc>
        <w:tc>
          <w:tcPr>
            <w:tcW w:w="1259" w:type="dxa"/>
            <w:tcBorders>
              <w:left w:val="nil"/>
              <w:right w:val="nil"/>
            </w:tcBorders>
            <w:vAlign w:val="center"/>
          </w:tcPr>
          <w:p w14:paraId="2873614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867-880</w:t>
            </w:r>
          </w:p>
        </w:tc>
        <w:tc>
          <w:tcPr>
            <w:tcW w:w="1293" w:type="dxa"/>
            <w:tcBorders>
              <w:left w:val="nil"/>
              <w:right w:val="nil"/>
            </w:tcBorders>
            <w:vAlign w:val="center"/>
          </w:tcPr>
          <w:p w14:paraId="6D67BDED"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3FEE24D5" w14:textId="004DAB0F" w:rsidR="00C311DD" w:rsidRPr="0001741F" w:rsidRDefault="00B87465" w:rsidP="00C311DD">
            <w:pPr>
              <w:spacing w:after="0" w:line="240" w:lineRule="auto"/>
              <w:jc w:val="center"/>
              <w:rPr>
                <w:rFonts w:ascii="Arial" w:hAnsi="Arial" w:cs="Arial"/>
                <w:color w:val="000000"/>
                <w:sz w:val="20"/>
                <w:szCs w:val="20"/>
              </w:rPr>
            </w:pPr>
            <w:r>
              <w:rPr>
                <w:rFonts w:ascii="Arial" w:hAnsi="Arial" w:cs="Arial"/>
                <w:color w:val="000000"/>
                <w:sz w:val="20"/>
                <w:szCs w:val="20"/>
              </w:rPr>
              <w:t>2703</w:t>
            </w:r>
          </w:p>
        </w:tc>
      </w:tr>
      <w:tr w:rsidR="00C311DD" w:rsidRPr="0001741F" w14:paraId="741E897E" w14:textId="77777777">
        <w:tc>
          <w:tcPr>
            <w:tcW w:w="1114" w:type="dxa"/>
            <w:tcBorders>
              <w:left w:val="nil"/>
              <w:right w:val="nil"/>
            </w:tcBorders>
            <w:vAlign w:val="center"/>
          </w:tcPr>
          <w:p w14:paraId="7FABF96C"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Country</w:t>
            </w:r>
          </w:p>
        </w:tc>
        <w:tc>
          <w:tcPr>
            <w:tcW w:w="1182" w:type="dxa"/>
            <w:tcBorders>
              <w:left w:val="nil"/>
              <w:right w:val="nil"/>
            </w:tcBorders>
            <w:vAlign w:val="center"/>
          </w:tcPr>
          <w:p w14:paraId="038CB2FA"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UK, Europe, America and Seychelles</w:t>
            </w:r>
          </w:p>
        </w:tc>
        <w:tc>
          <w:tcPr>
            <w:tcW w:w="1259" w:type="dxa"/>
            <w:tcBorders>
              <w:left w:val="nil"/>
              <w:right w:val="nil"/>
            </w:tcBorders>
            <w:vAlign w:val="center"/>
          </w:tcPr>
          <w:p w14:paraId="47BAD55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Greece</w:t>
            </w:r>
          </w:p>
        </w:tc>
        <w:tc>
          <w:tcPr>
            <w:tcW w:w="1358" w:type="dxa"/>
            <w:tcBorders>
              <w:left w:val="nil"/>
              <w:right w:val="nil"/>
            </w:tcBorders>
            <w:vAlign w:val="center"/>
          </w:tcPr>
          <w:p w14:paraId="6597777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Greece</w:t>
            </w:r>
          </w:p>
        </w:tc>
        <w:tc>
          <w:tcPr>
            <w:tcW w:w="1358" w:type="dxa"/>
            <w:tcBorders>
              <w:left w:val="nil"/>
              <w:right w:val="nil"/>
            </w:tcBorders>
            <w:vAlign w:val="center"/>
          </w:tcPr>
          <w:p w14:paraId="7ECF230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Finland </w:t>
            </w:r>
            <w:r w:rsidRPr="0001741F">
              <w:rPr>
                <w:rFonts w:ascii="Arial" w:hAnsi="Arial" w:cs="Arial"/>
                <w:color w:val="000000"/>
                <w:sz w:val="20"/>
                <w:szCs w:val="20"/>
              </w:rPr>
              <w:br/>
              <w:t>Validation – Italy, US</w:t>
            </w:r>
          </w:p>
        </w:tc>
        <w:tc>
          <w:tcPr>
            <w:tcW w:w="1358" w:type="dxa"/>
            <w:tcBorders>
              <w:left w:val="nil"/>
              <w:right w:val="nil"/>
            </w:tcBorders>
            <w:vAlign w:val="center"/>
          </w:tcPr>
          <w:p w14:paraId="6B7F23E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Germany</w:t>
            </w:r>
          </w:p>
        </w:tc>
        <w:tc>
          <w:tcPr>
            <w:tcW w:w="1259" w:type="dxa"/>
            <w:tcBorders>
              <w:left w:val="nil"/>
              <w:right w:val="nil"/>
            </w:tcBorders>
            <w:vAlign w:val="center"/>
          </w:tcPr>
          <w:p w14:paraId="0791FC10"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United Kingdom</w:t>
            </w:r>
          </w:p>
        </w:tc>
        <w:tc>
          <w:tcPr>
            <w:tcW w:w="1259" w:type="dxa"/>
            <w:tcBorders>
              <w:left w:val="nil"/>
              <w:right w:val="nil"/>
            </w:tcBorders>
            <w:vAlign w:val="center"/>
          </w:tcPr>
          <w:p w14:paraId="067FB7E0"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USA </w:t>
            </w:r>
            <w:r w:rsidRPr="0001741F">
              <w:rPr>
                <w:rFonts w:ascii="Arial" w:hAnsi="Arial" w:cs="Arial"/>
                <w:color w:val="000000"/>
                <w:sz w:val="20"/>
                <w:szCs w:val="20"/>
              </w:rPr>
              <w:br/>
              <w:t>(Latino cohort)</w:t>
            </w:r>
          </w:p>
        </w:tc>
        <w:tc>
          <w:tcPr>
            <w:tcW w:w="1259" w:type="dxa"/>
            <w:tcBorders>
              <w:left w:val="nil"/>
              <w:right w:val="nil"/>
            </w:tcBorders>
            <w:vAlign w:val="center"/>
          </w:tcPr>
          <w:p w14:paraId="6CBDB97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United Kingdom</w:t>
            </w:r>
          </w:p>
        </w:tc>
        <w:tc>
          <w:tcPr>
            <w:tcW w:w="1293" w:type="dxa"/>
            <w:tcBorders>
              <w:left w:val="nil"/>
              <w:right w:val="nil"/>
            </w:tcBorders>
            <w:vAlign w:val="center"/>
          </w:tcPr>
          <w:p w14:paraId="45818AD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The Netherlands</w:t>
            </w:r>
          </w:p>
        </w:tc>
        <w:tc>
          <w:tcPr>
            <w:tcW w:w="1259" w:type="dxa"/>
            <w:tcBorders>
              <w:left w:val="nil"/>
              <w:right w:val="nil"/>
            </w:tcBorders>
            <w:vAlign w:val="center"/>
          </w:tcPr>
          <w:p w14:paraId="15B8F869"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United Kingdom</w:t>
            </w:r>
          </w:p>
        </w:tc>
      </w:tr>
      <w:tr w:rsidR="00C311DD" w:rsidRPr="0001741F" w14:paraId="079269D5" w14:textId="77777777">
        <w:tc>
          <w:tcPr>
            <w:tcW w:w="1114" w:type="dxa"/>
            <w:tcBorders>
              <w:left w:val="nil"/>
              <w:right w:val="nil"/>
            </w:tcBorders>
            <w:vAlign w:val="center"/>
          </w:tcPr>
          <w:p w14:paraId="528D8D33"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Design</w:t>
            </w:r>
          </w:p>
        </w:tc>
        <w:tc>
          <w:tcPr>
            <w:tcW w:w="1182" w:type="dxa"/>
            <w:tcBorders>
              <w:left w:val="nil"/>
              <w:right w:val="nil"/>
            </w:tcBorders>
            <w:vAlign w:val="center"/>
          </w:tcPr>
          <w:p w14:paraId="1B6EC30F" w14:textId="3B29954C"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Meta-analysis of </w:t>
            </w:r>
            <w:r w:rsidR="00B87465">
              <w:rPr>
                <w:rFonts w:ascii="Arial" w:hAnsi="Arial" w:cs="Arial"/>
                <w:color w:val="000000"/>
                <w:sz w:val="20"/>
                <w:szCs w:val="20"/>
              </w:rPr>
              <w:t xml:space="preserve">three </w:t>
            </w:r>
            <w:r w:rsidRPr="0001741F">
              <w:rPr>
                <w:rFonts w:ascii="Arial" w:hAnsi="Arial" w:cs="Arial"/>
                <w:color w:val="000000"/>
                <w:sz w:val="20"/>
                <w:szCs w:val="20"/>
              </w:rPr>
              <w:t xml:space="preserve">birth cohorts </w:t>
            </w:r>
          </w:p>
        </w:tc>
        <w:tc>
          <w:tcPr>
            <w:tcW w:w="1259" w:type="dxa"/>
            <w:tcBorders>
              <w:left w:val="nil"/>
              <w:right w:val="nil"/>
            </w:tcBorders>
            <w:vAlign w:val="center"/>
          </w:tcPr>
          <w:p w14:paraId="033DCEA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Cross-sectional with retrospective data collection</w:t>
            </w:r>
          </w:p>
        </w:tc>
        <w:tc>
          <w:tcPr>
            <w:tcW w:w="1358" w:type="dxa"/>
            <w:tcBorders>
              <w:left w:val="nil"/>
              <w:right w:val="nil"/>
            </w:tcBorders>
            <w:vAlign w:val="center"/>
          </w:tcPr>
          <w:p w14:paraId="752D729E"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Cross-sectional with retrospective data collection</w:t>
            </w:r>
          </w:p>
        </w:tc>
        <w:tc>
          <w:tcPr>
            <w:tcW w:w="1358" w:type="dxa"/>
            <w:tcBorders>
              <w:left w:val="nil"/>
              <w:right w:val="nil"/>
            </w:tcBorders>
            <w:vAlign w:val="center"/>
          </w:tcPr>
          <w:p w14:paraId="6B932011"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Prospective birth cohort (Finland, US) </w:t>
            </w:r>
            <w:r w:rsidRPr="0001741F">
              <w:rPr>
                <w:rFonts w:ascii="Arial" w:hAnsi="Arial" w:cs="Arial"/>
                <w:color w:val="000000"/>
                <w:sz w:val="20"/>
                <w:szCs w:val="20"/>
              </w:rPr>
              <w:br/>
              <w:t>Retrospective cohort (Italy)</w:t>
            </w:r>
          </w:p>
        </w:tc>
        <w:tc>
          <w:tcPr>
            <w:tcW w:w="1358" w:type="dxa"/>
            <w:tcBorders>
              <w:left w:val="nil"/>
              <w:right w:val="nil"/>
            </w:tcBorders>
            <w:vAlign w:val="center"/>
          </w:tcPr>
          <w:p w14:paraId="0642291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rospective birth cohorts</w:t>
            </w:r>
          </w:p>
        </w:tc>
        <w:tc>
          <w:tcPr>
            <w:tcW w:w="1259" w:type="dxa"/>
            <w:tcBorders>
              <w:left w:val="nil"/>
              <w:right w:val="nil"/>
            </w:tcBorders>
            <w:vAlign w:val="center"/>
          </w:tcPr>
          <w:p w14:paraId="332EDCAD"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rospective birth cohort</w:t>
            </w:r>
          </w:p>
        </w:tc>
        <w:tc>
          <w:tcPr>
            <w:tcW w:w="1259" w:type="dxa"/>
            <w:tcBorders>
              <w:left w:val="nil"/>
              <w:right w:val="nil"/>
            </w:tcBorders>
            <w:vAlign w:val="center"/>
          </w:tcPr>
          <w:p w14:paraId="27D4AEB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Birth cohort</w:t>
            </w:r>
          </w:p>
        </w:tc>
        <w:tc>
          <w:tcPr>
            <w:tcW w:w="1259" w:type="dxa"/>
            <w:tcBorders>
              <w:left w:val="nil"/>
              <w:right w:val="nil"/>
            </w:tcBorders>
            <w:vAlign w:val="center"/>
          </w:tcPr>
          <w:p w14:paraId="253F827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rospective birth cohorts</w:t>
            </w:r>
          </w:p>
        </w:tc>
        <w:tc>
          <w:tcPr>
            <w:tcW w:w="1293" w:type="dxa"/>
            <w:tcBorders>
              <w:left w:val="nil"/>
              <w:right w:val="nil"/>
            </w:tcBorders>
            <w:vAlign w:val="center"/>
          </w:tcPr>
          <w:p w14:paraId="107CDCD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rospective birth cohort</w:t>
            </w:r>
          </w:p>
        </w:tc>
        <w:tc>
          <w:tcPr>
            <w:tcW w:w="1259" w:type="dxa"/>
            <w:tcBorders>
              <w:left w:val="nil"/>
              <w:right w:val="nil"/>
            </w:tcBorders>
            <w:vAlign w:val="center"/>
          </w:tcPr>
          <w:p w14:paraId="21319E4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Prospective birth cohort</w:t>
            </w:r>
          </w:p>
        </w:tc>
      </w:tr>
      <w:tr w:rsidR="00C311DD" w:rsidRPr="0001741F" w14:paraId="4BAEB83B" w14:textId="77777777">
        <w:tc>
          <w:tcPr>
            <w:tcW w:w="1114" w:type="dxa"/>
            <w:tcBorders>
              <w:left w:val="nil"/>
              <w:right w:val="nil"/>
            </w:tcBorders>
            <w:vAlign w:val="center"/>
          </w:tcPr>
          <w:p w14:paraId="16F2C7E7"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Outcome</w:t>
            </w:r>
          </w:p>
        </w:tc>
        <w:tc>
          <w:tcPr>
            <w:tcW w:w="1182" w:type="dxa"/>
            <w:tcBorders>
              <w:left w:val="nil"/>
              <w:right w:val="nil"/>
            </w:tcBorders>
            <w:vAlign w:val="center"/>
          </w:tcPr>
          <w:p w14:paraId="7AEBB33E"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Childhood obesity</w:t>
            </w:r>
          </w:p>
        </w:tc>
        <w:tc>
          <w:tcPr>
            <w:tcW w:w="1259" w:type="dxa"/>
            <w:tcBorders>
              <w:left w:val="nil"/>
              <w:right w:val="nil"/>
            </w:tcBorders>
            <w:vAlign w:val="center"/>
          </w:tcPr>
          <w:p w14:paraId="3F4858E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Childhood obesity </w:t>
            </w:r>
            <w:r w:rsidRPr="0001741F">
              <w:rPr>
                <w:rFonts w:ascii="Arial" w:hAnsi="Arial" w:cs="Arial"/>
                <w:color w:val="000000"/>
                <w:sz w:val="20"/>
                <w:szCs w:val="20"/>
              </w:rPr>
              <w:br/>
              <w:t>(9-13 years)</w:t>
            </w:r>
          </w:p>
        </w:tc>
        <w:tc>
          <w:tcPr>
            <w:tcW w:w="1358" w:type="dxa"/>
            <w:tcBorders>
              <w:left w:val="nil"/>
              <w:right w:val="nil"/>
            </w:tcBorders>
            <w:vAlign w:val="center"/>
          </w:tcPr>
          <w:p w14:paraId="558811E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Childhood obesity </w:t>
            </w:r>
            <w:r w:rsidRPr="0001741F">
              <w:rPr>
                <w:rFonts w:ascii="Arial" w:hAnsi="Arial" w:cs="Arial"/>
                <w:color w:val="000000"/>
                <w:sz w:val="20"/>
                <w:szCs w:val="20"/>
              </w:rPr>
              <w:br/>
              <w:t>(6-15 years)</w:t>
            </w:r>
          </w:p>
        </w:tc>
        <w:tc>
          <w:tcPr>
            <w:tcW w:w="1358" w:type="dxa"/>
            <w:tcBorders>
              <w:left w:val="nil"/>
              <w:right w:val="nil"/>
            </w:tcBorders>
            <w:vAlign w:val="center"/>
          </w:tcPr>
          <w:p w14:paraId="60239F49"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Obesity and overweight at 7 years </w:t>
            </w:r>
          </w:p>
        </w:tc>
        <w:tc>
          <w:tcPr>
            <w:tcW w:w="1358" w:type="dxa"/>
            <w:tcBorders>
              <w:left w:val="nil"/>
              <w:right w:val="nil"/>
            </w:tcBorders>
            <w:vAlign w:val="center"/>
          </w:tcPr>
          <w:p w14:paraId="51A2A19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verweight at age 10 years</w:t>
            </w:r>
          </w:p>
        </w:tc>
        <w:tc>
          <w:tcPr>
            <w:tcW w:w="1259" w:type="dxa"/>
            <w:tcBorders>
              <w:left w:val="nil"/>
              <w:right w:val="nil"/>
            </w:tcBorders>
            <w:vAlign w:val="center"/>
          </w:tcPr>
          <w:p w14:paraId="671DF12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besity at age 5 years</w:t>
            </w:r>
          </w:p>
        </w:tc>
        <w:tc>
          <w:tcPr>
            <w:tcW w:w="1259" w:type="dxa"/>
            <w:tcBorders>
              <w:left w:val="nil"/>
              <w:right w:val="nil"/>
            </w:tcBorders>
            <w:vAlign w:val="center"/>
          </w:tcPr>
          <w:p w14:paraId="02BA249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besity at 5 years</w:t>
            </w:r>
          </w:p>
        </w:tc>
        <w:tc>
          <w:tcPr>
            <w:tcW w:w="1259" w:type="dxa"/>
            <w:tcBorders>
              <w:left w:val="nil"/>
              <w:right w:val="nil"/>
            </w:tcBorders>
            <w:vAlign w:val="center"/>
          </w:tcPr>
          <w:p w14:paraId="3A1A752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besity at age 1 year</w:t>
            </w:r>
          </w:p>
        </w:tc>
        <w:tc>
          <w:tcPr>
            <w:tcW w:w="1293" w:type="dxa"/>
            <w:tcBorders>
              <w:left w:val="nil"/>
              <w:right w:val="nil"/>
            </w:tcBorders>
            <w:vAlign w:val="center"/>
          </w:tcPr>
          <w:p w14:paraId="240CE071"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verweight at age 8 years</w:t>
            </w:r>
          </w:p>
        </w:tc>
        <w:tc>
          <w:tcPr>
            <w:tcW w:w="1259" w:type="dxa"/>
            <w:tcBorders>
              <w:left w:val="nil"/>
              <w:right w:val="nil"/>
            </w:tcBorders>
            <w:vAlign w:val="center"/>
          </w:tcPr>
          <w:p w14:paraId="1D0B0AE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Overweight at age 3 years</w:t>
            </w:r>
          </w:p>
        </w:tc>
      </w:tr>
      <w:tr w:rsidR="00C311DD" w:rsidRPr="0001741F" w14:paraId="11843BEB" w14:textId="77777777">
        <w:tc>
          <w:tcPr>
            <w:tcW w:w="1114" w:type="dxa"/>
            <w:tcBorders>
              <w:left w:val="nil"/>
              <w:right w:val="nil"/>
            </w:tcBorders>
            <w:vAlign w:val="center"/>
          </w:tcPr>
          <w:p w14:paraId="08DE87A1"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Variables included</w:t>
            </w:r>
          </w:p>
        </w:tc>
        <w:tc>
          <w:tcPr>
            <w:tcW w:w="1182" w:type="dxa"/>
            <w:tcBorders>
              <w:left w:val="nil"/>
              <w:right w:val="nil"/>
            </w:tcBorders>
            <w:vAlign w:val="center"/>
          </w:tcPr>
          <w:p w14:paraId="5C05D6F2"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4</w:t>
            </w:r>
          </w:p>
        </w:tc>
        <w:tc>
          <w:tcPr>
            <w:tcW w:w="1259" w:type="dxa"/>
            <w:tcBorders>
              <w:left w:val="nil"/>
              <w:right w:val="nil"/>
            </w:tcBorders>
            <w:vAlign w:val="center"/>
          </w:tcPr>
          <w:p w14:paraId="6713E93D"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5</w:t>
            </w:r>
          </w:p>
        </w:tc>
        <w:tc>
          <w:tcPr>
            <w:tcW w:w="1358" w:type="dxa"/>
            <w:tcBorders>
              <w:left w:val="nil"/>
              <w:right w:val="nil"/>
            </w:tcBorders>
            <w:vAlign w:val="center"/>
          </w:tcPr>
          <w:p w14:paraId="01E7B58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5</w:t>
            </w:r>
          </w:p>
        </w:tc>
        <w:tc>
          <w:tcPr>
            <w:tcW w:w="1358" w:type="dxa"/>
            <w:tcBorders>
              <w:left w:val="nil"/>
              <w:right w:val="nil"/>
            </w:tcBorders>
            <w:vAlign w:val="center"/>
          </w:tcPr>
          <w:p w14:paraId="312B08B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6</w:t>
            </w:r>
          </w:p>
        </w:tc>
        <w:tc>
          <w:tcPr>
            <w:tcW w:w="1358" w:type="dxa"/>
            <w:tcBorders>
              <w:left w:val="nil"/>
              <w:right w:val="nil"/>
            </w:tcBorders>
            <w:vAlign w:val="center"/>
          </w:tcPr>
          <w:p w14:paraId="5AFAB2DE"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5</w:t>
            </w:r>
          </w:p>
        </w:tc>
        <w:tc>
          <w:tcPr>
            <w:tcW w:w="1259" w:type="dxa"/>
            <w:tcBorders>
              <w:left w:val="nil"/>
              <w:right w:val="nil"/>
            </w:tcBorders>
            <w:vAlign w:val="center"/>
          </w:tcPr>
          <w:p w14:paraId="5EACE3AF"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7</w:t>
            </w:r>
          </w:p>
        </w:tc>
        <w:tc>
          <w:tcPr>
            <w:tcW w:w="1259" w:type="dxa"/>
            <w:tcBorders>
              <w:left w:val="nil"/>
              <w:right w:val="nil"/>
            </w:tcBorders>
            <w:vAlign w:val="center"/>
          </w:tcPr>
          <w:p w14:paraId="29A7A62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10 (full model)</w:t>
            </w:r>
            <w:r w:rsidRPr="0001741F">
              <w:rPr>
                <w:rFonts w:ascii="Arial" w:hAnsi="Arial" w:cs="Arial"/>
                <w:color w:val="000000"/>
                <w:sz w:val="20"/>
                <w:szCs w:val="20"/>
              </w:rPr>
              <w:br/>
              <w:t>5 (reduced model)</w:t>
            </w:r>
          </w:p>
        </w:tc>
        <w:tc>
          <w:tcPr>
            <w:tcW w:w="1259" w:type="dxa"/>
            <w:tcBorders>
              <w:left w:val="nil"/>
              <w:right w:val="nil"/>
            </w:tcBorders>
            <w:vAlign w:val="center"/>
          </w:tcPr>
          <w:p w14:paraId="1F9D665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4</w:t>
            </w:r>
          </w:p>
        </w:tc>
        <w:tc>
          <w:tcPr>
            <w:tcW w:w="1293" w:type="dxa"/>
            <w:tcBorders>
              <w:left w:val="nil"/>
              <w:right w:val="nil"/>
            </w:tcBorders>
            <w:vAlign w:val="center"/>
          </w:tcPr>
          <w:p w14:paraId="746B87A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6</w:t>
            </w:r>
          </w:p>
        </w:tc>
        <w:tc>
          <w:tcPr>
            <w:tcW w:w="1259" w:type="dxa"/>
            <w:tcBorders>
              <w:left w:val="nil"/>
              <w:right w:val="nil"/>
            </w:tcBorders>
            <w:vAlign w:val="center"/>
          </w:tcPr>
          <w:p w14:paraId="5C3FAAB1"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7</w:t>
            </w:r>
          </w:p>
        </w:tc>
      </w:tr>
      <w:tr w:rsidR="00C311DD" w:rsidRPr="0001741F" w14:paraId="048C1D9B" w14:textId="77777777">
        <w:tc>
          <w:tcPr>
            <w:tcW w:w="1114" w:type="dxa"/>
            <w:tcBorders>
              <w:left w:val="nil"/>
              <w:right w:val="nil"/>
            </w:tcBorders>
            <w:vAlign w:val="center"/>
          </w:tcPr>
          <w:p w14:paraId="18FB6444"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Derivation AUROC</w:t>
            </w:r>
          </w:p>
        </w:tc>
        <w:tc>
          <w:tcPr>
            <w:tcW w:w="1182" w:type="dxa"/>
            <w:tcBorders>
              <w:left w:val="nil"/>
              <w:right w:val="nil"/>
            </w:tcBorders>
            <w:vAlign w:val="center"/>
          </w:tcPr>
          <w:p w14:paraId="7F42398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2AA5CC0E"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64</w:t>
            </w:r>
          </w:p>
        </w:tc>
        <w:tc>
          <w:tcPr>
            <w:tcW w:w="1358" w:type="dxa"/>
            <w:tcBorders>
              <w:left w:val="nil"/>
              <w:right w:val="nil"/>
            </w:tcBorders>
            <w:vAlign w:val="center"/>
          </w:tcPr>
          <w:p w14:paraId="3592110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358" w:type="dxa"/>
            <w:tcBorders>
              <w:left w:val="nil"/>
              <w:right w:val="nil"/>
            </w:tcBorders>
            <w:vAlign w:val="center"/>
          </w:tcPr>
          <w:p w14:paraId="3FA3E82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67 (overweight-obesity)</w:t>
            </w:r>
          </w:p>
          <w:p w14:paraId="0E0DD2E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78 (obesity)</w:t>
            </w:r>
          </w:p>
        </w:tc>
        <w:tc>
          <w:tcPr>
            <w:tcW w:w="1358" w:type="dxa"/>
            <w:tcBorders>
              <w:left w:val="nil"/>
              <w:right w:val="nil"/>
            </w:tcBorders>
            <w:vAlign w:val="center"/>
          </w:tcPr>
          <w:p w14:paraId="436073E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664B6784"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75CF23C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84 (full model)</w:t>
            </w:r>
            <w:r w:rsidRPr="0001741F">
              <w:rPr>
                <w:rFonts w:ascii="Arial" w:hAnsi="Arial" w:cs="Arial"/>
                <w:color w:val="000000"/>
                <w:sz w:val="20"/>
                <w:szCs w:val="20"/>
              </w:rPr>
              <w:br/>
              <w:t>0.82 (reduced model)</w:t>
            </w:r>
          </w:p>
        </w:tc>
        <w:tc>
          <w:tcPr>
            <w:tcW w:w="1259" w:type="dxa"/>
            <w:tcBorders>
              <w:left w:val="nil"/>
              <w:right w:val="nil"/>
            </w:tcBorders>
            <w:vAlign w:val="center"/>
          </w:tcPr>
          <w:p w14:paraId="269D11B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91</w:t>
            </w:r>
          </w:p>
        </w:tc>
        <w:tc>
          <w:tcPr>
            <w:tcW w:w="1293" w:type="dxa"/>
            <w:tcBorders>
              <w:left w:val="nil"/>
              <w:right w:val="nil"/>
            </w:tcBorders>
            <w:vAlign w:val="center"/>
          </w:tcPr>
          <w:p w14:paraId="72BD73C4"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690F21AF"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72</w:t>
            </w:r>
          </w:p>
        </w:tc>
      </w:tr>
      <w:tr w:rsidR="00C311DD" w:rsidRPr="0001741F" w14:paraId="7E5707D3" w14:textId="77777777">
        <w:tc>
          <w:tcPr>
            <w:tcW w:w="1114" w:type="dxa"/>
            <w:tcBorders>
              <w:left w:val="nil"/>
              <w:right w:val="nil"/>
            </w:tcBorders>
            <w:vAlign w:val="center"/>
          </w:tcPr>
          <w:p w14:paraId="0E586D6C"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Validation AUROC</w:t>
            </w:r>
          </w:p>
        </w:tc>
        <w:tc>
          <w:tcPr>
            <w:tcW w:w="1182" w:type="dxa"/>
            <w:tcBorders>
              <w:left w:val="nil"/>
              <w:right w:val="nil"/>
            </w:tcBorders>
            <w:vAlign w:val="center"/>
          </w:tcPr>
          <w:p w14:paraId="716A7ED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77</w:t>
            </w:r>
          </w:p>
        </w:tc>
        <w:tc>
          <w:tcPr>
            <w:tcW w:w="1259" w:type="dxa"/>
            <w:tcBorders>
              <w:left w:val="nil"/>
              <w:right w:val="nil"/>
            </w:tcBorders>
            <w:vAlign w:val="center"/>
          </w:tcPr>
          <w:p w14:paraId="1D91815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358" w:type="dxa"/>
            <w:tcBorders>
              <w:left w:val="nil"/>
              <w:right w:val="nil"/>
            </w:tcBorders>
            <w:vAlign w:val="center"/>
          </w:tcPr>
          <w:p w14:paraId="721C6C2D"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64</w:t>
            </w:r>
          </w:p>
        </w:tc>
        <w:tc>
          <w:tcPr>
            <w:tcW w:w="1358" w:type="dxa"/>
            <w:tcBorders>
              <w:left w:val="nil"/>
              <w:right w:val="nil"/>
            </w:tcBorders>
            <w:vAlign w:val="center"/>
          </w:tcPr>
          <w:p w14:paraId="476EFEAC"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 xml:space="preserve">0.70, </w:t>
            </w:r>
            <w:r w:rsidRPr="0001741F">
              <w:rPr>
                <w:rFonts w:ascii="Arial" w:hAnsi="Arial" w:cs="Arial"/>
                <w:color w:val="000000"/>
                <w:sz w:val="20"/>
                <w:szCs w:val="20"/>
              </w:rPr>
              <w:br/>
              <w:t>0.73</w:t>
            </w:r>
          </w:p>
        </w:tc>
        <w:tc>
          <w:tcPr>
            <w:tcW w:w="1358" w:type="dxa"/>
            <w:tcBorders>
              <w:left w:val="nil"/>
              <w:right w:val="nil"/>
            </w:tcBorders>
            <w:vAlign w:val="center"/>
          </w:tcPr>
          <w:p w14:paraId="082CDDEF"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3C4ADE4F"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67 (original model)</w:t>
            </w:r>
          </w:p>
          <w:p w14:paraId="1F3F574A"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93 (recalibrated)</w:t>
            </w:r>
          </w:p>
        </w:tc>
        <w:tc>
          <w:tcPr>
            <w:tcW w:w="1259" w:type="dxa"/>
            <w:tcBorders>
              <w:left w:val="nil"/>
              <w:right w:val="nil"/>
            </w:tcBorders>
            <w:vAlign w:val="center"/>
          </w:tcPr>
          <w:p w14:paraId="5C047C8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33298422"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89</w:t>
            </w:r>
          </w:p>
        </w:tc>
        <w:tc>
          <w:tcPr>
            <w:tcW w:w="1293" w:type="dxa"/>
            <w:tcBorders>
              <w:left w:val="nil"/>
              <w:right w:val="nil"/>
            </w:tcBorders>
            <w:vAlign w:val="center"/>
          </w:tcPr>
          <w:p w14:paraId="5ABEDE52"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259" w:type="dxa"/>
            <w:tcBorders>
              <w:left w:val="nil"/>
              <w:right w:val="nil"/>
            </w:tcBorders>
            <w:vAlign w:val="center"/>
          </w:tcPr>
          <w:p w14:paraId="6763E50D"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0.76</w:t>
            </w:r>
          </w:p>
        </w:tc>
      </w:tr>
      <w:tr w:rsidR="00C311DD" w:rsidRPr="0001741F" w14:paraId="4790392F" w14:textId="77777777">
        <w:tc>
          <w:tcPr>
            <w:tcW w:w="1114" w:type="dxa"/>
            <w:tcBorders>
              <w:left w:val="nil"/>
              <w:right w:val="nil"/>
            </w:tcBorders>
            <w:vAlign w:val="center"/>
          </w:tcPr>
          <w:p w14:paraId="6BD41D44" w14:textId="77777777" w:rsidR="00C311DD" w:rsidRPr="0001741F" w:rsidRDefault="00C311DD" w:rsidP="00C311DD">
            <w:pPr>
              <w:spacing w:after="0" w:line="240" w:lineRule="auto"/>
              <w:rPr>
                <w:rFonts w:ascii="Arial" w:hAnsi="Arial" w:cs="Arial"/>
                <w:color w:val="000000"/>
                <w:sz w:val="20"/>
                <w:szCs w:val="20"/>
              </w:rPr>
            </w:pPr>
            <w:r w:rsidRPr="0001741F">
              <w:rPr>
                <w:rFonts w:ascii="Arial" w:hAnsi="Arial" w:cs="Arial"/>
                <w:color w:val="000000"/>
                <w:sz w:val="20"/>
                <w:szCs w:val="20"/>
              </w:rPr>
              <w:t>TRIPOD</w:t>
            </w:r>
          </w:p>
        </w:tc>
        <w:tc>
          <w:tcPr>
            <w:tcW w:w="1182" w:type="dxa"/>
            <w:tcBorders>
              <w:left w:val="nil"/>
              <w:right w:val="nil"/>
            </w:tcBorders>
            <w:vAlign w:val="center"/>
          </w:tcPr>
          <w:p w14:paraId="43739E0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1</w:t>
            </w:r>
          </w:p>
        </w:tc>
        <w:tc>
          <w:tcPr>
            <w:tcW w:w="1259" w:type="dxa"/>
            <w:tcBorders>
              <w:left w:val="nil"/>
              <w:right w:val="nil"/>
            </w:tcBorders>
            <w:vAlign w:val="center"/>
          </w:tcPr>
          <w:p w14:paraId="45827B2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19</w:t>
            </w:r>
          </w:p>
        </w:tc>
        <w:tc>
          <w:tcPr>
            <w:tcW w:w="1358" w:type="dxa"/>
            <w:tcBorders>
              <w:left w:val="nil"/>
              <w:right w:val="nil"/>
            </w:tcBorders>
            <w:vAlign w:val="center"/>
          </w:tcPr>
          <w:p w14:paraId="39BACC9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0</w:t>
            </w:r>
          </w:p>
        </w:tc>
        <w:tc>
          <w:tcPr>
            <w:tcW w:w="1358" w:type="dxa"/>
            <w:tcBorders>
              <w:left w:val="nil"/>
              <w:right w:val="nil"/>
            </w:tcBorders>
            <w:vAlign w:val="center"/>
          </w:tcPr>
          <w:p w14:paraId="4E46FB98"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8</w:t>
            </w:r>
          </w:p>
        </w:tc>
        <w:tc>
          <w:tcPr>
            <w:tcW w:w="1358" w:type="dxa"/>
            <w:tcBorders>
              <w:left w:val="nil"/>
              <w:right w:val="nil"/>
            </w:tcBorders>
            <w:vAlign w:val="center"/>
          </w:tcPr>
          <w:p w14:paraId="142EC80B"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3</w:t>
            </w:r>
          </w:p>
        </w:tc>
        <w:tc>
          <w:tcPr>
            <w:tcW w:w="1259" w:type="dxa"/>
            <w:tcBorders>
              <w:left w:val="nil"/>
              <w:right w:val="nil"/>
            </w:tcBorders>
            <w:vAlign w:val="center"/>
          </w:tcPr>
          <w:p w14:paraId="61BD0EF5"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3</w:t>
            </w:r>
          </w:p>
        </w:tc>
        <w:tc>
          <w:tcPr>
            <w:tcW w:w="1259" w:type="dxa"/>
            <w:tcBorders>
              <w:left w:val="nil"/>
              <w:right w:val="nil"/>
            </w:tcBorders>
            <w:vAlign w:val="center"/>
          </w:tcPr>
          <w:p w14:paraId="2CF3B95A"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4</w:t>
            </w:r>
          </w:p>
        </w:tc>
        <w:tc>
          <w:tcPr>
            <w:tcW w:w="1259" w:type="dxa"/>
            <w:tcBorders>
              <w:left w:val="nil"/>
              <w:right w:val="nil"/>
            </w:tcBorders>
            <w:vAlign w:val="center"/>
          </w:tcPr>
          <w:p w14:paraId="1D1A7E33"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9</w:t>
            </w:r>
          </w:p>
        </w:tc>
        <w:tc>
          <w:tcPr>
            <w:tcW w:w="1293" w:type="dxa"/>
            <w:tcBorders>
              <w:left w:val="nil"/>
              <w:right w:val="nil"/>
            </w:tcBorders>
            <w:vAlign w:val="center"/>
          </w:tcPr>
          <w:p w14:paraId="1C682F77"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4</w:t>
            </w:r>
          </w:p>
        </w:tc>
        <w:tc>
          <w:tcPr>
            <w:tcW w:w="1259" w:type="dxa"/>
            <w:tcBorders>
              <w:left w:val="nil"/>
              <w:right w:val="nil"/>
            </w:tcBorders>
            <w:vAlign w:val="center"/>
          </w:tcPr>
          <w:p w14:paraId="63F19FE6" w14:textId="77777777" w:rsidR="00C311DD" w:rsidRPr="0001741F" w:rsidRDefault="00C311DD" w:rsidP="00C311DD">
            <w:pPr>
              <w:spacing w:after="0" w:line="240" w:lineRule="auto"/>
              <w:jc w:val="center"/>
              <w:rPr>
                <w:rFonts w:ascii="Arial" w:hAnsi="Arial" w:cs="Arial"/>
                <w:color w:val="000000"/>
                <w:sz w:val="20"/>
                <w:szCs w:val="20"/>
              </w:rPr>
            </w:pPr>
            <w:r w:rsidRPr="0001741F">
              <w:rPr>
                <w:rFonts w:ascii="Arial" w:hAnsi="Arial" w:cs="Arial"/>
                <w:color w:val="000000"/>
                <w:sz w:val="20"/>
                <w:szCs w:val="20"/>
              </w:rPr>
              <w:t>23</w:t>
            </w:r>
          </w:p>
        </w:tc>
      </w:tr>
    </w:tbl>
    <w:p w14:paraId="02EE98DE" w14:textId="77777777" w:rsidR="00F9761B" w:rsidRPr="0001741F" w:rsidRDefault="00F9761B" w:rsidP="00C311DD">
      <w:pPr>
        <w:spacing w:line="240" w:lineRule="auto"/>
        <w:sectPr w:rsidR="00F9761B" w:rsidRPr="0001741F">
          <w:pgSz w:w="16838" w:h="11906" w:orient="landscape"/>
          <w:pgMar w:top="1440" w:right="1440" w:bottom="1440" w:left="1440" w:header="708" w:footer="708" w:gutter="0"/>
          <w:lnNumType w:countBy="1" w:restart="continuous"/>
          <w:cols w:space="708"/>
          <w:docGrid w:linePitch="360"/>
        </w:sectPr>
      </w:pPr>
    </w:p>
    <w:p w14:paraId="166B397E" w14:textId="77777777" w:rsidR="0028431C" w:rsidRPr="0001741F" w:rsidRDefault="0028431C" w:rsidP="007755B7">
      <w:pPr>
        <w:suppressLineNumbers/>
        <w:spacing w:after="160" w:line="259" w:lineRule="auto"/>
      </w:pPr>
      <w:r w:rsidRPr="0001741F">
        <w:lastRenderedPageBreak/>
        <w:t>Table 2: Predictor variables assessed (-) and included (+) in the models</w:t>
      </w:r>
    </w:p>
    <w:tbl>
      <w:tblPr>
        <w:tblStyle w:val="TableGrid"/>
        <w:tblW w:w="0" w:type="auto"/>
        <w:tblLook w:val="04A0" w:firstRow="1" w:lastRow="0" w:firstColumn="1" w:lastColumn="0" w:noHBand="0" w:noVBand="1"/>
      </w:tblPr>
      <w:tblGrid>
        <w:gridCol w:w="5178"/>
        <w:gridCol w:w="1096"/>
        <w:gridCol w:w="1096"/>
        <w:gridCol w:w="1096"/>
        <w:gridCol w:w="1097"/>
        <w:gridCol w:w="1096"/>
        <w:gridCol w:w="1096"/>
        <w:gridCol w:w="1096"/>
        <w:gridCol w:w="1097"/>
      </w:tblGrid>
      <w:tr w:rsidR="0028431C" w:rsidRPr="0001741F" w14:paraId="209D77AF" w14:textId="77777777">
        <w:tc>
          <w:tcPr>
            <w:tcW w:w="5178" w:type="dxa"/>
            <w:tcBorders>
              <w:left w:val="nil"/>
              <w:right w:val="nil"/>
            </w:tcBorders>
            <w:vAlign w:val="bottom"/>
          </w:tcPr>
          <w:p w14:paraId="2A895D23"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Author, year</w:t>
            </w:r>
          </w:p>
          <w:p w14:paraId="72C6C155"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bottom"/>
          </w:tcPr>
          <w:p w14:paraId="4DF3CDD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Druet</w:t>
            </w:r>
          </w:p>
          <w:p w14:paraId="1D2D9E6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2</w:t>
            </w:r>
          </w:p>
        </w:tc>
        <w:tc>
          <w:tcPr>
            <w:tcW w:w="1096" w:type="dxa"/>
            <w:tcBorders>
              <w:left w:val="nil"/>
              <w:right w:val="nil"/>
            </w:tcBorders>
            <w:vAlign w:val="bottom"/>
          </w:tcPr>
          <w:p w14:paraId="7A21DC2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Manios</w:t>
            </w:r>
          </w:p>
          <w:p w14:paraId="0008D4F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3</w:t>
            </w:r>
          </w:p>
        </w:tc>
        <w:tc>
          <w:tcPr>
            <w:tcW w:w="1096" w:type="dxa"/>
            <w:tcBorders>
              <w:left w:val="nil"/>
              <w:right w:val="nil"/>
            </w:tcBorders>
            <w:vAlign w:val="bottom"/>
          </w:tcPr>
          <w:p w14:paraId="6DDEABC5"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Morandi</w:t>
            </w:r>
          </w:p>
          <w:p w14:paraId="12708C9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2</w:t>
            </w:r>
          </w:p>
        </w:tc>
        <w:tc>
          <w:tcPr>
            <w:tcW w:w="1097" w:type="dxa"/>
            <w:tcBorders>
              <w:left w:val="nil"/>
              <w:right w:val="nil"/>
            </w:tcBorders>
            <w:vAlign w:val="bottom"/>
          </w:tcPr>
          <w:p w14:paraId="02CD82C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Pei</w:t>
            </w:r>
          </w:p>
          <w:p w14:paraId="211FAA1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3</w:t>
            </w:r>
          </w:p>
        </w:tc>
        <w:tc>
          <w:tcPr>
            <w:tcW w:w="1096" w:type="dxa"/>
            <w:tcBorders>
              <w:left w:val="nil"/>
              <w:right w:val="nil"/>
            </w:tcBorders>
            <w:vAlign w:val="bottom"/>
          </w:tcPr>
          <w:p w14:paraId="56CC45D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Robson</w:t>
            </w:r>
          </w:p>
          <w:p w14:paraId="75A016A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6</w:t>
            </w:r>
            <w:r w:rsidRPr="0001741F">
              <w:rPr>
                <w:rFonts w:ascii="Arial" w:hAnsi="Arial" w:cs="Arial"/>
                <w:color w:val="000000"/>
                <w:sz w:val="20"/>
                <w:szCs w:val="20"/>
                <w:vertAlign w:val="superscript"/>
              </w:rPr>
              <w:t>a</w:t>
            </w:r>
          </w:p>
        </w:tc>
        <w:tc>
          <w:tcPr>
            <w:tcW w:w="1096" w:type="dxa"/>
            <w:tcBorders>
              <w:left w:val="nil"/>
              <w:right w:val="nil"/>
            </w:tcBorders>
            <w:vAlign w:val="bottom"/>
          </w:tcPr>
          <w:p w14:paraId="199204C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Santorelli</w:t>
            </w:r>
          </w:p>
          <w:p w14:paraId="11CED0F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3</w:t>
            </w:r>
          </w:p>
        </w:tc>
        <w:tc>
          <w:tcPr>
            <w:tcW w:w="1096" w:type="dxa"/>
            <w:tcBorders>
              <w:left w:val="nil"/>
              <w:right w:val="nil"/>
            </w:tcBorders>
            <w:vAlign w:val="bottom"/>
          </w:tcPr>
          <w:p w14:paraId="463358D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Steur</w:t>
            </w:r>
          </w:p>
          <w:p w14:paraId="3AE30F8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1</w:t>
            </w:r>
          </w:p>
        </w:tc>
        <w:tc>
          <w:tcPr>
            <w:tcW w:w="1097" w:type="dxa"/>
            <w:tcBorders>
              <w:left w:val="nil"/>
              <w:right w:val="nil"/>
            </w:tcBorders>
            <w:vAlign w:val="bottom"/>
          </w:tcPr>
          <w:p w14:paraId="33D7CAC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eng</w:t>
            </w:r>
          </w:p>
          <w:p w14:paraId="788BA74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2013</w:t>
            </w:r>
          </w:p>
        </w:tc>
      </w:tr>
      <w:tr w:rsidR="0028431C" w:rsidRPr="0001741F" w14:paraId="2D2E21B7" w14:textId="77777777">
        <w:tc>
          <w:tcPr>
            <w:tcW w:w="5178" w:type="dxa"/>
            <w:tcBorders>
              <w:left w:val="nil"/>
              <w:right w:val="nil"/>
            </w:tcBorders>
            <w:vAlign w:val="bottom"/>
          </w:tcPr>
          <w:p w14:paraId="5405383C"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Gender</w:t>
            </w:r>
          </w:p>
        </w:tc>
        <w:tc>
          <w:tcPr>
            <w:tcW w:w="1096" w:type="dxa"/>
            <w:tcBorders>
              <w:left w:val="nil"/>
              <w:right w:val="nil"/>
            </w:tcBorders>
            <w:vAlign w:val="center"/>
          </w:tcPr>
          <w:p w14:paraId="674B3075"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A8EF07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68ABD7A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237CF40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0BAA08D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1521A2E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67260D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2CFAD0E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8100E92" w14:textId="77777777">
        <w:tc>
          <w:tcPr>
            <w:tcW w:w="5178" w:type="dxa"/>
            <w:tcBorders>
              <w:left w:val="nil"/>
              <w:right w:val="nil"/>
            </w:tcBorders>
            <w:vAlign w:val="bottom"/>
          </w:tcPr>
          <w:p w14:paraId="5DD0287E"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Gestational age</w:t>
            </w:r>
          </w:p>
        </w:tc>
        <w:tc>
          <w:tcPr>
            <w:tcW w:w="1096" w:type="dxa"/>
            <w:tcBorders>
              <w:left w:val="nil"/>
              <w:right w:val="nil"/>
            </w:tcBorders>
            <w:vAlign w:val="center"/>
          </w:tcPr>
          <w:p w14:paraId="15AE60C3"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DC2DD66"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17B4739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0C4148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D54EF6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E7183F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3E03A47" w14:textId="77777777" w:rsidR="0028431C" w:rsidRPr="0001741F" w:rsidRDefault="0028431C" w:rsidP="0028431C">
            <w:pPr>
              <w:spacing w:after="0" w:line="240" w:lineRule="auto"/>
              <w:jc w:val="center"/>
              <w:rPr>
                <w:rFonts w:ascii="Arial" w:hAnsi="Arial" w:cs="Arial"/>
                <w:color w:val="000000"/>
                <w:sz w:val="20"/>
                <w:szCs w:val="20"/>
              </w:rPr>
            </w:pPr>
          </w:p>
        </w:tc>
        <w:tc>
          <w:tcPr>
            <w:tcW w:w="1097" w:type="dxa"/>
            <w:tcBorders>
              <w:left w:val="nil"/>
              <w:right w:val="nil"/>
            </w:tcBorders>
            <w:vAlign w:val="center"/>
          </w:tcPr>
          <w:p w14:paraId="6C287B53"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5AF97342" w14:textId="77777777">
        <w:tc>
          <w:tcPr>
            <w:tcW w:w="5178" w:type="dxa"/>
            <w:tcBorders>
              <w:left w:val="nil"/>
              <w:right w:val="nil"/>
            </w:tcBorders>
            <w:vAlign w:val="bottom"/>
          </w:tcPr>
          <w:p w14:paraId="4B0BD4C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Weight change 0-6 months</w:t>
            </w:r>
          </w:p>
        </w:tc>
        <w:tc>
          <w:tcPr>
            <w:tcW w:w="1096" w:type="dxa"/>
            <w:tcBorders>
              <w:left w:val="nil"/>
              <w:right w:val="nil"/>
            </w:tcBorders>
            <w:vAlign w:val="center"/>
          </w:tcPr>
          <w:p w14:paraId="1FEE92B0"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E7E2CD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98B628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3501C9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3652871" w14:textId="77777777" w:rsidR="0028431C" w:rsidRPr="0001741F" w:rsidRDefault="0028431C" w:rsidP="0028431C">
            <w:pPr>
              <w:spacing w:after="0" w:line="240" w:lineRule="auto"/>
              <w:jc w:val="center"/>
              <w:rPr>
                <w:rFonts w:ascii="Arial" w:hAnsi="Arial" w:cs="Arial"/>
                <w:b/>
                <w:bCs/>
                <w:color w:val="000000"/>
                <w:sz w:val="20"/>
                <w:szCs w:val="20"/>
              </w:rPr>
            </w:pPr>
            <w:r w:rsidRPr="0001741F">
              <w:rPr>
                <w:rFonts w:ascii="Arial" w:hAnsi="Arial" w:cs="Arial"/>
                <w:b/>
                <w:bCs/>
                <w:color w:val="000000"/>
                <w:sz w:val="20"/>
                <w:szCs w:val="20"/>
              </w:rPr>
              <w:t>+</w:t>
            </w:r>
          </w:p>
        </w:tc>
        <w:tc>
          <w:tcPr>
            <w:tcW w:w="1096" w:type="dxa"/>
            <w:tcBorders>
              <w:left w:val="nil"/>
              <w:right w:val="nil"/>
            </w:tcBorders>
            <w:vAlign w:val="center"/>
          </w:tcPr>
          <w:p w14:paraId="6ACD463F" w14:textId="77777777" w:rsidR="0028431C" w:rsidRPr="0001741F" w:rsidRDefault="0028431C" w:rsidP="0028431C">
            <w:pPr>
              <w:spacing w:after="0" w:line="240" w:lineRule="auto"/>
              <w:jc w:val="center"/>
              <w:rPr>
                <w:rFonts w:ascii="Arial" w:hAnsi="Arial" w:cs="Arial"/>
                <w:b/>
                <w:bCs/>
                <w:color w:val="000000"/>
                <w:sz w:val="20"/>
                <w:szCs w:val="20"/>
              </w:rPr>
            </w:pPr>
          </w:p>
        </w:tc>
        <w:tc>
          <w:tcPr>
            <w:tcW w:w="1096" w:type="dxa"/>
            <w:tcBorders>
              <w:left w:val="nil"/>
              <w:right w:val="nil"/>
            </w:tcBorders>
            <w:vAlign w:val="center"/>
          </w:tcPr>
          <w:p w14:paraId="600CDED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68CEA76A"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3EC47151" w14:textId="77777777">
        <w:tc>
          <w:tcPr>
            <w:tcW w:w="5178" w:type="dxa"/>
            <w:tcBorders>
              <w:left w:val="nil"/>
              <w:right w:val="nil"/>
            </w:tcBorders>
            <w:vAlign w:val="bottom"/>
          </w:tcPr>
          <w:p w14:paraId="2EC79E7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Weight gain 0-1 year (categorised)</w:t>
            </w:r>
          </w:p>
        </w:tc>
        <w:tc>
          <w:tcPr>
            <w:tcW w:w="1096" w:type="dxa"/>
            <w:tcBorders>
              <w:left w:val="nil"/>
              <w:right w:val="nil"/>
            </w:tcBorders>
            <w:vAlign w:val="center"/>
          </w:tcPr>
          <w:p w14:paraId="3B162B5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C8A989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C0C4107" w14:textId="77777777" w:rsidR="0028431C" w:rsidRPr="0001741F" w:rsidRDefault="0028431C" w:rsidP="0028431C">
            <w:pPr>
              <w:spacing w:after="0" w:line="240" w:lineRule="auto"/>
              <w:jc w:val="center"/>
              <w:rPr>
                <w:rFonts w:ascii="Arial" w:hAnsi="Arial" w:cs="Arial"/>
                <w:color w:val="000000"/>
                <w:sz w:val="20"/>
                <w:szCs w:val="20"/>
              </w:rPr>
            </w:pPr>
          </w:p>
        </w:tc>
        <w:tc>
          <w:tcPr>
            <w:tcW w:w="1097" w:type="dxa"/>
            <w:tcBorders>
              <w:left w:val="nil"/>
              <w:right w:val="nil"/>
            </w:tcBorders>
            <w:vAlign w:val="center"/>
          </w:tcPr>
          <w:p w14:paraId="0D278C8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146C87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386857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ABB954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959A2B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CEC5581" w14:textId="77777777">
        <w:tc>
          <w:tcPr>
            <w:tcW w:w="5178" w:type="dxa"/>
            <w:tcBorders>
              <w:left w:val="nil"/>
              <w:right w:val="nil"/>
            </w:tcBorders>
            <w:vAlign w:val="bottom"/>
          </w:tcPr>
          <w:p w14:paraId="113C0FAA"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Weight gain 0-1 year (continuous)</w:t>
            </w:r>
          </w:p>
        </w:tc>
        <w:tc>
          <w:tcPr>
            <w:tcW w:w="1096" w:type="dxa"/>
            <w:tcBorders>
              <w:left w:val="nil"/>
              <w:right w:val="nil"/>
            </w:tcBorders>
            <w:vAlign w:val="center"/>
          </w:tcPr>
          <w:p w14:paraId="48319B1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32169865"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27E11D8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2369EC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476373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631540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6D70BA70" w14:textId="77777777" w:rsidR="0028431C" w:rsidRPr="0001741F" w:rsidRDefault="0028431C" w:rsidP="0028431C">
            <w:pPr>
              <w:spacing w:after="0" w:line="240" w:lineRule="auto"/>
              <w:jc w:val="center"/>
              <w:rPr>
                <w:rFonts w:ascii="Arial" w:hAnsi="Arial" w:cs="Arial"/>
                <w:color w:val="000000"/>
                <w:sz w:val="20"/>
                <w:szCs w:val="20"/>
              </w:rPr>
            </w:pPr>
          </w:p>
        </w:tc>
        <w:tc>
          <w:tcPr>
            <w:tcW w:w="1097" w:type="dxa"/>
            <w:tcBorders>
              <w:left w:val="nil"/>
              <w:right w:val="nil"/>
            </w:tcBorders>
            <w:vAlign w:val="center"/>
          </w:tcPr>
          <w:p w14:paraId="18AD56EC"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3AF58EB4" w14:textId="77777777">
        <w:tc>
          <w:tcPr>
            <w:tcW w:w="5178" w:type="dxa"/>
            <w:tcBorders>
              <w:left w:val="nil"/>
              <w:right w:val="nil"/>
            </w:tcBorders>
            <w:vAlign w:val="bottom"/>
          </w:tcPr>
          <w:p w14:paraId="2199116E"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 xml:space="preserve">Weight gain 0-5 years (categorised) </w:t>
            </w:r>
          </w:p>
        </w:tc>
        <w:tc>
          <w:tcPr>
            <w:tcW w:w="1096" w:type="dxa"/>
            <w:tcBorders>
              <w:left w:val="nil"/>
              <w:right w:val="nil"/>
            </w:tcBorders>
            <w:vAlign w:val="center"/>
          </w:tcPr>
          <w:p w14:paraId="083E5B17"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B3948B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FA65EC8"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6C8EE623"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11FB17E"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77E9147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3C26C46"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4C093DF"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437C81DA" w14:textId="77777777">
        <w:tc>
          <w:tcPr>
            <w:tcW w:w="5178" w:type="dxa"/>
            <w:tcBorders>
              <w:left w:val="nil"/>
              <w:right w:val="nil"/>
            </w:tcBorders>
            <w:vAlign w:val="bottom"/>
          </w:tcPr>
          <w:p w14:paraId="79706E2C"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 xml:space="preserve">Standardised BMI at 60-64 months </w:t>
            </w:r>
          </w:p>
        </w:tc>
        <w:tc>
          <w:tcPr>
            <w:tcW w:w="1096" w:type="dxa"/>
            <w:tcBorders>
              <w:left w:val="nil"/>
              <w:right w:val="nil"/>
            </w:tcBorders>
            <w:vAlign w:val="center"/>
          </w:tcPr>
          <w:p w14:paraId="693F8591"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4F407F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0E30F22"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1C87B3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032BF474"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484DC93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B2CB02B"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C6F437B"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34521C3D" w14:textId="77777777">
        <w:tc>
          <w:tcPr>
            <w:tcW w:w="5178" w:type="dxa"/>
            <w:tcBorders>
              <w:left w:val="nil"/>
              <w:right w:val="nil"/>
            </w:tcBorders>
            <w:vAlign w:val="bottom"/>
          </w:tcPr>
          <w:p w14:paraId="1A8E5C9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Birthweight</w:t>
            </w:r>
          </w:p>
        </w:tc>
        <w:tc>
          <w:tcPr>
            <w:tcW w:w="1096" w:type="dxa"/>
            <w:tcBorders>
              <w:left w:val="nil"/>
              <w:right w:val="nil"/>
            </w:tcBorders>
            <w:vAlign w:val="center"/>
          </w:tcPr>
          <w:p w14:paraId="6281EE6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DA2F8EC"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60344EF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51C68D1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9203F2B" w14:textId="77777777" w:rsidR="0028431C" w:rsidRPr="0001741F" w:rsidRDefault="0028431C" w:rsidP="0028431C">
            <w:pPr>
              <w:spacing w:after="0" w:line="240" w:lineRule="auto"/>
              <w:jc w:val="center"/>
              <w:rPr>
                <w:rFonts w:ascii="Arial" w:hAnsi="Arial" w:cs="Arial"/>
                <w:b/>
                <w:bCs/>
                <w:color w:val="000000"/>
                <w:sz w:val="20"/>
                <w:szCs w:val="20"/>
              </w:rPr>
            </w:pPr>
            <w:r w:rsidRPr="0001741F">
              <w:rPr>
                <w:rFonts w:ascii="Arial" w:hAnsi="Arial" w:cs="Arial"/>
                <w:b/>
                <w:bCs/>
                <w:color w:val="000000"/>
                <w:sz w:val="20"/>
                <w:szCs w:val="20"/>
              </w:rPr>
              <w:t>+</w:t>
            </w:r>
          </w:p>
        </w:tc>
        <w:tc>
          <w:tcPr>
            <w:tcW w:w="1096" w:type="dxa"/>
            <w:tcBorders>
              <w:left w:val="nil"/>
              <w:right w:val="nil"/>
            </w:tcBorders>
            <w:vAlign w:val="center"/>
          </w:tcPr>
          <w:p w14:paraId="75241FD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05E6AFC3"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7DF17CE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00379BDC" w14:textId="77777777">
        <w:tc>
          <w:tcPr>
            <w:tcW w:w="5178" w:type="dxa"/>
            <w:tcBorders>
              <w:left w:val="nil"/>
              <w:right w:val="nil"/>
            </w:tcBorders>
            <w:vAlign w:val="bottom"/>
          </w:tcPr>
          <w:p w14:paraId="4D12141F"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age</w:t>
            </w:r>
          </w:p>
        </w:tc>
        <w:tc>
          <w:tcPr>
            <w:tcW w:w="1096" w:type="dxa"/>
            <w:tcBorders>
              <w:left w:val="nil"/>
              <w:right w:val="nil"/>
            </w:tcBorders>
            <w:vAlign w:val="center"/>
          </w:tcPr>
          <w:p w14:paraId="499AB96F"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FC8BEC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34C9264"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B98F0F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5608654" w14:textId="77777777" w:rsidR="0028431C" w:rsidRPr="0001741F" w:rsidRDefault="0028431C" w:rsidP="0028431C">
            <w:pPr>
              <w:spacing w:after="0" w:line="240" w:lineRule="auto"/>
              <w:jc w:val="center"/>
              <w:rPr>
                <w:rFonts w:ascii="Arial" w:hAnsi="Arial" w:cs="Arial"/>
                <w:b/>
                <w:bCs/>
                <w:color w:val="000000"/>
                <w:sz w:val="20"/>
                <w:szCs w:val="20"/>
              </w:rPr>
            </w:pPr>
            <w:r w:rsidRPr="0001741F">
              <w:rPr>
                <w:rFonts w:ascii="Arial" w:hAnsi="Arial" w:cs="Arial"/>
                <w:b/>
                <w:bCs/>
                <w:color w:val="000000"/>
                <w:sz w:val="20"/>
                <w:szCs w:val="20"/>
              </w:rPr>
              <w:t>+</w:t>
            </w:r>
          </w:p>
        </w:tc>
        <w:tc>
          <w:tcPr>
            <w:tcW w:w="1096" w:type="dxa"/>
            <w:tcBorders>
              <w:left w:val="nil"/>
              <w:right w:val="nil"/>
            </w:tcBorders>
            <w:vAlign w:val="center"/>
          </w:tcPr>
          <w:p w14:paraId="630DF524" w14:textId="77777777" w:rsidR="0028431C" w:rsidRPr="0001741F" w:rsidRDefault="0028431C" w:rsidP="0028431C">
            <w:pPr>
              <w:spacing w:after="0" w:line="240" w:lineRule="auto"/>
              <w:jc w:val="center"/>
              <w:rPr>
                <w:rFonts w:ascii="Arial" w:hAnsi="Arial" w:cs="Arial"/>
                <w:b/>
                <w:bCs/>
                <w:color w:val="000000"/>
                <w:sz w:val="20"/>
                <w:szCs w:val="20"/>
              </w:rPr>
            </w:pPr>
          </w:p>
        </w:tc>
        <w:tc>
          <w:tcPr>
            <w:tcW w:w="1096" w:type="dxa"/>
            <w:tcBorders>
              <w:left w:val="nil"/>
              <w:right w:val="nil"/>
            </w:tcBorders>
            <w:vAlign w:val="center"/>
          </w:tcPr>
          <w:p w14:paraId="298261D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9F1117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12FE5F32" w14:textId="77777777">
        <w:tc>
          <w:tcPr>
            <w:tcW w:w="5178" w:type="dxa"/>
            <w:tcBorders>
              <w:left w:val="nil"/>
              <w:right w:val="nil"/>
            </w:tcBorders>
            <w:vAlign w:val="bottom"/>
          </w:tcPr>
          <w:p w14:paraId="7062FF0A"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BMI</w:t>
            </w:r>
          </w:p>
        </w:tc>
        <w:tc>
          <w:tcPr>
            <w:tcW w:w="1096" w:type="dxa"/>
            <w:tcBorders>
              <w:left w:val="nil"/>
              <w:right w:val="nil"/>
            </w:tcBorders>
            <w:vAlign w:val="center"/>
          </w:tcPr>
          <w:p w14:paraId="20DF24B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B90289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4712355"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136559DC"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32350891" w14:textId="77777777" w:rsidR="0028431C" w:rsidRPr="0001741F" w:rsidRDefault="0028431C" w:rsidP="0028431C">
            <w:pPr>
              <w:spacing w:after="0" w:line="240" w:lineRule="auto"/>
              <w:jc w:val="center"/>
              <w:rPr>
                <w:rFonts w:ascii="Arial" w:hAnsi="Arial" w:cs="Arial"/>
                <w:b/>
                <w:bCs/>
                <w:color w:val="000000"/>
                <w:sz w:val="20"/>
                <w:szCs w:val="20"/>
              </w:rPr>
            </w:pPr>
            <w:r w:rsidRPr="0001741F">
              <w:rPr>
                <w:rFonts w:ascii="Arial" w:hAnsi="Arial" w:cs="Arial"/>
                <w:b/>
                <w:bCs/>
                <w:color w:val="000000"/>
                <w:sz w:val="20"/>
                <w:szCs w:val="20"/>
              </w:rPr>
              <w:t>+</w:t>
            </w:r>
          </w:p>
        </w:tc>
        <w:tc>
          <w:tcPr>
            <w:tcW w:w="1096" w:type="dxa"/>
            <w:tcBorders>
              <w:left w:val="nil"/>
              <w:right w:val="nil"/>
            </w:tcBorders>
            <w:vAlign w:val="center"/>
          </w:tcPr>
          <w:p w14:paraId="37966CA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0D2410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3D1613B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BD0DFFB" w14:textId="77777777">
        <w:tc>
          <w:tcPr>
            <w:tcW w:w="5178" w:type="dxa"/>
            <w:tcBorders>
              <w:left w:val="nil"/>
              <w:right w:val="nil"/>
            </w:tcBorders>
            <w:vAlign w:val="bottom"/>
          </w:tcPr>
          <w:p w14:paraId="4396B83D"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education</w:t>
            </w:r>
          </w:p>
        </w:tc>
        <w:tc>
          <w:tcPr>
            <w:tcW w:w="1096" w:type="dxa"/>
            <w:tcBorders>
              <w:left w:val="nil"/>
              <w:right w:val="nil"/>
            </w:tcBorders>
            <w:vAlign w:val="center"/>
          </w:tcPr>
          <w:p w14:paraId="0826C30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215506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16B9EC8A" w14:textId="77777777" w:rsidR="0028431C" w:rsidRPr="0001741F" w:rsidRDefault="0028431C" w:rsidP="0028431C">
            <w:pPr>
              <w:spacing w:after="0" w:line="240" w:lineRule="auto"/>
              <w:jc w:val="center"/>
              <w:rPr>
                <w:rFonts w:ascii="Arial" w:hAnsi="Arial" w:cs="Arial"/>
                <w:color w:val="000000"/>
                <w:sz w:val="20"/>
                <w:szCs w:val="20"/>
              </w:rPr>
            </w:pPr>
          </w:p>
        </w:tc>
        <w:tc>
          <w:tcPr>
            <w:tcW w:w="1097" w:type="dxa"/>
            <w:tcBorders>
              <w:left w:val="nil"/>
              <w:right w:val="nil"/>
            </w:tcBorders>
            <w:vAlign w:val="center"/>
          </w:tcPr>
          <w:p w14:paraId="75B4264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B2E2C5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567F3D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001C6E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2F38A9A5"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BEFD7FE" w14:textId="77777777">
        <w:tc>
          <w:tcPr>
            <w:tcW w:w="5178" w:type="dxa"/>
            <w:tcBorders>
              <w:left w:val="nil"/>
              <w:right w:val="nil"/>
            </w:tcBorders>
            <w:vAlign w:val="bottom"/>
          </w:tcPr>
          <w:p w14:paraId="072D6D24"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re-pregnancy maternal smoking</w:t>
            </w:r>
          </w:p>
        </w:tc>
        <w:tc>
          <w:tcPr>
            <w:tcW w:w="1096" w:type="dxa"/>
            <w:tcBorders>
              <w:left w:val="nil"/>
              <w:right w:val="nil"/>
            </w:tcBorders>
            <w:vAlign w:val="center"/>
          </w:tcPr>
          <w:p w14:paraId="74C0A018"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CCAA46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5116AE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283F8400"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27B7CA8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0E2087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A6BB27F"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60AB6FE0"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274C1B32" w14:textId="77777777">
        <w:tc>
          <w:tcPr>
            <w:tcW w:w="5178" w:type="dxa"/>
            <w:tcBorders>
              <w:left w:val="nil"/>
              <w:right w:val="nil"/>
            </w:tcBorders>
            <w:vAlign w:val="bottom"/>
          </w:tcPr>
          <w:p w14:paraId="2B3DE92A"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smoking during pregnancy</w:t>
            </w:r>
          </w:p>
        </w:tc>
        <w:tc>
          <w:tcPr>
            <w:tcW w:w="1096" w:type="dxa"/>
            <w:tcBorders>
              <w:left w:val="nil"/>
              <w:right w:val="nil"/>
            </w:tcBorders>
            <w:vAlign w:val="center"/>
          </w:tcPr>
          <w:p w14:paraId="0126CB73"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857B06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6718218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23CB653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CF64CF6"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1FF367B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7DF867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3537588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52F5913" w14:textId="77777777">
        <w:tc>
          <w:tcPr>
            <w:tcW w:w="5178" w:type="dxa"/>
            <w:tcBorders>
              <w:left w:val="nil"/>
              <w:right w:val="nil"/>
            </w:tcBorders>
            <w:vAlign w:val="bottom"/>
          </w:tcPr>
          <w:p w14:paraId="2DBC1313"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occupation</w:t>
            </w:r>
          </w:p>
        </w:tc>
        <w:tc>
          <w:tcPr>
            <w:tcW w:w="1096" w:type="dxa"/>
            <w:tcBorders>
              <w:left w:val="nil"/>
              <w:right w:val="nil"/>
            </w:tcBorders>
            <w:vAlign w:val="center"/>
          </w:tcPr>
          <w:p w14:paraId="23348570"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0EFE2BE"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DDA70A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4021C55D"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6A9D47E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EDBDE2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3E56BD5"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366AE08"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458E9402" w14:textId="77777777">
        <w:tc>
          <w:tcPr>
            <w:tcW w:w="5178" w:type="dxa"/>
            <w:tcBorders>
              <w:left w:val="nil"/>
              <w:right w:val="nil"/>
            </w:tcBorders>
            <w:vAlign w:val="bottom"/>
          </w:tcPr>
          <w:p w14:paraId="24790485"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employment</w:t>
            </w:r>
          </w:p>
        </w:tc>
        <w:tc>
          <w:tcPr>
            <w:tcW w:w="1096" w:type="dxa"/>
            <w:tcBorders>
              <w:left w:val="nil"/>
              <w:right w:val="nil"/>
            </w:tcBorders>
            <w:vAlign w:val="center"/>
          </w:tcPr>
          <w:p w14:paraId="51AF3B41"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A811DC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65F599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2FCE5F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B0E6AE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328E32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29F664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1824599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1265D16" w14:textId="77777777">
        <w:tc>
          <w:tcPr>
            <w:tcW w:w="5178" w:type="dxa"/>
            <w:tcBorders>
              <w:left w:val="nil"/>
              <w:right w:val="nil"/>
            </w:tcBorders>
            <w:vAlign w:val="bottom"/>
          </w:tcPr>
          <w:p w14:paraId="09D0DE8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Employment in pregnancy</w:t>
            </w:r>
          </w:p>
        </w:tc>
        <w:tc>
          <w:tcPr>
            <w:tcW w:w="1096" w:type="dxa"/>
            <w:tcBorders>
              <w:left w:val="nil"/>
              <w:right w:val="nil"/>
            </w:tcBorders>
            <w:vAlign w:val="center"/>
          </w:tcPr>
          <w:p w14:paraId="2CF4C32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4F02D5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D07A7C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9BCB3A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745854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117E78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D1A69A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9551C2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BED4E68" w14:textId="77777777">
        <w:tc>
          <w:tcPr>
            <w:tcW w:w="5178" w:type="dxa"/>
            <w:tcBorders>
              <w:left w:val="nil"/>
              <w:right w:val="nil"/>
            </w:tcBorders>
            <w:vAlign w:val="bottom"/>
          </w:tcPr>
          <w:p w14:paraId="77CDE90F"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Single parenthood/marital status</w:t>
            </w:r>
          </w:p>
        </w:tc>
        <w:tc>
          <w:tcPr>
            <w:tcW w:w="1096" w:type="dxa"/>
            <w:tcBorders>
              <w:left w:val="nil"/>
              <w:right w:val="nil"/>
            </w:tcBorders>
            <w:vAlign w:val="center"/>
          </w:tcPr>
          <w:p w14:paraId="3172DD03"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E95799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7670E0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7791A011"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28B6AC9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30876A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6BD7F72"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ECF25E3"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52A8FA0" w14:textId="77777777">
        <w:tc>
          <w:tcPr>
            <w:tcW w:w="5178" w:type="dxa"/>
            <w:tcBorders>
              <w:left w:val="nil"/>
              <w:right w:val="nil"/>
            </w:tcBorders>
            <w:vAlign w:val="bottom"/>
          </w:tcPr>
          <w:p w14:paraId="69E5B68F"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Gestational weight gain</w:t>
            </w:r>
          </w:p>
        </w:tc>
        <w:tc>
          <w:tcPr>
            <w:tcW w:w="1096" w:type="dxa"/>
            <w:tcBorders>
              <w:left w:val="nil"/>
              <w:right w:val="nil"/>
            </w:tcBorders>
            <w:vAlign w:val="center"/>
          </w:tcPr>
          <w:p w14:paraId="2C99706E"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57AF5B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93056F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3E848557"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7CFC250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024A5B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8F6AEE8"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AA0C822"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28490625" w14:textId="77777777">
        <w:tc>
          <w:tcPr>
            <w:tcW w:w="5178" w:type="dxa"/>
            <w:tcBorders>
              <w:left w:val="nil"/>
              <w:right w:val="nil"/>
            </w:tcBorders>
            <w:vAlign w:val="bottom"/>
          </w:tcPr>
          <w:p w14:paraId="0CD4CDB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alcohol consumption</w:t>
            </w:r>
          </w:p>
        </w:tc>
        <w:tc>
          <w:tcPr>
            <w:tcW w:w="1096" w:type="dxa"/>
            <w:tcBorders>
              <w:left w:val="nil"/>
              <w:right w:val="nil"/>
            </w:tcBorders>
            <w:vAlign w:val="center"/>
          </w:tcPr>
          <w:p w14:paraId="5AE477C3"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09D359F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C2F48A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D03D69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74B114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5E1B44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ECD83B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D44179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2272408" w14:textId="77777777">
        <w:tc>
          <w:tcPr>
            <w:tcW w:w="5178" w:type="dxa"/>
            <w:tcBorders>
              <w:left w:val="nil"/>
              <w:right w:val="nil"/>
            </w:tcBorders>
            <w:vAlign w:val="bottom"/>
          </w:tcPr>
          <w:p w14:paraId="147D8592"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feelings of depression</w:t>
            </w:r>
          </w:p>
        </w:tc>
        <w:tc>
          <w:tcPr>
            <w:tcW w:w="1096" w:type="dxa"/>
            <w:tcBorders>
              <w:left w:val="nil"/>
              <w:right w:val="nil"/>
            </w:tcBorders>
            <w:vAlign w:val="center"/>
          </w:tcPr>
          <w:p w14:paraId="2E79FA7F"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88BA66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07C06E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1218FF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F9C5AC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C538E1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C7EBD41"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52F499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317D5AB" w14:textId="77777777">
        <w:tc>
          <w:tcPr>
            <w:tcW w:w="5178" w:type="dxa"/>
            <w:tcBorders>
              <w:left w:val="nil"/>
              <w:right w:val="nil"/>
            </w:tcBorders>
            <w:vAlign w:val="bottom"/>
          </w:tcPr>
          <w:p w14:paraId="629E429C"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health</w:t>
            </w:r>
          </w:p>
        </w:tc>
        <w:tc>
          <w:tcPr>
            <w:tcW w:w="1096" w:type="dxa"/>
            <w:tcBorders>
              <w:left w:val="nil"/>
              <w:right w:val="nil"/>
            </w:tcBorders>
            <w:vAlign w:val="center"/>
          </w:tcPr>
          <w:p w14:paraId="6C6E56AD"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60001C4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F4A1D05"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948365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25A56D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EC253C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01461F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900144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68F03B4" w14:textId="77777777">
        <w:tc>
          <w:tcPr>
            <w:tcW w:w="5178" w:type="dxa"/>
            <w:tcBorders>
              <w:left w:val="nil"/>
              <w:right w:val="nil"/>
            </w:tcBorders>
            <w:vAlign w:val="bottom"/>
          </w:tcPr>
          <w:p w14:paraId="646CD91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diabetes</w:t>
            </w:r>
          </w:p>
        </w:tc>
        <w:tc>
          <w:tcPr>
            <w:tcW w:w="1096" w:type="dxa"/>
            <w:tcBorders>
              <w:left w:val="nil"/>
              <w:right w:val="nil"/>
            </w:tcBorders>
            <w:vAlign w:val="center"/>
          </w:tcPr>
          <w:p w14:paraId="3ED1044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39DBEC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5ABDD5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D57036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E29A9F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F69F04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E347AC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E574F6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5BD01A0" w14:textId="77777777">
        <w:tc>
          <w:tcPr>
            <w:tcW w:w="5178" w:type="dxa"/>
            <w:tcBorders>
              <w:left w:val="nil"/>
              <w:right w:val="nil"/>
            </w:tcBorders>
            <w:vAlign w:val="bottom"/>
          </w:tcPr>
          <w:p w14:paraId="678DFB03"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Gestational diabetes</w:t>
            </w:r>
          </w:p>
        </w:tc>
        <w:tc>
          <w:tcPr>
            <w:tcW w:w="1096" w:type="dxa"/>
            <w:tcBorders>
              <w:left w:val="nil"/>
              <w:right w:val="nil"/>
            </w:tcBorders>
            <w:vAlign w:val="center"/>
          </w:tcPr>
          <w:p w14:paraId="4CE38E3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0D38B9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E9E7E1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15708B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2F6840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6343D83"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D28B3AC" w14:textId="77777777" w:rsidR="0028431C" w:rsidRPr="0001741F" w:rsidRDefault="0028431C" w:rsidP="0028431C">
            <w:pPr>
              <w:spacing w:after="0" w:line="240" w:lineRule="auto"/>
              <w:jc w:val="center"/>
              <w:rPr>
                <w:rFonts w:ascii="Arial" w:hAnsi="Arial" w:cs="Arial"/>
                <w:color w:val="000000"/>
                <w:sz w:val="20"/>
                <w:szCs w:val="20"/>
              </w:rPr>
            </w:pPr>
          </w:p>
        </w:tc>
        <w:tc>
          <w:tcPr>
            <w:tcW w:w="1097" w:type="dxa"/>
            <w:tcBorders>
              <w:left w:val="nil"/>
              <w:right w:val="nil"/>
            </w:tcBorders>
            <w:vAlign w:val="center"/>
          </w:tcPr>
          <w:p w14:paraId="7D81C059"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2504FD68" w14:textId="77777777">
        <w:tc>
          <w:tcPr>
            <w:tcW w:w="5178" w:type="dxa"/>
            <w:tcBorders>
              <w:left w:val="nil"/>
              <w:right w:val="nil"/>
            </w:tcBorders>
            <w:vAlign w:val="bottom"/>
          </w:tcPr>
          <w:p w14:paraId="6EF45B85"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Hospital delivery</w:t>
            </w:r>
          </w:p>
        </w:tc>
        <w:tc>
          <w:tcPr>
            <w:tcW w:w="1096" w:type="dxa"/>
            <w:tcBorders>
              <w:left w:val="nil"/>
              <w:right w:val="nil"/>
            </w:tcBorders>
            <w:vAlign w:val="center"/>
          </w:tcPr>
          <w:p w14:paraId="2F67FC0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33C2BA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663655B"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E343D0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516482E"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2DBD23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61D83F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055B9237"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320D86FC" w14:textId="77777777">
        <w:tc>
          <w:tcPr>
            <w:tcW w:w="5178" w:type="dxa"/>
            <w:tcBorders>
              <w:left w:val="nil"/>
              <w:right w:val="nil"/>
            </w:tcBorders>
            <w:vAlign w:val="bottom"/>
          </w:tcPr>
          <w:p w14:paraId="4B7A45D0"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Delivery type</w:t>
            </w:r>
          </w:p>
        </w:tc>
        <w:tc>
          <w:tcPr>
            <w:tcW w:w="1096" w:type="dxa"/>
            <w:tcBorders>
              <w:left w:val="nil"/>
              <w:right w:val="nil"/>
            </w:tcBorders>
            <w:vAlign w:val="center"/>
          </w:tcPr>
          <w:p w14:paraId="2CD51DE5"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06E8B22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8078BD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48B77E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5832AB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409790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A73F7B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4DF4592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367E725" w14:textId="77777777">
        <w:tc>
          <w:tcPr>
            <w:tcW w:w="5178" w:type="dxa"/>
            <w:tcBorders>
              <w:left w:val="nil"/>
              <w:right w:val="nil"/>
            </w:tcBorders>
            <w:vAlign w:val="bottom"/>
          </w:tcPr>
          <w:p w14:paraId="4C004C82"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Number of household members</w:t>
            </w:r>
          </w:p>
        </w:tc>
        <w:tc>
          <w:tcPr>
            <w:tcW w:w="1096" w:type="dxa"/>
            <w:tcBorders>
              <w:left w:val="nil"/>
              <w:right w:val="nil"/>
            </w:tcBorders>
            <w:vAlign w:val="center"/>
          </w:tcPr>
          <w:p w14:paraId="428404B2"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DB508F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525BF94"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14334E0F"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0F465F4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9C1173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FA50B6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9B22CA8"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52378107" w14:textId="77777777">
        <w:tc>
          <w:tcPr>
            <w:tcW w:w="5178" w:type="dxa"/>
            <w:tcBorders>
              <w:left w:val="nil"/>
              <w:right w:val="nil"/>
            </w:tcBorders>
            <w:vAlign w:val="bottom"/>
          </w:tcPr>
          <w:p w14:paraId="241B6689"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 xml:space="preserve">Obesity predisposing single-nucleotide polymorphisms </w:t>
            </w:r>
          </w:p>
        </w:tc>
        <w:tc>
          <w:tcPr>
            <w:tcW w:w="1096" w:type="dxa"/>
            <w:tcBorders>
              <w:left w:val="nil"/>
              <w:right w:val="nil"/>
            </w:tcBorders>
            <w:vAlign w:val="center"/>
          </w:tcPr>
          <w:p w14:paraId="4A39656B"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6F496E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04F193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3587AE12"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312DC6E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4334D2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F239978"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3C39BAA"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38E83CEA" w14:textId="77777777">
        <w:tc>
          <w:tcPr>
            <w:tcW w:w="5178" w:type="dxa"/>
            <w:tcBorders>
              <w:left w:val="nil"/>
              <w:right w:val="nil"/>
            </w:tcBorders>
            <w:vAlign w:val="bottom"/>
          </w:tcPr>
          <w:p w14:paraId="365DD33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aternal BMI</w:t>
            </w:r>
          </w:p>
        </w:tc>
        <w:tc>
          <w:tcPr>
            <w:tcW w:w="1096" w:type="dxa"/>
            <w:tcBorders>
              <w:left w:val="nil"/>
              <w:right w:val="nil"/>
            </w:tcBorders>
            <w:vAlign w:val="center"/>
          </w:tcPr>
          <w:p w14:paraId="487BDCF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2D995C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052B74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004EC291"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688AF3F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5BF2BC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1FF67A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3E3957C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176C756D" w14:textId="77777777">
        <w:tc>
          <w:tcPr>
            <w:tcW w:w="5178" w:type="dxa"/>
            <w:tcBorders>
              <w:left w:val="nil"/>
              <w:right w:val="nil"/>
            </w:tcBorders>
            <w:vAlign w:val="bottom"/>
          </w:tcPr>
          <w:p w14:paraId="4075B78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aternal education</w:t>
            </w:r>
          </w:p>
        </w:tc>
        <w:tc>
          <w:tcPr>
            <w:tcW w:w="1096" w:type="dxa"/>
            <w:tcBorders>
              <w:left w:val="nil"/>
              <w:right w:val="nil"/>
            </w:tcBorders>
            <w:vAlign w:val="center"/>
          </w:tcPr>
          <w:p w14:paraId="7F0E535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63A00B4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DDD27D1"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84D36E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540C5D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0F2954E"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556C71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7D21DEC7"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43679BA0" w14:textId="77777777">
        <w:tc>
          <w:tcPr>
            <w:tcW w:w="5178" w:type="dxa"/>
            <w:tcBorders>
              <w:left w:val="nil"/>
              <w:right w:val="nil"/>
            </w:tcBorders>
            <w:vAlign w:val="bottom"/>
          </w:tcPr>
          <w:p w14:paraId="36E19743"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aternal employment</w:t>
            </w:r>
          </w:p>
        </w:tc>
        <w:tc>
          <w:tcPr>
            <w:tcW w:w="1096" w:type="dxa"/>
            <w:tcBorders>
              <w:left w:val="nil"/>
              <w:right w:val="nil"/>
            </w:tcBorders>
            <w:vAlign w:val="center"/>
          </w:tcPr>
          <w:p w14:paraId="0774B5D1"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36FC98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293E9A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F77BE2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FC6BC2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62C0F4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353406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4BDB9ECA"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6273BF34" w14:textId="77777777">
        <w:tc>
          <w:tcPr>
            <w:tcW w:w="5178" w:type="dxa"/>
            <w:tcBorders>
              <w:left w:val="nil"/>
              <w:right w:val="nil"/>
            </w:tcBorders>
            <w:vAlign w:val="bottom"/>
          </w:tcPr>
          <w:p w14:paraId="78CA26B5"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Family income (categorised)</w:t>
            </w:r>
          </w:p>
        </w:tc>
        <w:tc>
          <w:tcPr>
            <w:tcW w:w="1096" w:type="dxa"/>
            <w:tcBorders>
              <w:left w:val="nil"/>
              <w:right w:val="nil"/>
            </w:tcBorders>
            <w:vAlign w:val="center"/>
          </w:tcPr>
          <w:p w14:paraId="7E3BE8EF"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B640A5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7ED8CA4"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F392BA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F4D32E3"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3FA5FA4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D7FE231"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E154E9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5E3AD16D" w14:textId="77777777">
        <w:tc>
          <w:tcPr>
            <w:tcW w:w="5178" w:type="dxa"/>
            <w:tcBorders>
              <w:left w:val="nil"/>
              <w:right w:val="nil"/>
            </w:tcBorders>
            <w:vAlign w:val="bottom"/>
          </w:tcPr>
          <w:p w14:paraId="0D7B266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arental education (categorised)</w:t>
            </w:r>
          </w:p>
        </w:tc>
        <w:tc>
          <w:tcPr>
            <w:tcW w:w="1096" w:type="dxa"/>
            <w:tcBorders>
              <w:left w:val="nil"/>
              <w:right w:val="nil"/>
            </w:tcBorders>
            <w:vAlign w:val="center"/>
          </w:tcPr>
          <w:p w14:paraId="487C0DB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A26DAF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FAB9D3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5B9F14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196A55DD"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1F6CB8A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8F5CA4C"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85E8C57"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5424448B" w14:textId="77777777">
        <w:tc>
          <w:tcPr>
            <w:tcW w:w="5178" w:type="dxa"/>
            <w:tcBorders>
              <w:left w:val="nil"/>
              <w:right w:val="nil"/>
            </w:tcBorders>
            <w:vAlign w:val="bottom"/>
          </w:tcPr>
          <w:p w14:paraId="11812B20"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Solids introduced at &lt; or &gt;6 months</w:t>
            </w:r>
          </w:p>
        </w:tc>
        <w:tc>
          <w:tcPr>
            <w:tcW w:w="1096" w:type="dxa"/>
            <w:tcBorders>
              <w:left w:val="nil"/>
              <w:right w:val="nil"/>
            </w:tcBorders>
            <w:vAlign w:val="center"/>
          </w:tcPr>
          <w:p w14:paraId="23602D03"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BABA36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2A7B188"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6527A7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530C25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0A9CED76"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414E7786"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A4C173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042E401" w14:textId="77777777">
        <w:tc>
          <w:tcPr>
            <w:tcW w:w="5178" w:type="dxa"/>
            <w:tcBorders>
              <w:left w:val="nil"/>
              <w:right w:val="nil"/>
            </w:tcBorders>
            <w:vAlign w:val="bottom"/>
          </w:tcPr>
          <w:p w14:paraId="0E666A22"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Exclusive breastfeeding at 4-6 weeks</w:t>
            </w:r>
          </w:p>
        </w:tc>
        <w:tc>
          <w:tcPr>
            <w:tcW w:w="1096" w:type="dxa"/>
            <w:tcBorders>
              <w:left w:val="nil"/>
              <w:right w:val="nil"/>
            </w:tcBorders>
            <w:vAlign w:val="center"/>
          </w:tcPr>
          <w:p w14:paraId="0A024178"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396450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6E2EC5F"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A92AF4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85B54E3" w14:textId="77777777" w:rsidR="0028431C" w:rsidRPr="0001741F" w:rsidRDefault="0028431C" w:rsidP="0028431C">
            <w:pPr>
              <w:spacing w:after="0" w:line="240" w:lineRule="auto"/>
              <w:jc w:val="center"/>
              <w:rPr>
                <w:rFonts w:ascii="Arial" w:hAnsi="Arial" w:cs="Arial"/>
                <w:b/>
                <w:bCs/>
                <w:color w:val="000000"/>
                <w:sz w:val="20"/>
                <w:szCs w:val="20"/>
              </w:rPr>
            </w:pPr>
            <w:r w:rsidRPr="0001741F">
              <w:rPr>
                <w:rFonts w:ascii="Arial" w:hAnsi="Arial" w:cs="Arial"/>
                <w:b/>
                <w:bCs/>
                <w:color w:val="000000"/>
                <w:sz w:val="20"/>
                <w:szCs w:val="20"/>
              </w:rPr>
              <w:t>+</w:t>
            </w:r>
          </w:p>
        </w:tc>
        <w:tc>
          <w:tcPr>
            <w:tcW w:w="1096" w:type="dxa"/>
            <w:tcBorders>
              <w:left w:val="nil"/>
              <w:right w:val="nil"/>
            </w:tcBorders>
            <w:vAlign w:val="center"/>
          </w:tcPr>
          <w:p w14:paraId="62D492B5" w14:textId="77777777" w:rsidR="0028431C" w:rsidRPr="0001741F" w:rsidRDefault="0028431C" w:rsidP="0028431C">
            <w:pPr>
              <w:spacing w:after="0" w:line="240" w:lineRule="auto"/>
              <w:jc w:val="center"/>
              <w:rPr>
                <w:rFonts w:ascii="Arial" w:hAnsi="Arial" w:cs="Arial"/>
                <w:b/>
                <w:bCs/>
                <w:color w:val="000000"/>
                <w:sz w:val="20"/>
                <w:szCs w:val="20"/>
              </w:rPr>
            </w:pPr>
          </w:p>
        </w:tc>
        <w:tc>
          <w:tcPr>
            <w:tcW w:w="1096" w:type="dxa"/>
            <w:tcBorders>
              <w:left w:val="nil"/>
              <w:right w:val="nil"/>
            </w:tcBorders>
            <w:vAlign w:val="center"/>
          </w:tcPr>
          <w:p w14:paraId="100D088B"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F0D675A"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750252A6" w14:textId="77777777">
        <w:tc>
          <w:tcPr>
            <w:tcW w:w="5178" w:type="dxa"/>
            <w:tcBorders>
              <w:left w:val="nil"/>
              <w:right w:val="nil"/>
            </w:tcBorders>
            <w:vAlign w:val="bottom"/>
          </w:tcPr>
          <w:p w14:paraId="4131BAF4"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Any breastfeeding at 6 months</w:t>
            </w:r>
          </w:p>
        </w:tc>
        <w:tc>
          <w:tcPr>
            <w:tcW w:w="1096" w:type="dxa"/>
            <w:tcBorders>
              <w:left w:val="nil"/>
              <w:right w:val="nil"/>
            </w:tcBorders>
            <w:vAlign w:val="center"/>
          </w:tcPr>
          <w:p w14:paraId="2BDDEC2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BB9288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9556C4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D27F5E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110658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1D14772A"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352C4EDD"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7FDA4E7F"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72CEB3C1" w14:textId="77777777">
        <w:tc>
          <w:tcPr>
            <w:tcW w:w="5178" w:type="dxa"/>
            <w:tcBorders>
              <w:left w:val="nil"/>
              <w:right w:val="nil"/>
            </w:tcBorders>
            <w:vAlign w:val="bottom"/>
          </w:tcPr>
          <w:p w14:paraId="7529958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Ever breastfed in first year</w:t>
            </w:r>
          </w:p>
        </w:tc>
        <w:tc>
          <w:tcPr>
            <w:tcW w:w="1096" w:type="dxa"/>
            <w:tcBorders>
              <w:left w:val="nil"/>
              <w:right w:val="nil"/>
            </w:tcBorders>
            <w:vAlign w:val="center"/>
          </w:tcPr>
          <w:p w14:paraId="575A332F"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A6A758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12AB121"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DD9FB9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E96412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54D3DF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F4F28A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6AD7C5DE"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A251055" w14:textId="77777777">
        <w:tc>
          <w:tcPr>
            <w:tcW w:w="5178" w:type="dxa"/>
            <w:tcBorders>
              <w:left w:val="nil"/>
              <w:right w:val="nil"/>
            </w:tcBorders>
            <w:vAlign w:val="bottom"/>
          </w:tcPr>
          <w:p w14:paraId="7ED2F8B5"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Breastfeeding duration</w:t>
            </w:r>
          </w:p>
        </w:tc>
        <w:tc>
          <w:tcPr>
            <w:tcW w:w="1096" w:type="dxa"/>
            <w:tcBorders>
              <w:left w:val="nil"/>
              <w:right w:val="nil"/>
            </w:tcBorders>
            <w:vAlign w:val="center"/>
          </w:tcPr>
          <w:p w14:paraId="7E9C32D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9580C8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1E61C9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3E4B75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85B15B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95D10C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2589EF1"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CD673C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FBB0524" w14:textId="77777777">
        <w:tc>
          <w:tcPr>
            <w:tcW w:w="5178" w:type="dxa"/>
            <w:tcBorders>
              <w:left w:val="nil"/>
              <w:right w:val="nil"/>
            </w:tcBorders>
            <w:vAlign w:val="bottom"/>
          </w:tcPr>
          <w:p w14:paraId="0AF061C7"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Ever formula fed</w:t>
            </w:r>
          </w:p>
        </w:tc>
        <w:tc>
          <w:tcPr>
            <w:tcW w:w="1096" w:type="dxa"/>
            <w:tcBorders>
              <w:left w:val="nil"/>
              <w:right w:val="nil"/>
            </w:tcBorders>
            <w:vAlign w:val="center"/>
          </w:tcPr>
          <w:p w14:paraId="42E3BB0D"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58BBE8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D1A4FD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574AC9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80CED8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301060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950CD93"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BEB5F7C"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5ABE73E" w14:textId="77777777">
        <w:tc>
          <w:tcPr>
            <w:tcW w:w="5178" w:type="dxa"/>
            <w:tcBorders>
              <w:left w:val="nil"/>
              <w:right w:val="nil"/>
            </w:tcBorders>
            <w:vAlign w:val="bottom"/>
          </w:tcPr>
          <w:p w14:paraId="74C121E6"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First child/older siblings/number of own children</w:t>
            </w:r>
          </w:p>
        </w:tc>
        <w:tc>
          <w:tcPr>
            <w:tcW w:w="1096" w:type="dxa"/>
            <w:tcBorders>
              <w:left w:val="nil"/>
              <w:right w:val="nil"/>
            </w:tcBorders>
            <w:vAlign w:val="center"/>
          </w:tcPr>
          <w:p w14:paraId="303E5D15"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6385B11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AE79D9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2967D3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24E26A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2B2EC58B"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3C5D214A"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5BD2EBC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CA1C90E" w14:textId="77777777">
        <w:tc>
          <w:tcPr>
            <w:tcW w:w="5178" w:type="dxa"/>
            <w:tcBorders>
              <w:left w:val="nil"/>
              <w:right w:val="nil"/>
            </w:tcBorders>
            <w:vAlign w:val="bottom"/>
          </w:tcPr>
          <w:p w14:paraId="6ED306F8"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English language proficiency</w:t>
            </w:r>
          </w:p>
        </w:tc>
        <w:tc>
          <w:tcPr>
            <w:tcW w:w="1096" w:type="dxa"/>
            <w:tcBorders>
              <w:left w:val="nil"/>
              <w:right w:val="nil"/>
            </w:tcBorders>
            <w:vAlign w:val="center"/>
          </w:tcPr>
          <w:p w14:paraId="30BF42F1"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477F24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896D972"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E20DF1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E1AD50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466C95A3" w14:textId="77777777" w:rsidR="0028431C" w:rsidRPr="0001741F" w:rsidRDefault="0028431C" w:rsidP="0028431C">
            <w:pPr>
              <w:spacing w:after="0" w:line="240" w:lineRule="auto"/>
              <w:jc w:val="center"/>
              <w:rPr>
                <w:rFonts w:ascii="Arial" w:hAnsi="Arial" w:cs="Arial"/>
                <w:color w:val="000000"/>
                <w:sz w:val="20"/>
                <w:szCs w:val="20"/>
              </w:rPr>
            </w:pPr>
          </w:p>
        </w:tc>
        <w:tc>
          <w:tcPr>
            <w:tcW w:w="1096" w:type="dxa"/>
            <w:tcBorders>
              <w:left w:val="nil"/>
              <w:right w:val="nil"/>
            </w:tcBorders>
            <w:vAlign w:val="center"/>
          </w:tcPr>
          <w:p w14:paraId="4EB56B5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0E42D12" w14:textId="77777777" w:rsidR="0028431C" w:rsidRPr="0001741F" w:rsidRDefault="0028431C" w:rsidP="0028431C">
            <w:pPr>
              <w:spacing w:after="0" w:line="240" w:lineRule="auto"/>
              <w:jc w:val="center"/>
              <w:rPr>
                <w:rFonts w:ascii="Arial" w:hAnsi="Arial" w:cs="Arial"/>
                <w:sz w:val="20"/>
                <w:szCs w:val="20"/>
              </w:rPr>
            </w:pPr>
          </w:p>
        </w:tc>
      </w:tr>
      <w:tr w:rsidR="0028431C" w:rsidRPr="0001741F" w14:paraId="41D85681" w14:textId="77777777">
        <w:tc>
          <w:tcPr>
            <w:tcW w:w="5178" w:type="dxa"/>
            <w:tcBorders>
              <w:left w:val="nil"/>
              <w:right w:val="nil"/>
            </w:tcBorders>
            <w:vAlign w:val="bottom"/>
          </w:tcPr>
          <w:p w14:paraId="15AAFCCC"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lastRenderedPageBreak/>
              <w:t>Ethnicity</w:t>
            </w:r>
          </w:p>
        </w:tc>
        <w:tc>
          <w:tcPr>
            <w:tcW w:w="1096" w:type="dxa"/>
            <w:tcBorders>
              <w:left w:val="nil"/>
              <w:right w:val="nil"/>
            </w:tcBorders>
            <w:vAlign w:val="center"/>
          </w:tcPr>
          <w:p w14:paraId="5BB0E85D"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CCF11D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EEC986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59FC12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CC2845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D5B988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6" w:type="dxa"/>
            <w:tcBorders>
              <w:left w:val="nil"/>
              <w:right w:val="nil"/>
            </w:tcBorders>
            <w:vAlign w:val="center"/>
          </w:tcPr>
          <w:p w14:paraId="5DF66EB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52026B39"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1353D9D1" w14:textId="77777777">
        <w:tc>
          <w:tcPr>
            <w:tcW w:w="5178" w:type="dxa"/>
            <w:tcBorders>
              <w:left w:val="nil"/>
              <w:right w:val="nil"/>
            </w:tcBorders>
            <w:vAlign w:val="bottom"/>
          </w:tcPr>
          <w:p w14:paraId="237B62D0"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Smoking in the parental house</w:t>
            </w:r>
          </w:p>
        </w:tc>
        <w:tc>
          <w:tcPr>
            <w:tcW w:w="1096" w:type="dxa"/>
            <w:tcBorders>
              <w:left w:val="nil"/>
              <w:right w:val="nil"/>
            </w:tcBorders>
            <w:vAlign w:val="bottom"/>
          </w:tcPr>
          <w:p w14:paraId="4F8A9822"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12FB30A3" w14:textId="77777777" w:rsidR="0028431C" w:rsidRPr="0001741F" w:rsidRDefault="0028431C" w:rsidP="0028431C">
            <w:pPr>
              <w:spacing w:after="0" w:line="240" w:lineRule="auto"/>
              <w:rPr>
                <w:rFonts w:ascii="Arial" w:hAnsi="Arial" w:cs="Arial"/>
                <w:sz w:val="20"/>
                <w:szCs w:val="20"/>
              </w:rPr>
            </w:pPr>
          </w:p>
        </w:tc>
        <w:tc>
          <w:tcPr>
            <w:tcW w:w="1096" w:type="dxa"/>
            <w:tcBorders>
              <w:left w:val="nil"/>
              <w:right w:val="nil"/>
            </w:tcBorders>
            <w:vAlign w:val="center"/>
          </w:tcPr>
          <w:p w14:paraId="4985A05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6656CF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C1147F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E03D16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3867A5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690F8450"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61C1B8F5" w14:textId="77777777">
        <w:tc>
          <w:tcPr>
            <w:tcW w:w="5178" w:type="dxa"/>
            <w:tcBorders>
              <w:left w:val="nil"/>
              <w:right w:val="nil"/>
            </w:tcBorders>
            <w:vAlign w:val="bottom"/>
          </w:tcPr>
          <w:p w14:paraId="12D7D7DB"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Living in a highly urbanized environment (≥2500 address/km</w:t>
            </w:r>
            <w:r w:rsidRPr="0001741F">
              <w:rPr>
                <w:rFonts w:ascii="Arial" w:hAnsi="Arial" w:cs="Arial"/>
                <w:color w:val="000000"/>
                <w:sz w:val="20"/>
                <w:szCs w:val="20"/>
                <w:vertAlign w:val="superscript"/>
              </w:rPr>
              <w:t>2</w:t>
            </w:r>
            <w:r w:rsidRPr="0001741F">
              <w:rPr>
                <w:rFonts w:ascii="Arial" w:hAnsi="Arial" w:cs="Arial"/>
                <w:color w:val="000000"/>
                <w:sz w:val="20"/>
                <w:szCs w:val="20"/>
              </w:rPr>
              <w:t>)</w:t>
            </w:r>
          </w:p>
        </w:tc>
        <w:tc>
          <w:tcPr>
            <w:tcW w:w="1096" w:type="dxa"/>
            <w:tcBorders>
              <w:left w:val="nil"/>
              <w:right w:val="nil"/>
            </w:tcBorders>
            <w:vAlign w:val="center"/>
          </w:tcPr>
          <w:p w14:paraId="7D80B77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E0C027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DC750CB"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273531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D48516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A68D74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316C0D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5AF0C4FB"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1E941DA5" w14:textId="77777777">
        <w:tc>
          <w:tcPr>
            <w:tcW w:w="5178" w:type="dxa"/>
            <w:tcBorders>
              <w:left w:val="nil"/>
              <w:right w:val="nil"/>
            </w:tcBorders>
            <w:vAlign w:val="bottom"/>
          </w:tcPr>
          <w:p w14:paraId="5FE17ECC"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ternal vegetable consumption during pregnancy</w:t>
            </w:r>
          </w:p>
        </w:tc>
        <w:tc>
          <w:tcPr>
            <w:tcW w:w="1096" w:type="dxa"/>
            <w:tcBorders>
              <w:left w:val="nil"/>
              <w:right w:val="nil"/>
            </w:tcBorders>
            <w:vAlign w:val="center"/>
          </w:tcPr>
          <w:p w14:paraId="68CA323F"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FF6886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FDCD33B"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5A04E2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1E3389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4FDB2A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3BC3977"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56F560EC"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7548A8A0" w14:textId="77777777">
        <w:tc>
          <w:tcPr>
            <w:tcW w:w="5178" w:type="dxa"/>
            <w:tcBorders>
              <w:left w:val="nil"/>
              <w:right w:val="nil"/>
            </w:tcBorders>
            <w:vAlign w:val="bottom"/>
          </w:tcPr>
          <w:p w14:paraId="3342099A"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Premature birth of child</w:t>
            </w:r>
          </w:p>
        </w:tc>
        <w:tc>
          <w:tcPr>
            <w:tcW w:w="1096" w:type="dxa"/>
            <w:tcBorders>
              <w:left w:val="nil"/>
              <w:right w:val="nil"/>
            </w:tcBorders>
            <w:vAlign w:val="center"/>
          </w:tcPr>
          <w:p w14:paraId="07771770"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ECAE9E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97BD799"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F0AE78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060921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3D2303D"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191557F"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4F89D1F6"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409FAA10" w14:textId="77777777">
        <w:tc>
          <w:tcPr>
            <w:tcW w:w="5178" w:type="dxa"/>
            <w:tcBorders>
              <w:left w:val="nil"/>
              <w:right w:val="nil"/>
            </w:tcBorders>
            <w:vAlign w:val="bottom"/>
          </w:tcPr>
          <w:p w14:paraId="7F79EF4B"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Region of birth</w:t>
            </w:r>
          </w:p>
        </w:tc>
        <w:tc>
          <w:tcPr>
            <w:tcW w:w="1096" w:type="dxa"/>
            <w:tcBorders>
              <w:left w:val="nil"/>
              <w:right w:val="nil"/>
            </w:tcBorders>
            <w:vAlign w:val="center"/>
          </w:tcPr>
          <w:p w14:paraId="03DE031D"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72A348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92E9D8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C5D0BA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894921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6B5F5A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D9D7AA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c>
          <w:tcPr>
            <w:tcW w:w="1097" w:type="dxa"/>
            <w:tcBorders>
              <w:left w:val="nil"/>
              <w:right w:val="nil"/>
            </w:tcBorders>
            <w:vAlign w:val="center"/>
          </w:tcPr>
          <w:p w14:paraId="7D765B76" w14:textId="77777777" w:rsidR="0028431C" w:rsidRPr="0001741F" w:rsidRDefault="0028431C" w:rsidP="0028431C">
            <w:pPr>
              <w:spacing w:after="0" w:line="240" w:lineRule="auto"/>
              <w:jc w:val="center"/>
              <w:rPr>
                <w:rFonts w:ascii="Arial" w:hAnsi="Arial" w:cs="Arial"/>
                <w:color w:val="000000"/>
                <w:sz w:val="20"/>
                <w:szCs w:val="20"/>
              </w:rPr>
            </w:pPr>
          </w:p>
        </w:tc>
      </w:tr>
      <w:tr w:rsidR="0028431C" w:rsidRPr="0001741F" w14:paraId="43FBEB78" w14:textId="77777777">
        <w:tc>
          <w:tcPr>
            <w:tcW w:w="5178" w:type="dxa"/>
            <w:tcBorders>
              <w:left w:val="nil"/>
              <w:right w:val="nil"/>
            </w:tcBorders>
            <w:vAlign w:val="bottom"/>
          </w:tcPr>
          <w:p w14:paraId="484C0CBE"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Financial status</w:t>
            </w:r>
          </w:p>
        </w:tc>
        <w:tc>
          <w:tcPr>
            <w:tcW w:w="1096" w:type="dxa"/>
            <w:tcBorders>
              <w:left w:val="nil"/>
              <w:right w:val="nil"/>
            </w:tcBorders>
            <w:vAlign w:val="center"/>
          </w:tcPr>
          <w:p w14:paraId="2891A234"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6085BC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9B719DF"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0685BA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E90CEC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458F86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43ED1C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6903706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02A840D" w14:textId="77777777">
        <w:tc>
          <w:tcPr>
            <w:tcW w:w="5178" w:type="dxa"/>
            <w:tcBorders>
              <w:left w:val="nil"/>
              <w:right w:val="nil"/>
            </w:tcBorders>
            <w:vAlign w:val="bottom"/>
          </w:tcPr>
          <w:p w14:paraId="32854272"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Child care arrangements</w:t>
            </w:r>
          </w:p>
        </w:tc>
        <w:tc>
          <w:tcPr>
            <w:tcW w:w="1096" w:type="dxa"/>
            <w:tcBorders>
              <w:left w:val="nil"/>
              <w:right w:val="nil"/>
            </w:tcBorders>
            <w:vAlign w:val="center"/>
          </w:tcPr>
          <w:p w14:paraId="3D52DFD0"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F61049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7F98FB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C0A185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A53E34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F42B40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D01EC0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DC7AC5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14A556E3" w14:textId="77777777">
        <w:tc>
          <w:tcPr>
            <w:tcW w:w="5178" w:type="dxa"/>
            <w:tcBorders>
              <w:left w:val="nil"/>
              <w:right w:val="nil"/>
            </w:tcBorders>
            <w:vAlign w:val="bottom"/>
          </w:tcPr>
          <w:p w14:paraId="2A18E4D4"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Unhappy</w:t>
            </w:r>
            <w:r w:rsidR="00882B32" w:rsidRPr="0001741F">
              <w:rPr>
                <w:rFonts w:ascii="Arial" w:hAnsi="Arial" w:cs="Arial"/>
                <w:color w:val="000000"/>
                <w:sz w:val="20"/>
                <w:szCs w:val="20"/>
              </w:rPr>
              <w:t xml:space="preserve"> when</w:t>
            </w:r>
            <w:r w:rsidRPr="0001741F">
              <w:rPr>
                <w:rFonts w:ascii="Arial" w:hAnsi="Arial" w:cs="Arial"/>
                <w:color w:val="000000"/>
                <w:sz w:val="20"/>
                <w:szCs w:val="20"/>
              </w:rPr>
              <w:t xml:space="preserve"> feeding interrupted </w:t>
            </w:r>
          </w:p>
        </w:tc>
        <w:tc>
          <w:tcPr>
            <w:tcW w:w="1096" w:type="dxa"/>
            <w:tcBorders>
              <w:left w:val="nil"/>
              <w:right w:val="nil"/>
            </w:tcBorders>
            <w:vAlign w:val="center"/>
          </w:tcPr>
          <w:p w14:paraId="180F6778"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20120E4"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0578A72"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966F30E"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D87506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B2463F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E1C1828"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6D7821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612627B" w14:textId="77777777">
        <w:tc>
          <w:tcPr>
            <w:tcW w:w="5178" w:type="dxa"/>
            <w:tcBorders>
              <w:left w:val="nil"/>
              <w:right w:val="nil"/>
            </w:tcBorders>
            <w:vAlign w:val="bottom"/>
          </w:tcPr>
          <w:p w14:paraId="26030959"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 xml:space="preserve">Makes a fuss going to sleep </w:t>
            </w:r>
          </w:p>
        </w:tc>
        <w:tc>
          <w:tcPr>
            <w:tcW w:w="1096" w:type="dxa"/>
            <w:tcBorders>
              <w:left w:val="nil"/>
              <w:right w:val="nil"/>
            </w:tcBorders>
            <w:vAlign w:val="center"/>
          </w:tcPr>
          <w:p w14:paraId="5D8A6EBA"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22C6B5C8"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C3875D3"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D0CF405"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4FA51E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22444C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46FAC42"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B3046A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8B5C675" w14:textId="77777777">
        <w:tc>
          <w:tcPr>
            <w:tcW w:w="5178" w:type="dxa"/>
            <w:tcBorders>
              <w:left w:val="nil"/>
              <w:right w:val="nil"/>
            </w:tcBorders>
            <w:vAlign w:val="bottom"/>
          </w:tcPr>
          <w:p w14:paraId="3A58FA47"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Makes a fuss after waking</w:t>
            </w:r>
          </w:p>
        </w:tc>
        <w:tc>
          <w:tcPr>
            <w:tcW w:w="1096" w:type="dxa"/>
            <w:tcBorders>
              <w:left w:val="nil"/>
              <w:right w:val="nil"/>
            </w:tcBorders>
            <w:vAlign w:val="center"/>
          </w:tcPr>
          <w:p w14:paraId="0286375C"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206756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CD3A87E"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5EF3EF1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F2764C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551D49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F55D52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ADF6F1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760B1B6E" w14:textId="77777777">
        <w:tc>
          <w:tcPr>
            <w:tcW w:w="5178" w:type="dxa"/>
            <w:tcBorders>
              <w:left w:val="nil"/>
              <w:right w:val="nil"/>
            </w:tcBorders>
            <w:vAlign w:val="bottom"/>
          </w:tcPr>
          <w:p w14:paraId="608B4F11"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Upset when not getting things</w:t>
            </w:r>
          </w:p>
        </w:tc>
        <w:tc>
          <w:tcPr>
            <w:tcW w:w="1096" w:type="dxa"/>
            <w:tcBorders>
              <w:left w:val="nil"/>
              <w:right w:val="nil"/>
            </w:tcBorders>
            <w:vAlign w:val="center"/>
          </w:tcPr>
          <w:p w14:paraId="5B6533D6"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48291D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02139E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05B6014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25B8511"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C0C9E3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B1E70EF"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9DF4948"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0982043" w14:textId="77777777">
        <w:tc>
          <w:tcPr>
            <w:tcW w:w="5178" w:type="dxa"/>
            <w:tcBorders>
              <w:left w:val="nil"/>
              <w:right w:val="nil"/>
            </w:tcBorders>
            <w:vAlign w:val="bottom"/>
          </w:tcPr>
          <w:p w14:paraId="232847B8"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Does the infant sit up?</w:t>
            </w:r>
          </w:p>
        </w:tc>
        <w:tc>
          <w:tcPr>
            <w:tcW w:w="1096" w:type="dxa"/>
            <w:tcBorders>
              <w:left w:val="nil"/>
              <w:right w:val="nil"/>
            </w:tcBorders>
            <w:vAlign w:val="center"/>
          </w:tcPr>
          <w:p w14:paraId="5B5421F4"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45A76BC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2DD83FC"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71D2F3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45A9348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7523B2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8B3FB8A"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BC5DC10"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28D48B33" w14:textId="77777777">
        <w:tc>
          <w:tcPr>
            <w:tcW w:w="5178" w:type="dxa"/>
            <w:tcBorders>
              <w:left w:val="nil"/>
              <w:right w:val="nil"/>
            </w:tcBorders>
            <w:vAlign w:val="bottom"/>
          </w:tcPr>
          <w:p w14:paraId="471A8AFF"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Does the infant stand?</w:t>
            </w:r>
          </w:p>
        </w:tc>
        <w:tc>
          <w:tcPr>
            <w:tcW w:w="1096" w:type="dxa"/>
            <w:tcBorders>
              <w:left w:val="nil"/>
              <w:right w:val="nil"/>
            </w:tcBorders>
            <w:vAlign w:val="center"/>
          </w:tcPr>
          <w:p w14:paraId="60533E9D"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7495EF0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70042F4"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201548E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B9AC3F2"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B5C08B0"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4C5FF7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3AE61C32"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6B036FC2" w14:textId="77777777">
        <w:tc>
          <w:tcPr>
            <w:tcW w:w="5178" w:type="dxa"/>
            <w:tcBorders>
              <w:left w:val="nil"/>
              <w:right w:val="nil"/>
            </w:tcBorders>
            <w:vAlign w:val="bottom"/>
          </w:tcPr>
          <w:p w14:paraId="7CECDF9E"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Does the infant grab objects?</w:t>
            </w:r>
          </w:p>
        </w:tc>
        <w:tc>
          <w:tcPr>
            <w:tcW w:w="1096" w:type="dxa"/>
            <w:tcBorders>
              <w:left w:val="nil"/>
              <w:right w:val="nil"/>
            </w:tcBorders>
            <w:vAlign w:val="center"/>
          </w:tcPr>
          <w:p w14:paraId="264BA42A"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3EE5AB2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0BE41DD0"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95866D7"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F6E1B5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1E1D007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9A8108D"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F8FCEF6"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0314BA2B" w14:textId="77777777">
        <w:tc>
          <w:tcPr>
            <w:tcW w:w="5178" w:type="dxa"/>
            <w:tcBorders>
              <w:left w:val="nil"/>
              <w:right w:val="nil"/>
            </w:tcBorders>
            <w:vAlign w:val="bottom"/>
          </w:tcPr>
          <w:p w14:paraId="7DE34EBF"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Does the infant hold objects?</w:t>
            </w:r>
          </w:p>
        </w:tc>
        <w:tc>
          <w:tcPr>
            <w:tcW w:w="1096" w:type="dxa"/>
            <w:tcBorders>
              <w:left w:val="nil"/>
              <w:right w:val="nil"/>
            </w:tcBorders>
            <w:vAlign w:val="center"/>
          </w:tcPr>
          <w:p w14:paraId="1450FD89"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021B25E6"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68993B6"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46F49EEF"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3182244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8B7398B"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582783B4"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EF4740B"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r w:rsidR="0028431C" w:rsidRPr="0001741F" w14:paraId="421F472E" w14:textId="77777777">
        <w:tc>
          <w:tcPr>
            <w:tcW w:w="5178" w:type="dxa"/>
            <w:tcBorders>
              <w:left w:val="nil"/>
              <w:right w:val="nil"/>
            </w:tcBorders>
            <w:vAlign w:val="bottom"/>
          </w:tcPr>
          <w:p w14:paraId="4D36B3F3" w14:textId="77777777" w:rsidR="0028431C" w:rsidRPr="0001741F" w:rsidRDefault="0028431C" w:rsidP="0028431C">
            <w:pPr>
              <w:spacing w:after="0" w:line="240" w:lineRule="auto"/>
              <w:rPr>
                <w:rFonts w:ascii="Arial" w:hAnsi="Arial" w:cs="Arial"/>
                <w:color w:val="000000"/>
                <w:sz w:val="20"/>
                <w:szCs w:val="20"/>
              </w:rPr>
            </w:pPr>
            <w:r w:rsidRPr="0001741F">
              <w:rPr>
                <w:rFonts w:ascii="Arial" w:hAnsi="Arial" w:cs="Arial"/>
                <w:color w:val="000000"/>
                <w:sz w:val="20"/>
                <w:szCs w:val="20"/>
              </w:rPr>
              <w:t>Can the infant walk?</w:t>
            </w:r>
          </w:p>
        </w:tc>
        <w:tc>
          <w:tcPr>
            <w:tcW w:w="1096" w:type="dxa"/>
            <w:tcBorders>
              <w:left w:val="nil"/>
              <w:right w:val="nil"/>
            </w:tcBorders>
            <w:vAlign w:val="center"/>
          </w:tcPr>
          <w:p w14:paraId="46A25130" w14:textId="77777777" w:rsidR="0028431C" w:rsidRPr="0001741F" w:rsidRDefault="0028431C" w:rsidP="0028431C">
            <w:pPr>
              <w:spacing w:after="0" w:line="240" w:lineRule="auto"/>
              <w:rPr>
                <w:rFonts w:ascii="Arial" w:hAnsi="Arial" w:cs="Arial"/>
                <w:color w:val="000000"/>
                <w:sz w:val="20"/>
                <w:szCs w:val="20"/>
              </w:rPr>
            </w:pPr>
          </w:p>
        </w:tc>
        <w:tc>
          <w:tcPr>
            <w:tcW w:w="1096" w:type="dxa"/>
            <w:tcBorders>
              <w:left w:val="nil"/>
              <w:right w:val="nil"/>
            </w:tcBorders>
            <w:vAlign w:val="center"/>
          </w:tcPr>
          <w:p w14:paraId="5C117C19"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5D2A6DF"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1D58800C"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67350753"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7866F97A" w14:textId="77777777" w:rsidR="0028431C" w:rsidRPr="0001741F" w:rsidRDefault="0028431C" w:rsidP="0028431C">
            <w:pPr>
              <w:spacing w:after="0" w:line="240" w:lineRule="auto"/>
              <w:jc w:val="center"/>
              <w:rPr>
                <w:rFonts w:ascii="Arial" w:hAnsi="Arial" w:cs="Arial"/>
                <w:sz w:val="20"/>
                <w:szCs w:val="20"/>
              </w:rPr>
            </w:pPr>
          </w:p>
        </w:tc>
        <w:tc>
          <w:tcPr>
            <w:tcW w:w="1096" w:type="dxa"/>
            <w:tcBorders>
              <w:left w:val="nil"/>
              <w:right w:val="nil"/>
            </w:tcBorders>
            <w:vAlign w:val="center"/>
          </w:tcPr>
          <w:p w14:paraId="217DC6F7" w14:textId="77777777" w:rsidR="0028431C" w:rsidRPr="0001741F" w:rsidRDefault="0028431C" w:rsidP="0028431C">
            <w:pPr>
              <w:spacing w:after="0" w:line="240" w:lineRule="auto"/>
              <w:jc w:val="center"/>
              <w:rPr>
                <w:rFonts w:ascii="Arial" w:hAnsi="Arial" w:cs="Arial"/>
                <w:sz w:val="20"/>
                <w:szCs w:val="20"/>
              </w:rPr>
            </w:pPr>
          </w:p>
        </w:tc>
        <w:tc>
          <w:tcPr>
            <w:tcW w:w="1097" w:type="dxa"/>
            <w:tcBorders>
              <w:left w:val="nil"/>
              <w:right w:val="nil"/>
            </w:tcBorders>
            <w:vAlign w:val="center"/>
          </w:tcPr>
          <w:p w14:paraId="7146BF21" w14:textId="77777777" w:rsidR="0028431C" w:rsidRPr="0001741F" w:rsidRDefault="0028431C" w:rsidP="0028431C">
            <w:pPr>
              <w:spacing w:after="0" w:line="240" w:lineRule="auto"/>
              <w:jc w:val="center"/>
              <w:rPr>
                <w:rFonts w:ascii="Arial" w:hAnsi="Arial" w:cs="Arial"/>
                <w:color w:val="000000"/>
                <w:sz w:val="20"/>
                <w:szCs w:val="20"/>
              </w:rPr>
            </w:pPr>
            <w:r w:rsidRPr="0001741F">
              <w:rPr>
                <w:rFonts w:ascii="Arial" w:hAnsi="Arial" w:cs="Arial"/>
                <w:color w:val="000000"/>
                <w:sz w:val="20"/>
                <w:szCs w:val="20"/>
              </w:rPr>
              <w:t>-</w:t>
            </w:r>
          </w:p>
        </w:tc>
      </w:tr>
    </w:tbl>
    <w:p w14:paraId="44FA82A8" w14:textId="77777777" w:rsidR="0028431C" w:rsidRPr="0001741F" w:rsidRDefault="0028431C" w:rsidP="007755B7">
      <w:pPr>
        <w:suppressLineNumbers/>
        <w:spacing w:after="160" w:line="259" w:lineRule="auto"/>
        <w:rPr>
          <w:color w:val="000000"/>
        </w:rPr>
        <w:sectPr w:rsidR="0028431C" w:rsidRPr="0001741F">
          <w:pgSz w:w="16838" w:h="11906" w:orient="landscape"/>
          <w:pgMar w:top="1440" w:right="1440" w:bottom="1440" w:left="1440" w:header="708" w:footer="708" w:gutter="0"/>
          <w:lnNumType w:countBy="1" w:restart="continuous"/>
          <w:cols w:space="708"/>
          <w:docGrid w:linePitch="360"/>
        </w:sectPr>
      </w:pPr>
      <w:r w:rsidRPr="0001741F">
        <w:rPr>
          <w:b/>
          <w:bCs/>
          <w:color w:val="000000"/>
        </w:rPr>
        <w:t xml:space="preserve">+ </w:t>
      </w:r>
      <w:r w:rsidRPr="0001741F">
        <w:rPr>
          <w:color w:val="000000"/>
        </w:rPr>
        <w:t>indicates predictors retained in the reduced model.</w:t>
      </w:r>
    </w:p>
    <w:p w14:paraId="597343CB" w14:textId="77777777" w:rsidR="0028431C" w:rsidRPr="0001741F" w:rsidRDefault="0028431C" w:rsidP="007755B7">
      <w:pPr>
        <w:suppressLineNumbers/>
        <w:spacing w:after="160" w:line="259" w:lineRule="auto"/>
      </w:pPr>
      <w:r w:rsidRPr="0001741F">
        <w:lastRenderedPageBreak/>
        <w:t>Table 3: TRIPOD items reported in the ten studies</w:t>
      </w:r>
    </w:p>
    <w:tbl>
      <w:tblPr>
        <w:tblStyle w:val="TableGrid1"/>
        <w:tblW w:w="9214" w:type="dxa"/>
        <w:tblLook w:val="04A0" w:firstRow="1" w:lastRow="0" w:firstColumn="1" w:lastColumn="0" w:noHBand="0" w:noVBand="1"/>
      </w:tblPr>
      <w:tblGrid>
        <w:gridCol w:w="1562"/>
        <w:gridCol w:w="679"/>
        <w:gridCol w:w="5934"/>
        <w:gridCol w:w="1039"/>
      </w:tblGrid>
      <w:tr w:rsidR="0028431C" w:rsidRPr="0001741F" w14:paraId="0ED8F8CF" w14:textId="77777777">
        <w:tc>
          <w:tcPr>
            <w:tcW w:w="1562" w:type="dxa"/>
            <w:tcBorders>
              <w:left w:val="nil"/>
              <w:right w:val="nil"/>
            </w:tcBorders>
          </w:tcPr>
          <w:p w14:paraId="35FC97A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Title and abstract</w:t>
            </w:r>
          </w:p>
        </w:tc>
        <w:tc>
          <w:tcPr>
            <w:tcW w:w="680" w:type="dxa"/>
            <w:tcBorders>
              <w:left w:val="nil"/>
              <w:right w:val="nil"/>
            </w:tcBorders>
          </w:tcPr>
          <w:p w14:paraId="365240B3" w14:textId="77777777" w:rsidR="0028431C" w:rsidRPr="0001741F" w:rsidRDefault="0028431C" w:rsidP="0028431C">
            <w:pPr>
              <w:spacing w:after="0" w:line="240" w:lineRule="auto"/>
              <w:rPr>
                <w:rFonts w:ascii="Arial" w:hAnsi="Arial" w:cs="Arial"/>
                <w:sz w:val="20"/>
                <w:szCs w:val="20"/>
              </w:rPr>
            </w:pPr>
          </w:p>
        </w:tc>
        <w:tc>
          <w:tcPr>
            <w:tcW w:w="5980" w:type="dxa"/>
            <w:tcBorders>
              <w:left w:val="nil"/>
              <w:right w:val="nil"/>
            </w:tcBorders>
          </w:tcPr>
          <w:p w14:paraId="0C88EFD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TRIPOD item description</w:t>
            </w:r>
          </w:p>
        </w:tc>
        <w:tc>
          <w:tcPr>
            <w:tcW w:w="992" w:type="dxa"/>
            <w:tcBorders>
              <w:left w:val="nil"/>
              <w:right w:val="nil"/>
            </w:tcBorders>
          </w:tcPr>
          <w:p w14:paraId="7C66CD2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Reported</w:t>
            </w:r>
          </w:p>
        </w:tc>
      </w:tr>
      <w:tr w:rsidR="0028431C" w:rsidRPr="0001741F" w14:paraId="6057F9E9" w14:textId="77777777">
        <w:tc>
          <w:tcPr>
            <w:tcW w:w="1562" w:type="dxa"/>
            <w:tcBorders>
              <w:left w:val="nil"/>
              <w:right w:val="nil"/>
            </w:tcBorders>
          </w:tcPr>
          <w:p w14:paraId="34CDD41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Title</w:t>
            </w:r>
          </w:p>
        </w:tc>
        <w:tc>
          <w:tcPr>
            <w:tcW w:w="680" w:type="dxa"/>
            <w:tcBorders>
              <w:left w:val="nil"/>
              <w:right w:val="nil"/>
            </w:tcBorders>
          </w:tcPr>
          <w:p w14:paraId="574F889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w:t>
            </w:r>
          </w:p>
        </w:tc>
        <w:tc>
          <w:tcPr>
            <w:tcW w:w="5980" w:type="dxa"/>
            <w:tcBorders>
              <w:left w:val="nil"/>
              <w:right w:val="nil"/>
            </w:tcBorders>
          </w:tcPr>
          <w:p w14:paraId="213724AE"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Identify the study as developing and/or validating a multivariable prediction model, the target population, and the outcome to be predicted.</w:t>
            </w:r>
          </w:p>
        </w:tc>
        <w:tc>
          <w:tcPr>
            <w:tcW w:w="992" w:type="dxa"/>
            <w:tcBorders>
              <w:left w:val="nil"/>
              <w:right w:val="nil"/>
            </w:tcBorders>
          </w:tcPr>
          <w:p w14:paraId="5B86E04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r>
      <w:tr w:rsidR="0028431C" w:rsidRPr="0001741F" w14:paraId="1A376EC3" w14:textId="77777777">
        <w:tc>
          <w:tcPr>
            <w:tcW w:w="1562" w:type="dxa"/>
            <w:tcBorders>
              <w:left w:val="nil"/>
              <w:right w:val="nil"/>
            </w:tcBorders>
          </w:tcPr>
          <w:p w14:paraId="2A1B36D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Abstract</w:t>
            </w:r>
          </w:p>
        </w:tc>
        <w:tc>
          <w:tcPr>
            <w:tcW w:w="680" w:type="dxa"/>
            <w:tcBorders>
              <w:left w:val="nil"/>
              <w:right w:val="nil"/>
            </w:tcBorders>
          </w:tcPr>
          <w:p w14:paraId="7114803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2</w:t>
            </w:r>
          </w:p>
        </w:tc>
        <w:tc>
          <w:tcPr>
            <w:tcW w:w="5980" w:type="dxa"/>
            <w:tcBorders>
              <w:left w:val="nil"/>
              <w:right w:val="nil"/>
            </w:tcBorders>
          </w:tcPr>
          <w:p w14:paraId="3A88C110"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Provide a summary of objectives, study design, setting, participants, sample size, predictors, outcome, statistical analysis, results, and conclusions.</w:t>
            </w:r>
          </w:p>
        </w:tc>
        <w:tc>
          <w:tcPr>
            <w:tcW w:w="992" w:type="dxa"/>
            <w:tcBorders>
              <w:left w:val="nil"/>
              <w:right w:val="nil"/>
            </w:tcBorders>
          </w:tcPr>
          <w:p w14:paraId="2B63441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475EC05B" w14:textId="77777777">
        <w:tc>
          <w:tcPr>
            <w:tcW w:w="9214" w:type="dxa"/>
            <w:gridSpan w:val="4"/>
            <w:tcBorders>
              <w:left w:val="nil"/>
              <w:right w:val="nil"/>
            </w:tcBorders>
            <w:shd w:val="clear" w:color="auto" w:fill="D0CECE" w:themeFill="background2" w:themeFillShade="E6"/>
          </w:tcPr>
          <w:p w14:paraId="5BA0EAD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Introduction</w:t>
            </w:r>
          </w:p>
        </w:tc>
      </w:tr>
      <w:tr w:rsidR="0028431C" w:rsidRPr="0001741F" w14:paraId="45BD83C4" w14:textId="77777777">
        <w:tc>
          <w:tcPr>
            <w:tcW w:w="1562" w:type="dxa"/>
            <w:vMerge w:val="restart"/>
            <w:tcBorders>
              <w:left w:val="nil"/>
              <w:right w:val="nil"/>
            </w:tcBorders>
          </w:tcPr>
          <w:p w14:paraId="1906330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Background and objectives</w:t>
            </w:r>
          </w:p>
        </w:tc>
        <w:tc>
          <w:tcPr>
            <w:tcW w:w="680" w:type="dxa"/>
            <w:tcBorders>
              <w:left w:val="nil"/>
              <w:right w:val="nil"/>
            </w:tcBorders>
          </w:tcPr>
          <w:p w14:paraId="1DDFA64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3a</w:t>
            </w:r>
          </w:p>
        </w:tc>
        <w:tc>
          <w:tcPr>
            <w:tcW w:w="5980" w:type="dxa"/>
            <w:tcBorders>
              <w:left w:val="nil"/>
              <w:right w:val="nil"/>
            </w:tcBorders>
          </w:tcPr>
          <w:p w14:paraId="27FB91E5"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Explain the medical context (including whether diagnostic or prognostic) and rationale for developing or validating the multivariable prediction model, including references to existing models.</w:t>
            </w:r>
          </w:p>
        </w:tc>
        <w:tc>
          <w:tcPr>
            <w:tcW w:w="992" w:type="dxa"/>
            <w:tcBorders>
              <w:left w:val="nil"/>
              <w:right w:val="nil"/>
            </w:tcBorders>
          </w:tcPr>
          <w:p w14:paraId="7918C15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9</w:t>
            </w:r>
          </w:p>
        </w:tc>
      </w:tr>
      <w:tr w:rsidR="0028431C" w:rsidRPr="0001741F" w14:paraId="24000999" w14:textId="77777777">
        <w:tc>
          <w:tcPr>
            <w:tcW w:w="1562" w:type="dxa"/>
            <w:vMerge/>
            <w:tcBorders>
              <w:left w:val="nil"/>
              <w:right w:val="nil"/>
            </w:tcBorders>
          </w:tcPr>
          <w:p w14:paraId="1274BE5D"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23B7A63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3b</w:t>
            </w:r>
          </w:p>
        </w:tc>
        <w:tc>
          <w:tcPr>
            <w:tcW w:w="5980" w:type="dxa"/>
            <w:tcBorders>
              <w:left w:val="nil"/>
              <w:right w:val="nil"/>
            </w:tcBorders>
          </w:tcPr>
          <w:p w14:paraId="576F6650"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Specify the objectives, including whether the study describes the development or validation of the model, or both.</w:t>
            </w:r>
          </w:p>
        </w:tc>
        <w:tc>
          <w:tcPr>
            <w:tcW w:w="992" w:type="dxa"/>
            <w:tcBorders>
              <w:left w:val="nil"/>
              <w:right w:val="nil"/>
            </w:tcBorders>
          </w:tcPr>
          <w:p w14:paraId="67B4F3F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69C6F1EC" w14:textId="77777777">
        <w:tc>
          <w:tcPr>
            <w:tcW w:w="1562" w:type="dxa"/>
            <w:vMerge w:val="restart"/>
            <w:tcBorders>
              <w:left w:val="nil"/>
              <w:right w:val="nil"/>
            </w:tcBorders>
          </w:tcPr>
          <w:p w14:paraId="307CF54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Source of data</w:t>
            </w:r>
          </w:p>
        </w:tc>
        <w:tc>
          <w:tcPr>
            <w:tcW w:w="680" w:type="dxa"/>
            <w:tcBorders>
              <w:left w:val="nil"/>
              <w:right w:val="nil"/>
            </w:tcBorders>
          </w:tcPr>
          <w:p w14:paraId="44DA24D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4a</w:t>
            </w:r>
          </w:p>
        </w:tc>
        <w:tc>
          <w:tcPr>
            <w:tcW w:w="5980" w:type="dxa"/>
            <w:tcBorders>
              <w:left w:val="nil"/>
              <w:right w:val="nil"/>
            </w:tcBorders>
          </w:tcPr>
          <w:p w14:paraId="7FC53974"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Describe the study design or source of data (e.g., randomized trial, cohort, or registry data), separately for the development and validation datasets, if applicable.</w:t>
            </w:r>
          </w:p>
        </w:tc>
        <w:tc>
          <w:tcPr>
            <w:tcW w:w="992" w:type="dxa"/>
            <w:tcBorders>
              <w:left w:val="nil"/>
              <w:right w:val="nil"/>
            </w:tcBorders>
          </w:tcPr>
          <w:p w14:paraId="4C3A0B0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0049F96B" w14:textId="77777777">
        <w:tc>
          <w:tcPr>
            <w:tcW w:w="1562" w:type="dxa"/>
            <w:vMerge/>
            <w:tcBorders>
              <w:left w:val="nil"/>
              <w:right w:val="nil"/>
            </w:tcBorders>
          </w:tcPr>
          <w:p w14:paraId="103BE2C6"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647778F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4b</w:t>
            </w:r>
          </w:p>
        </w:tc>
        <w:tc>
          <w:tcPr>
            <w:tcW w:w="5980" w:type="dxa"/>
            <w:tcBorders>
              <w:left w:val="nil"/>
              <w:right w:val="nil"/>
            </w:tcBorders>
          </w:tcPr>
          <w:p w14:paraId="56681D3A"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Specify the key study dates, including start of accrual; end of accrual; and, if applicable, end of follow-up.</w:t>
            </w:r>
          </w:p>
        </w:tc>
        <w:tc>
          <w:tcPr>
            <w:tcW w:w="992" w:type="dxa"/>
            <w:tcBorders>
              <w:left w:val="nil"/>
              <w:right w:val="nil"/>
            </w:tcBorders>
          </w:tcPr>
          <w:p w14:paraId="73362C2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68A995C9" w14:textId="77777777">
        <w:tc>
          <w:tcPr>
            <w:tcW w:w="1562" w:type="dxa"/>
            <w:vMerge w:val="restart"/>
            <w:tcBorders>
              <w:left w:val="nil"/>
              <w:right w:val="nil"/>
            </w:tcBorders>
          </w:tcPr>
          <w:p w14:paraId="30F2388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Participants</w:t>
            </w:r>
          </w:p>
        </w:tc>
        <w:tc>
          <w:tcPr>
            <w:tcW w:w="680" w:type="dxa"/>
            <w:tcBorders>
              <w:left w:val="nil"/>
              <w:right w:val="nil"/>
            </w:tcBorders>
          </w:tcPr>
          <w:p w14:paraId="576FE897"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5a</w:t>
            </w:r>
          </w:p>
        </w:tc>
        <w:tc>
          <w:tcPr>
            <w:tcW w:w="5980" w:type="dxa"/>
            <w:tcBorders>
              <w:left w:val="nil"/>
              <w:right w:val="nil"/>
            </w:tcBorders>
          </w:tcPr>
          <w:p w14:paraId="7B3AC4A4"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Specify key elements of the study setting (e.g., primary care, secondary care, general population) including number and location of centres.</w:t>
            </w:r>
          </w:p>
        </w:tc>
        <w:tc>
          <w:tcPr>
            <w:tcW w:w="992" w:type="dxa"/>
            <w:tcBorders>
              <w:left w:val="nil"/>
              <w:right w:val="nil"/>
            </w:tcBorders>
          </w:tcPr>
          <w:p w14:paraId="1896B4F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126EA416" w14:textId="77777777">
        <w:tc>
          <w:tcPr>
            <w:tcW w:w="1562" w:type="dxa"/>
            <w:vMerge/>
            <w:tcBorders>
              <w:left w:val="nil"/>
              <w:right w:val="nil"/>
            </w:tcBorders>
          </w:tcPr>
          <w:p w14:paraId="4CE43E59"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6B38BF9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5b</w:t>
            </w:r>
          </w:p>
        </w:tc>
        <w:tc>
          <w:tcPr>
            <w:tcW w:w="5980" w:type="dxa"/>
            <w:tcBorders>
              <w:left w:val="nil"/>
              <w:right w:val="nil"/>
            </w:tcBorders>
          </w:tcPr>
          <w:p w14:paraId="7B1BB75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escribe eligibility criteria for participants.</w:t>
            </w:r>
          </w:p>
        </w:tc>
        <w:tc>
          <w:tcPr>
            <w:tcW w:w="992" w:type="dxa"/>
            <w:tcBorders>
              <w:left w:val="nil"/>
              <w:right w:val="nil"/>
            </w:tcBorders>
          </w:tcPr>
          <w:p w14:paraId="71562FA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2C76AAE6" w14:textId="77777777">
        <w:tc>
          <w:tcPr>
            <w:tcW w:w="1562" w:type="dxa"/>
            <w:vMerge/>
            <w:tcBorders>
              <w:left w:val="nil"/>
              <w:right w:val="nil"/>
            </w:tcBorders>
          </w:tcPr>
          <w:p w14:paraId="39999D0F"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552B23B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5c</w:t>
            </w:r>
          </w:p>
        </w:tc>
        <w:tc>
          <w:tcPr>
            <w:tcW w:w="5980" w:type="dxa"/>
            <w:tcBorders>
              <w:left w:val="nil"/>
              <w:right w:val="nil"/>
            </w:tcBorders>
          </w:tcPr>
          <w:p w14:paraId="7305E01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Give details of treatments received, if relevant.</w:t>
            </w:r>
          </w:p>
        </w:tc>
        <w:tc>
          <w:tcPr>
            <w:tcW w:w="992" w:type="dxa"/>
            <w:tcBorders>
              <w:left w:val="nil"/>
              <w:right w:val="nil"/>
            </w:tcBorders>
          </w:tcPr>
          <w:p w14:paraId="4372F6E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w:t>
            </w:r>
          </w:p>
        </w:tc>
      </w:tr>
      <w:tr w:rsidR="0028431C" w:rsidRPr="0001741F" w14:paraId="13B8D333" w14:textId="77777777">
        <w:tc>
          <w:tcPr>
            <w:tcW w:w="1562" w:type="dxa"/>
            <w:vMerge w:val="restart"/>
            <w:tcBorders>
              <w:left w:val="nil"/>
              <w:right w:val="nil"/>
            </w:tcBorders>
          </w:tcPr>
          <w:p w14:paraId="5F870F1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Outcome</w:t>
            </w:r>
          </w:p>
        </w:tc>
        <w:tc>
          <w:tcPr>
            <w:tcW w:w="680" w:type="dxa"/>
            <w:tcBorders>
              <w:left w:val="nil"/>
              <w:right w:val="nil"/>
            </w:tcBorders>
          </w:tcPr>
          <w:p w14:paraId="5B5C02B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a</w:t>
            </w:r>
          </w:p>
        </w:tc>
        <w:tc>
          <w:tcPr>
            <w:tcW w:w="5980" w:type="dxa"/>
            <w:tcBorders>
              <w:left w:val="nil"/>
              <w:right w:val="nil"/>
            </w:tcBorders>
          </w:tcPr>
          <w:p w14:paraId="73E1C467"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Clearly define the outcome that is predicted by the prediction model, including how and when assessed.</w:t>
            </w:r>
          </w:p>
        </w:tc>
        <w:tc>
          <w:tcPr>
            <w:tcW w:w="992" w:type="dxa"/>
            <w:tcBorders>
              <w:left w:val="nil"/>
              <w:right w:val="nil"/>
            </w:tcBorders>
          </w:tcPr>
          <w:p w14:paraId="3738A90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312380CD" w14:textId="77777777">
        <w:tc>
          <w:tcPr>
            <w:tcW w:w="1562" w:type="dxa"/>
            <w:vMerge/>
            <w:tcBorders>
              <w:left w:val="nil"/>
              <w:right w:val="nil"/>
            </w:tcBorders>
          </w:tcPr>
          <w:p w14:paraId="348B0FB7"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55E69E3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b</w:t>
            </w:r>
          </w:p>
        </w:tc>
        <w:tc>
          <w:tcPr>
            <w:tcW w:w="5980" w:type="dxa"/>
            <w:tcBorders>
              <w:left w:val="nil"/>
              <w:right w:val="nil"/>
            </w:tcBorders>
          </w:tcPr>
          <w:p w14:paraId="0B4FBF4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Report any actions to blind assessment of the outcome to be predicted.</w:t>
            </w:r>
          </w:p>
        </w:tc>
        <w:tc>
          <w:tcPr>
            <w:tcW w:w="992" w:type="dxa"/>
            <w:tcBorders>
              <w:left w:val="nil"/>
              <w:right w:val="nil"/>
            </w:tcBorders>
          </w:tcPr>
          <w:p w14:paraId="0D69DBD7"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0</w:t>
            </w:r>
          </w:p>
        </w:tc>
      </w:tr>
      <w:tr w:rsidR="0028431C" w:rsidRPr="0001741F" w14:paraId="08A78E2F" w14:textId="77777777">
        <w:tc>
          <w:tcPr>
            <w:tcW w:w="1562" w:type="dxa"/>
            <w:vMerge w:val="restart"/>
            <w:tcBorders>
              <w:left w:val="nil"/>
              <w:right w:val="nil"/>
            </w:tcBorders>
          </w:tcPr>
          <w:p w14:paraId="3A110D1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Predictors</w:t>
            </w:r>
          </w:p>
        </w:tc>
        <w:tc>
          <w:tcPr>
            <w:tcW w:w="680" w:type="dxa"/>
            <w:tcBorders>
              <w:left w:val="nil"/>
              <w:right w:val="nil"/>
            </w:tcBorders>
          </w:tcPr>
          <w:p w14:paraId="3B2F21C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7a</w:t>
            </w:r>
          </w:p>
        </w:tc>
        <w:tc>
          <w:tcPr>
            <w:tcW w:w="5980" w:type="dxa"/>
            <w:tcBorders>
              <w:left w:val="nil"/>
              <w:right w:val="nil"/>
            </w:tcBorders>
          </w:tcPr>
          <w:p w14:paraId="1A300958"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Clearly define all predictors used in developing the multivariable prediction model; including how and when they were measured.</w:t>
            </w:r>
          </w:p>
        </w:tc>
        <w:tc>
          <w:tcPr>
            <w:tcW w:w="992" w:type="dxa"/>
            <w:tcBorders>
              <w:left w:val="nil"/>
              <w:right w:val="nil"/>
            </w:tcBorders>
          </w:tcPr>
          <w:p w14:paraId="3FE328F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r>
      <w:tr w:rsidR="0028431C" w:rsidRPr="0001741F" w14:paraId="32A9DC76" w14:textId="77777777">
        <w:tc>
          <w:tcPr>
            <w:tcW w:w="1562" w:type="dxa"/>
            <w:vMerge/>
            <w:tcBorders>
              <w:left w:val="nil"/>
              <w:right w:val="nil"/>
            </w:tcBorders>
          </w:tcPr>
          <w:p w14:paraId="1F065D9E"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5242473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7b</w:t>
            </w:r>
          </w:p>
        </w:tc>
        <w:tc>
          <w:tcPr>
            <w:tcW w:w="5980" w:type="dxa"/>
            <w:tcBorders>
              <w:left w:val="nil"/>
              <w:right w:val="nil"/>
            </w:tcBorders>
          </w:tcPr>
          <w:p w14:paraId="53B4155A"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Report any actions to blind assessment of predictors for the outcome and other predictors.</w:t>
            </w:r>
          </w:p>
        </w:tc>
        <w:tc>
          <w:tcPr>
            <w:tcW w:w="992" w:type="dxa"/>
            <w:tcBorders>
              <w:left w:val="nil"/>
              <w:right w:val="nil"/>
            </w:tcBorders>
          </w:tcPr>
          <w:p w14:paraId="3EA3F2E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0</w:t>
            </w:r>
          </w:p>
        </w:tc>
      </w:tr>
      <w:tr w:rsidR="0028431C" w:rsidRPr="0001741F" w14:paraId="7A1BFB0B" w14:textId="77777777">
        <w:tc>
          <w:tcPr>
            <w:tcW w:w="1562" w:type="dxa"/>
            <w:tcBorders>
              <w:left w:val="nil"/>
              <w:right w:val="nil"/>
            </w:tcBorders>
          </w:tcPr>
          <w:p w14:paraId="397B673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Sample size</w:t>
            </w:r>
          </w:p>
        </w:tc>
        <w:tc>
          <w:tcPr>
            <w:tcW w:w="680" w:type="dxa"/>
            <w:tcBorders>
              <w:left w:val="nil"/>
              <w:right w:val="nil"/>
            </w:tcBorders>
          </w:tcPr>
          <w:p w14:paraId="4E33ACB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c>
          <w:tcPr>
            <w:tcW w:w="5980" w:type="dxa"/>
            <w:tcBorders>
              <w:left w:val="nil"/>
              <w:right w:val="nil"/>
            </w:tcBorders>
          </w:tcPr>
          <w:p w14:paraId="2F755BA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Explain how the study size was arrived at.</w:t>
            </w:r>
          </w:p>
        </w:tc>
        <w:tc>
          <w:tcPr>
            <w:tcW w:w="992" w:type="dxa"/>
            <w:tcBorders>
              <w:left w:val="nil"/>
              <w:right w:val="nil"/>
            </w:tcBorders>
          </w:tcPr>
          <w:p w14:paraId="444A86A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354B63A1" w14:textId="77777777">
        <w:tc>
          <w:tcPr>
            <w:tcW w:w="1562" w:type="dxa"/>
            <w:tcBorders>
              <w:left w:val="nil"/>
              <w:right w:val="nil"/>
            </w:tcBorders>
          </w:tcPr>
          <w:p w14:paraId="1E7AE16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Missing data</w:t>
            </w:r>
          </w:p>
        </w:tc>
        <w:tc>
          <w:tcPr>
            <w:tcW w:w="680" w:type="dxa"/>
            <w:tcBorders>
              <w:left w:val="nil"/>
              <w:right w:val="nil"/>
            </w:tcBorders>
          </w:tcPr>
          <w:p w14:paraId="6B26624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9</w:t>
            </w:r>
          </w:p>
        </w:tc>
        <w:tc>
          <w:tcPr>
            <w:tcW w:w="5980" w:type="dxa"/>
            <w:tcBorders>
              <w:left w:val="nil"/>
              <w:right w:val="nil"/>
            </w:tcBorders>
          </w:tcPr>
          <w:p w14:paraId="3A94C4D6"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Describe how missing data were handled (e.g., complete-case analysis, single imputation, multiple imputation) with details of any imputation method.</w:t>
            </w:r>
          </w:p>
        </w:tc>
        <w:tc>
          <w:tcPr>
            <w:tcW w:w="992" w:type="dxa"/>
            <w:tcBorders>
              <w:left w:val="nil"/>
              <w:right w:val="nil"/>
            </w:tcBorders>
          </w:tcPr>
          <w:p w14:paraId="7850229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4</w:t>
            </w:r>
          </w:p>
        </w:tc>
      </w:tr>
      <w:tr w:rsidR="0028431C" w:rsidRPr="0001741F" w14:paraId="7237E2B6" w14:textId="77777777">
        <w:tc>
          <w:tcPr>
            <w:tcW w:w="1562" w:type="dxa"/>
            <w:vMerge w:val="restart"/>
            <w:tcBorders>
              <w:left w:val="nil"/>
              <w:right w:val="nil"/>
            </w:tcBorders>
          </w:tcPr>
          <w:p w14:paraId="2839E5A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Statistical analysis methods</w:t>
            </w:r>
          </w:p>
        </w:tc>
        <w:tc>
          <w:tcPr>
            <w:tcW w:w="680" w:type="dxa"/>
            <w:tcBorders>
              <w:left w:val="nil"/>
              <w:right w:val="nil"/>
            </w:tcBorders>
          </w:tcPr>
          <w:p w14:paraId="502B895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a</w:t>
            </w:r>
          </w:p>
        </w:tc>
        <w:tc>
          <w:tcPr>
            <w:tcW w:w="5980" w:type="dxa"/>
            <w:tcBorders>
              <w:left w:val="nil"/>
              <w:right w:val="nil"/>
            </w:tcBorders>
          </w:tcPr>
          <w:p w14:paraId="314184E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escribe how predictors were handled in the analyses.</w:t>
            </w:r>
          </w:p>
        </w:tc>
        <w:tc>
          <w:tcPr>
            <w:tcW w:w="992" w:type="dxa"/>
            <w:tcBorders>
              <w:left w:val="nil"/>
              <w:right w:val="nil"/>
            </w:tcBorders>
          </w:tcPr>
          <w:p w14:paraId="3993B29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9</w:t>
            </w:r>
          </w:p>
        </w:tc>
      </w:tr>
      <w:tr w:rsidR="0028431C" w:rsidRPr="0001741F" w14:paraId="77FCD0AC" w14:textId="77777777">
        <w:tc>
          <w:tcPr>
            <w:tcW w:w="1562" w:type="dxa"/>
            <w:vMerge/>
            <w:tcBorders>
              <w:left w:val="nil"/>
              <w:right w:val="nil"/>
            </w:tcBorders>
          </w:tcPr>
          <w:p w14:paraId="65014A5D"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7D8EC180"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b</w:t>
            </w:r>
          </w:p>
        </w:tc>
        <w:tc>
          <w:tcPr>
            <w:tcW w:w="5980" w:type="dxa"/>
            <w:tcBorders>
              <w:left w:val="nil"/>
              <w:right w:val="nil"/>
            </w:tcBorders>
          </w:tcPr>
          <w:p w14:paraId="68A24508"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Specify type of model, all model-building procedures (including any predictor selection), and method for internal validation.</w:t>
            </w:r>
          </w:p>
        </w:tc>
        <w:tc>
          <w:tcPr>
            <w:tcW w:w="992" w:type="dxa"/>
            <w:tcBorders>
              <w:left w:val="nil"/>
              <w:right w:val="nil"/>
            </w:tcBorders>
          </w:tcPr>
          <w:p w14:paraId="343F35B9"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r>
      <w:tr w:rsidR="0028431C" w:rsidRPr="0001741F" w14:paraId="139FA19B" w14:textId="77777777">
        <w:tc>
          <w:tcPr>
            <w:tcW w:w="1562" w:type="dxa"/>
            <w:vMerge/>
            <w:tcBorders>
              <w:left w:val="nil"/>
              <w:right w:val="nil"/>
            </w:tcBorders>
          </w:tcPr>
          <w:p w14:paraId="38DE47DA"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4277494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c</w:t>
            </w:r>
          </w:p>
        </w:tc>
        <w:tc>
          <w:tcPr>
            <w:tcW w:w="5980" w:type="dxa"/>
            <w:tcBorders>
              <w:left w:val="nil"/>
              <w:right w:val="nil"/>
            </w:tcBorders>
          </w:tcPr>
          <w:p w14:paraId="75438694"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For validation, describe how the predictions were calculated.</w:t>
            </w:r>
          </w:p>
        </w:tc>
        <w:tc>
          <w:tcPr>
            <w:tcW w:w="992" w:type="dxa"/>
            <w:tcBorders>
              <w:left w:val="nil"/>
              <w:right w:val="nil"/>
            </w:tcBorders>
          </w:tcPr>
          <w:p w14:paraId="3A8ECEC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r>
      <w:tr w:rsidR="0028431C" w:rsidRPr="0001741F" w14:paraId="76C09513" w14:textId="77777777">
        <w:tc>
          <w:tcPr>
            <w:tcW w:w="1562" w:type="dxa"/>
            <w:vMerge/>
            <w:tcBorders>
              <w:left w:val="nil"/>
              <w:right w:val="nil"/>
            </w:tcBorders>
          </w:tcPr>
          <w:p w14:paraId="6E076DB4"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2E088DA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d</w:t>
            </w:r>
          </w:p>
        </w:tc>
        <w:tc>
          <w:tcPr>
            <w:tcW w:w="5980" w:type="dxa"/>
            <w:tcBorders>
              <w:left w:val="nil"/>
              <w:right w:val="nil"/>
            </w:tcBorders>
          </w:tcPr>
          <w:p w14:paraId="192EEB81"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Specify all measures used to assess model performance and, if relevant, to compare multiple models.</w:t>
            </w:r>
          </w:p>
        </w:tc>
        <w:tc>
          <w:tcPr>
            <w:tcW w:w="992" w:type="dxa"/>
            <w:tcBorders>
              <w:left w:val="nil"/>
              <w:right w:val="nil"/>
            </w:tcBorders>
          </w:tcPr>
          <w:p w14:paraId="380D714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8</w:t>
            </w:r>
          </w:p>
        </w:tc>
      </w:tr>
      <w:tr w:rsidR="0028431C" w:rsidRPr="0001741F" w14:paraId="05AC44C5" w14:textId="77777777">
        <w:tc>
          <w:tcPr>
            <w:tcW w:w="1562" w:type="dxa"/>
            <w:vMerge/>
            <w:tcBorders>
              <w:left w:val="nil"/>
              <w:right w:val="nil"/>
            </w:tcBorders>
          </w:tcPr>
          <w:p w14:paraId="5523EEA4"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5E86E36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e</w:t>
            </w:r>
          </w:p>
        </w:tc>
        <w:tc>
          <w:tcPr>
            <w:tcW w:w="5980" w:type="dxa"/>
            <w:tcBorders>
              <w:left w:val="nil"/>
              <w:right w:val="nil"/>
            </w:tcBorders>
          </w:tcPr>
          <w:p w14:paraId="77CF518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escribe any model updating (e.g., recalibration) arising from the validation, if done.</w:t>
            </w:r>
          </w:p>
        </w:tc>
        <w:tc>
          <w:tcPr>
            <w:tcW w:w="992" w:type="dxa"/>
            <w:tcBorders>
              <w:left w:val="nil"/>
              <w:right w:val="nil"/>
            </w:tcBorders>
          </w:tcPr>
          <w:p w14:paraId="67781AE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3</w:t>
            </w:r>
          </w:p>
        </w:tc>
      </w:tr>
      <w:tr w:rsidR="0028431C" w:rsidRPr="0001741F" w14:paraId="7E5B55B2" w14:textId="77777777">
        <w:tc>
          <w:tcPr>
            <w:tcW w:w="1562" w:type="dxa"/>
            <w:tcBorders>
              <w:left w:val="nil"/>
              <w:right w:val="nil"/>
            </w:tcBorders>
          </w:tcPr>
          <w:p w14:paraId="3CD6E5E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Risk groups</w:t>
            </w:r>
          </w:p>
        </w:tc>
        <w:tc>
          <w:tcPr>
            <w:tcW w:w="680" w:type="dxa"/>
            <w:tcBorders>
              <w:left w:val="nil"/>
              <w:right w:val="nil"/>
            </w:tcBorders>
          </w:tcPr>
          <w:p w14:paraId="1B3F7CF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1</w:t>
            </w:r>
          </w:p>
        </w:tc>
        <w:tc>
          <w:tcPr>
            <w:tcW w:w="5980" w:type="dxa"/>
            <w:tcBorders>
              <w:left w:val="nil"/>
              <w:right w:val="nil"/>
            </w:tcBorders>
          </w:tcPr>
          <w:p w14:paraId="6DA97DE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Provide details on how risk groups were created, if done.</w:t>
            </w:r>
          </w:p>
        </w:tc>
        <w:tc>
          <w:tcPr>
            <w:tcW w:w="992" w:type="dxa"/>
            <w:tcBorders>
              <w:left w:val="nil"/>
              <w:right w:val="nil"/>
            </w:tcBorders>
          </w:tcPr>
          <w:p w14:paraId="1A4FB18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0</w:t>
            </w:r>
          </w:p>
        </w:tc>
      </w:tr>
      <w:tr w:rsidR="0028431C" w:rsidRPr="0001741F" w14:paraId="645CFCCA" w14:textId="77777777">
        <w:tc>
          <w:tcPr>
            <w:tcW w:w="1562" w:type="dxa"/>
            <w:tcBorders>
              <w:left w:val="nil"/>
              <w:right w:val="nil"/>
            </w:tcBorders>
          </w:tcPr>
          <w:p w14:paraId="10F387F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evelopment vs validation</w:t>
            </w:r>
          </w:p>
        </w:tc>
        <w:tc>
          <w:tcPr>
            <w:tcW w:w="680" w:type="dxa"/>
            <w:tcBorders>
              <w:left w:val="nil"/>
              <w:right w:val="nil"/>
            </w:tcBorders>
          </w:tcPr>
          <w:p w14:paraId="69B33989"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2</w:t>
            </w:r>
          </w:p>
        </w:tc>
        <w:tc>
          <w:tcPr>
            <w:tcW w:w="5980" w:type="dxa"/>
            <w:tcBorders>
              <w:left w:val="nil"/>
              <w:right w:val="nil"/>
            </w:tcBorders>
          </w:tcPr>
          <w:p w14:paraId="1BB328D2"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For validation, identify any differences from the development data in setting, eligibility criteria, outcome, and predictors.</w:t>
            </w:r>
          </w:p>
        </w:tc>
        <w:tc>
          <w:tcPr>
            <w:tcW w:w="992" w:type="dxa"/>
            <w:tcBorders>
              <w:left w:val="nil"/>
              <w:right w:val="nil"/>
            </w:tcBorders>
          </w:tcPr>
          <w:p w14:paraId="4331B0E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2</w:t>
            </w:r>
          </w:p>
        </w:tc>
      </w:tr>
      <w:tr w:rsidR="0028431C" w:rsidRPr="0001741F" w14:paraId="57CEF6B9" w14:textId="77777777">
        <w:tc>
          <w:tcPr>
            <w:tcW w:w="9214" w:type="dxa"/>
            <w:gridSpan w:val="4"/>
            <w:tcBorders>
              <w:left w:val="nil"/>
              <w:right w:val="nil"/>
            </w:tcBorders>
            <w:shd w:val="clear" w:color="auto" w:fill="D0CECE" w:themeFill="background2" w:themeFillShade="E6"/>
          </w:tcPr>
          <w:p w14:paraId="5E5AADE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Results</w:t>
            </w:r>
          </w:p>
        </w:tc>
      </w:tr>
      <w:tr w:rsidR="0028431C" w:rsidRPr="0001741F" w14:paraId="3D541686" w14:textId="77777777">
        <w:tc>
          <w:tcPr>
            <w:tcW w:w="1562" w:type="dxa"/>
            <w:vMerge w:val="restart"/>
            <w:tcBorders>
              <w:left w:val="nil"/>
              <w:right w:val="nil"/>
            </w:tcBorders>
          </w:tcPr>
          <w:p w14:paraId="39DBF5B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Participants</w:t>
            </w:r>
          </w:p>
        </w:tc>
        <w:tc>
          <w:tcPr>
            <w:tcW w:w="680" w:type="dxa"/>
            <w:tcBorders>
              <w:left w:val="nil"/>
              <w:right w:val="nil"/>
            </w:tcBorders>
          </w:tcPr>
          <w:p w14:paraId="466D630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3a</w:t>
            </w:r>
          </w:p>
        </w:tc>
        <w:tc>
          <w:tcPr>
            <w:tcW w:w="5980" w:type="dxa"/>
            <w:tcBorders>
              <w:left w:val="nil"/>
              <w:right w:val="nil"/>
            </w:tcBorders>
          </w:tcPr>
          <w:p w14:paraId="6D7C5084"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Describe the flow of participants through the study, including the number of participants with and without the outcome and, if applicable, a summary of the follow-up time. A diagram may be helpful.</w:t>
            </w:r>
          </w:p>
        </w:tc>
        <w:tc>
          <w:tcPr>
            <w:tcW w:w="992" w:type="dxa"/>
            <w:tcBorders>
              <w:left w:val="nil"/>
              <w:right w:val="nil"/>
            </w:tcBorders>
          </w:tcPr>
          <w:p w14:paraId="5529BD6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w:t>
            </w:r>
          </w:p>
        </w:tc>
      </w:tr>
      <w:tr w:rsidR="0028431C" w:rsidRPr="0001741F" w14:paraId="162E32D4" w14:textId="77777777">
        <w:tc>
          <w:tcPr>
            <w:tcW w:w="1562" w:type="dxa"/>
            <w:vMerge/>
            <w:tcBorders>
              <w:left w:val="nil"/>
              <w:right w:val="nil"/>
            </w:tcBorders>
          </w:tcPr>
          <w:p w14:paraId="5DF0E10E"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7CF6AFC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3b</w:t>
            </w:r>
          </w:p>
        </w:tc>
        <w:tc>
          <w:tcPr>
            <w:tcW w:w="5980" w:type="dxa"/>
            <w:tcBorders>
              <w:left w:val="nil"/>
              <w:right w:val="nil"/>
            </w:tcBorders>
          </w:tcPr>
          <w:p w14:paraId="1EC22908"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Describe the characteristics of the participants (basic demographics, clinical features, available predictors), including the number of participants with missing data for predictors and outcome.</w:t>
            </w:r>
          </w:p>
        </w:tc>
        <w:tc>
          <w:tcPr>
            <w:tcW w:w="992" w:type="dxa"/>
            <w:tcBorders>
              <w:left w:val="nil"/>
              <w:right w:val="nil"/>
            </w:tcBorders>
          </w:tcPr>
          <w:p w14:paraId="19ACD32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7</w:t>
            </w:r>
          </w:p>
        </w:tc>
      </w:tr>
      <w:tr w:rsidR="0028431C" w:rsidRPr="0001741F" w14:paraId="554A94E1" w14:textId="77777777">
        <w:tc>
          <w:tcPr>
            <w:tcW w:w="1562" w:type="dxa"/>
            <w:vMerge/>
            <w:tcBorders>
              <w:left w:val="nil"/>
              <w:right w:val="nil"/>
            </w:tcBorders>
          </w:tcPr>
          <w:p w14:paraId="05609B74"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6638599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3c</w:t>
            </w:r>
          </w:p>
        </w:tc>
        <w:tc>
          <w:tcPr>
            <w:tcW w:w="5980" w:type="dxa"/>
            <w:tcBorders>
              <w:left w:val="nil"/>
              <w:right w:val="nil"/>
            </w:tcBorders>
          </w:tcPr>
          <w:p w14:paraId="1AD24615"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For validation, show a comparison with the development data of the distribution of important variables (demographics, predictors, and outcome).</w:t>
            </w:r>
          </w:p>
        </w:tc>
        <w:tc>
          <w:tcPr>
            <w:tcW w:w="992" w:type="dxa"/>
            <w:tcBorders>
              <w:left w:val="nil"/>
              <w:right w:val="nil"/>
            </w:tcBorders>
          </w:tcPr>
          <w:p w14:paraId="0FD7650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w:t>
            </w:r>
          </w:p>
        </w:tc>
      </w:tr>
      <w:tr w:rsidR="0028431C" w:rsidRPr="0001741F" w14:paraId="6BFD6795" w14:textId="77777777">
        <w:tc>
          <w:tcPr>
            <w:tcW w:w="1562" w:type="dxa"/>
            <w:vMerge w:val="restart"/>
            <w:tcBorders>
              <w:left w:val="nil"/>
              <w:right w:val="nil"/>
            </w:tcBorders>
          </w:tcPr>
          <w:p w14:paraId="293E5A73"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Model development</w:t>
            </w:r>
          </w:p>
        </w:tc>
        <w:tc>
          <w:tcPr>
            <w:tcW w:w="680" w:type="dxa"/>
            <w:tcBorders>
              <w:left w:val="nil"/>
              <w:right w:val="nil"/>
            </w:tcBorders>
          </w:tcPr>
          <w:p w14:paraId="5820B80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4a</w:t>
            </w:r>
          </w:p>
        </w:tc>
        <w:tc>
          <w:tcPr>
            <w:tcW w:w="5980" w:type="dxa"/>
            <w:tcBorders>
              <w:left w:val="nil"/>
              <w:right w:val="nil"/>
            </w:tcBorders>
          </w:tcPr>
          <w:p w14:paraId="7A40E4F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Specify the number of participants and outcome events in each analysis.</w:t>
            </w:r>
          </w:p>
        </w:tc>
        <w:tc>
          <w:tcPr>
            <w:tcW w:w="992" w:type="dxa"/>
            <w:tcBorders>
              <w:left w:val="nil"/>
              <w:right w:val="nil"/>
            </w:tcBorders>
          </w:tcPr>
          <w:p w14:paraId="269CE4A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4</w:t>
            </w:r>
          </w:p>
        </w:tc>
      </w:tr>
      <w:tr w:rsidR="0028431C" w:rsidRPr="0001741F" w14:paraId="76387582" w14:textId="77777777">
        <w:tc>
          <w:tcPr>
            <w:tcW w:w="1562" w:type="dxa"/>
            <w:vMerge/>
            <w:tcBorders>
              <w:left w:val="nil"/>
              <w:right w:val="nil"/>
            </w:tcBorders>
          </w:tcPr>
          <w:p w14:paraId="737BBBCF"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6CE0D7A0"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4b</w:t>
            </w:r>
          </w:p>
        </w:tc>
        <w:tc>
          <w:tcPr>
            <w:tcW w:w="5980" w:type="dxa"/>
            <w:tcBorders>
              <w:left w:val="nil"/>
              <w:right w:val="nil"/>
            </w:tcBorders>
          </w:tcPr>
          <w:p w14:paraId="08BD16D4"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If done, report the unadjusted association between each candidate predictor and outcome.</w:t>
            </w:r>
          </w:p>
        </w:tc>
        <w:tc>
          <w:tcPr>
            <w:tcW w:w="992" w:type="dxa"/>
            <w:tcBorders>
              <w:left w:val="nil"/>
              <w:right w:val="nil"/>
            </w:tcBorders>
          </w:tcPr>
          <w:p w14:paraId="592186A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w:t>
            </w:r>
          </w:p>
        </w:tc>
      </w:tr>
      <w:tr w:rsidR="0028431C" w:rsidRPr="0001741F" w14:paraId="52E8D601" w14:textId="77777777">
        <w:tc>
          <w:tcPr>
            <w:tcW w:w="1562" w:type="dxa"/>
            <w:vMerge w:val="restart"/>
            <w:tcBorders>
              <w:left w:val="nil"/>
              <w:right w:val="nil"/>
            </w:tcBorders>
          </w:tcPr>
          <w:p w14:paraId="6F00F42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Model specification</w:t>
            </w:r>
          </w:p>
        </w:tc>
        <w:tc>
          <w:tcPr>
            <w:tcW w:w="680" w:type="dxa"/>
            <w:tcBorders>
              <w:left w:val="nil"/>
              <w:right w:val="nil"/>
            </w:tcBorders>
          </w:tcPr>
          <w:p w14:paraId="12A4A7F0"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5a</w:t>
            </w:r>
          </w:p>
        </w:tc>
        <w:tc>
          <w:tcPr>
            <w:tcW w:w="5980" w:type="dxa"/>
            <w:tcBorders>
              <w:left w:val="nil"/>
              <w:right w:val="nil"/>
            </w:tcBorders>
          </w:tcPr>
          <w:p w14:paraId="51CB5537"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Present the full prediction model to allow predictions for individuals (i.e., all regression coefficients, and model intercept or baseline survival at a given time point).</w:t>
            </w:r>
          </w:p>
        </w:tc>
        <w:tc>
          <w:tcPr>
            <w:tcW w:w="992" w:type="dxa"/>
            <w:tcBorders>
              <w:left w:val="nil"/>
              <w:right w:val="nil"/>
            </w:tcBorders>
          </w:tcPr>
          <w:p w14:paraId="0090ED3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w:t>
            </w:r>
          </w:p>
        </w:tc>
      </w:tr>
      <w:tr w:rsidR="0028431C" w:rsidRPr="0001741F" w14:paraId="144B8BD7" w14:textId="77777777">
        <w:tc>
          <w:tcPr>
            <w:tcW w:w="1562" w:type="dxa"/>
            <w:vMerge/>
            <w:tcBorders>
              <w:left w:val="nil"/>
              <w:right w:val="nil"/>
            </w:tcBorders>
          </w:tcPr>
          <w:p w14:paraId="4966D6B4"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0947A3B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5b</w:t>
            </w:r>
          </w:p>
        </w:tc>
        <w:tc>
          <w:tcPr>
            <w:tcW w:w="5980" w:type="dxa"/>
            <w:tcBorders>
              <w:left w:val="nil"/>
              <w:right w:val="nil"/>
            </w:tcBorders>
          </w:tcPr>
          <w:p w14:paraId="1C61562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Explain how to use the prediction model.</w:t>
            </w:r>
          </w:p>
        </w:tc>
        <w:tc>
          <w:tcPr>
            <w:tcW w:w="992" w:type="dxa"/>
            <w:tcBorders>
              <w:left w:val="nil"/>
              <w:right w:val="nil"/>
            </w:tcBorders>
          </w:tcPr>
          <w:p w14:paraId="5D334E3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w:t>
            </w:r>
          </w:p>
        </w:tc>
      </w:tr>
      <w:tr w:rsidR="0028431C" w:rsidRPr="0001741F" w14:paraId="4ABB9AAB" w14:textId="77777777">
        <w:tc>
          <w:tcPr>
            <w:tcW w:w="1562" w:type="dxa"/>
            <w:tcBorders>
              <w:left w:val="nil"/>
              <w:right w:val="nil"/>
            </w:tcBorders>
          </w:tcPr>
          <w:p w14:paraId="3140690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Model performance</w:t>
            </w:r>
          </w:p>
        </w:tc>
        <w:tc>
          <w:tcPr>
            <w:tcW w:w="680" w:type="dxa"/>
            <w:tcBorders>
              <w:left w:val="nil"/>
              <w:right w:val="nil"/>
            </w:tcBorders>
          </w:tcPr>
          <w:p w14:paraId="0F094A8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6</w:t>
            </w:r>
          </w:p>
        </w:tc>
        <w:tc>
          <w:tcPr>
            <w:tcW w:w="5980" w:type="dxa"/>
            <w:tcBorders>
              <w:left w:val="nil"/>
              <w:right w:val="nil"/>
            </w:tcBorders>
          </w:tcPr>
          <w:p w14:paraId="727C8D2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Report performance measures (with CIs) for the prediction model.</w:t>
            </w:r>
          </w:p>
        </w:tc>
        <w:tc>
          <w:tcPr>
            <w:tcW w:w="992" w:type="dxa"/>
            <w:tcBorders>
              <w:left w:val="nil"/>
              <w:right w:val="nil"/>
            </w:tcBorders>
          </w:tcPr>
          <w:p w14:paraId="2F402441"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7</w:t>
            </w:r>
          </w:p>
        </w:tc>
      </w:tr>
      <w:tr w:rsidR="0028431C" w:rsidRPr="0001741F" w14:paraId="0260545B" w14:textId="77777777">
        <w:tc>
          <w:tcPr>
            <w:tcW w:w="1562" w:type="dxa"/>
            <w:tcBorders>
              <w:left w:val="nil"/>
              <w:right w:val="nil"/>
            </w:tcBorders>
          </w:tcPr>
          <w:p w14:paraId="1A296FC9"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Model updating</w:t>
            </w:r>
          </w:p>
        </w:tc>
        <w:tc>
          <w:tcPr>
            <w:tcW w:w="680" w:type="dxa"/>
            <w:tcBorders>
              <w:left w:val="nil"/>
              <w:right w:val="nil"/>
            </w:tcBorders>
          </w:tcPr>
          <w:p w14:paraId="42B22772"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7</w:t>
            </w:r>
          </w:p>
        </w:tc>
        <w:tc>
          <w:tcPr>
            <w:tcW w:w="5980" w:type="dxa"/>
            <w:tcBorders>
              <w:left w:val="nil"/>
              <w:right w:val="nil"/>
            </w:tcBorders>
          </w:tcPr>
          <w:p w14:paraId="47A00772"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If done, report the results from any model updating (i.e., model specification, model performance).</w:t>
            </w:r>
          </w:p>
        </w:tc>
        <w:tc>
          <w:tcPr>
            <w:tcW w:w="992" w:type="dxa"/>
            <w:tcBorders>
              <w:left w:val="nil"/>
              <w:right w:val="nil"/>
            </w:tcBorders>
          </w:tcPr>
          <w:p w14:paraId="614A81B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w:t>
            </w:r>
          </w:p>
        </w:tc>
      </w:tr>
      <w:tr w:rsidR="0028431C" w:rsidRPr="0001741F" w14:paraId="0586BB27" w14:textId="77777777">
        <w:tc>
          <w:tcPr>
            <w:tcW w:w="9214" w:type="dxa"/>
            <w:gridSpan w:val="4"/>
            <w:tcBorders>
              <w:left w:val="nil"/>
              <w:right w:val="nil"/>
            </w:tcBorders>
            <w:shd w:val="clear" w:color="auto" w:fill="D0CECE" w:themeFill="background2" w:themeFillShade="E6"/>
          </w:tcPr>
          <w:p w14:paraId="4490E3F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iscussion</w:t>
            </w:r>
          </w:p>
        </w:tc>
      </w:tr>
      <w:tr w:rsidR="0028431C" w:rsidRPr="0001741F" w14:paraId="4BCD895E" w14:textId="77777777">
        <w:tc>
          <w:tcPr>
            <w:tcW w:w="1562" w:type="dxa"/>
            <w:tcBorders>
              <w:left w:val="nil"/>
              <w:right w:val="nil"/>
            </w:tcBorders>
          </w:tcPr>
          <w:p w14:paraId="1CC67CA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Limitations</w:t>
            </w:r>
          </w:p>
        </w:tc>
        <w:tc>
          <w:tcPr>
            <w:tcW w:w="680" w:type="dxa"/>
            <w:tcBorders>
              <w:left w:val="nil"/>
              <w:right w:val="nil"/>
            </w:tcBorders>
          </w:tcPr>
          <w:p w14:paraId="05A97A20"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8</w:t>
            </w:r>
          </w:p>
        </w:tc>
        <w:tc>
          <w:tcPr>
            <w:tcW w:w="5980" w:type="dxa"/>
            <w:tcBorders>
              <w:left w:val="nil"/>
              <w:right w:val="nil"/>
            </w:tcBorders>
          </w:tcPr>
          <w:p w14:paraId="51BED479"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Discuss any limitations of the study (such as non-representative sample, few events per predictor, missing data).</w:t>
            </w:r>
          </w:p>
        </w:tc>
        <w:tc>
          <w:tcPr>
            <w:tcW w:w="992" w:type="dxa"/>
            <w:tcBorders>
              <w:left w:val="nil"/>
              <w:right w:val="nil"/>
            </w:tcBorders>
          </w:tcPr>
          <w:p w14:paraId="20E9FE4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59E29FF3" w14:textId="77777777">
        <w:tc>
          <w:tcPr>
            <w:tcW w:w="1562" w:type="dxa"/>
            <w:vMerge w:val="restart"/>
            <w:tcBorders>
              <w:left w:val="nil"/>
              <w:right w:val="nil"/>
            </w:tcBorders>
          </w:tcPr>
          <w:p w14:paraId="271BBA3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Interpretation</w:t>
            </w:r>
          </w:p>
        </w:tc>
        <w:tc>
          <w:tcPr>
            <w:tcW w:w="680" w:type="dxa"/>
            <w:tcBorders>
              <w:left w:val="nil"/>
              <w:right w:val="nil"/>
            </w:tcBorders>
          </w:tcPr>
          <w:p w14:paraId="6DC45687"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9a</w:t>
            </w:r>
          </w:p>
        </w:tc>
        <w:tc>
          <w:tcPr>
            <w:tcW w:w="5980" w:type="dxa"/>
            <w:tcBorders>
              <w:left w:val="nil"/>
              <w:right w:val="nil"/>
            </w:tcBorders>
          </w:tcPr>
          <w:p w14:paraId="203864DE"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For validation, discuss the results with reference to performance in the development data, and any other validation data.</w:t>
            </w:r>
          </w:p>
        </w:tc>
        <w:tc>
          <w:tcPr>
            <w:tcW w:w="992" w:type="dxa"/>
            <w:tcBorders>
              <w:left w:val="nil"/>
              <w:right w:val="nil"/>
            </w:tcBorders>
          </w:tcPr>
          <w:p w14:paraId="2E825AD0"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3</w:t>
            </w:r>
          </w:p>
        </w:tc>
      </w:tr>
      <w:tr w:rsidR="0028431C" w:rsidRPr="0001741F" w14:paraId="5CE995A5" w14:textId="77777777">
        <w:tc>
          <w:tcPr>
            <w:tcW w:w="1562" w:type="dxa"/>
            <w:vMerge/>
            <w:tcBorders>
              <w:left w:val="nil"/>
              <w:right w:val="nil"/>
            </w:tcBorders>
          </w:tcPr>
          <w:p w14:paraId="661F0491" w14:textId="77777777" w:rsidR="0028431C" w:rsidRPr="0001741F" w:rsidRDefault="0028431C" w:rsidP="0028431C">
            <w:pPr>
              <w:spacing w:after="0" w:line="240" w:lineRule="auto"/>
              <w:rPr>
                <w:rFonts w:ascii="Arial" w:hAnsi="Arial" w:cs="Arial"/>
                <w:sz w:val="20"/>
                <w:szCs w:val="20"/>
              </w:rPr>
            </w:pPr>
          </w:p>
        </w:tc>
        <w:tc>
          <w:tcPr>
            <w:tcW w:w="680" w:type="dxa"/>
            <w:tcBorders>
              <w:left w:val="nil"/>
              <w:right w:val="nil"/>
            </w:tcBorders>
          </w:tcPr>
          <w:p w14:paraId="4EFF1FF7"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9b</w:t>
            </w:r>
          </w:p>
        </w:tc>
        <w:tc>
          <w:tcPr>
            <w:tcW w:w="5980" w:type="dxa"/>
            <w:tcBorders>
              <w:left w:val="nil"/>
              <w:right w:val="nil"/>
            </w:tcBorders>
          </w:tcPr>
          <w:p w14:paraId="2C7A3926"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Give an overall interpretation of the results, considering objectives, limitations, results from similar studies, and other relevant evidence.</w:t>
            </w:r>
          </w:p>
        </w:tc>
        <w:tc>
          <w:tcPr>
            <w:tcW w:w="992" w:type="dxa"/>
            <w:tcBorders>
              <w:left w:val="nil"/>
              <w:right w:val="nil"/>
            </w:tcBorders>
          </w:tcPr>
          <w:p w14:paraId="67EF284A"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0717762A" w14:textId="77777777">
        <w:tc>
          <w:tcPr>
            <w:tcW w:w="1562" w:type="dxa"/>
            <w:tcBorders>
              <w:left w:val="nil"/>
              <w:right w:val="nil"/>
            </w:tcBorders>
          </w:tcPr>
          <w:p w14:paraId="081EB0F6"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Implications</w:t>
            </w:r>
          </w:p>
        </w:tc>
        <w:tc>
          <w:tcPr>
            <w:tcW w:w="680" w:type="dxa"/>
            <w:tcBorders>
              <w:left w:val="nil"/>
              <w:right w:val="nil"/>
            </w:tcBorders>
          </w:tcPr>
          <w:p w14:paraId="1C7794ED"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20</w:t>
            </w:r>
          </w:p>
        </w:tc>
        <w:tc>
          <w:tcPr>
            <w:tcW w:w="5980" w:type="dxa"/>
            <w:tcBorders>
              <w:left w:val="nil"/>
              <w:right w:val="nil"/>
            </w:tcBorders>
          </w:tcPr>
          <w:p w14:paraId="32990D7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Discuss the potential clinical use of the model and implications for future research.</w:t>
            </w:r>
          </w:p>
        </w:tc>
        <w:tc>
          <w:tcPr>
            <w:tcW w:w="992" w:type="dxa"/>
            <w:tcBorders>
              <w:left w:val="nil"/>
              <w:right w:val="nil"/>
            </w:tcBorders>
          </w:tcPr>
          <w:p w14:paraId="34A7092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10</w:t>
            </w:r>
          </w:p>
        </w:tc>
      </w:tr>
      <w:tr w:rsidR="0028431C" w:rsidRPr="0001741F" w14:paraId="307AE7E7" w14:textId="77777777">
        <w:tc>
          <w:tcPr>
            <w:tcW w:w="9214" w:type="dxa"/>
            <w:gridSpan w:val="4"/>
            <w:tcBorders>
              <w:left w:val="nil"/>
              <w:right w:val="nil"/>
            </w:tcBorders>
            <w:shd w:val="clear" w:color="auto" w:fill="D0CECE" w:themeFill="background2" w:themeFillShade="E6"/>
          </w:tcPr>
          <w:p w14:paraId="2A1CDDEF"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Other information</w:t>
            </w:r>
          </w:p>
        </w:tc>
      </w:tr>
      <w:tr w:rsidR="0028431C" w:rsidRPr="0001741F" w14:paraId="6AF55913" w14:textId="77777777">
        <w:tc>
          <w:tcPr>
            <w:tcW w:w="1562" w:type="dxa"/>
            <w:tcBorders>
              <w:left w:val="nil"/>
              <w:right w:val="nil"/>
            </w:tcBorders>
          </w:tcPr>
          <w:p w14:paraId="761F46B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Supplementary information</w:t>
            </w:r>
          </w:p>
        </w:tc>
        <w:tc>
          <w:tcPr>
            <w:tcW w:w="680" w:type="dxa"/>
            <w:tcBorders>
              <w:left w:val="nil"/>
              <w:right w:val="nil"/>
            </w:tcBorders>
          </w:tcPr>
          <w:p w14:paraId="28E96E8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21</w:t>
            </w:r>
          </w:p>
        </w:tc>
        <w:tc>
          <w:tcPr>
            <w:tcW w:w="5980" w:type="dxa"/>
            <w:tcBorders>
              <w:left w:val="nil"/>
              <w:right w:val="nil"/>
            </w:tcBorders>
          </w:tcPr>
          <w:p w14:paraId="1E419E17" w14:textId="77777777" w:rsidR="0028431C" w:rsidRPr="0001741F" w:rsidRDefault="0028431C" w:rsidP="0028431C">
            <w:pPr>
              <w:autoSpaceDE w:val="0"/>
              <w:autoSpaceDN w:val="0"/>
              <w:adjustRightInd w:val="0"/>
              <w:spacing w:after="0" w:line="240" w:lineRule="auto"/>
              <w:rPr>
                <w:rFonts w:ascii="Arial" w:hAnsi="Arial" w:cs="Arial"/>
                <w:sz w:val="20"/>
                <w:szCs w:val="20"/>
              </w:rPr>
            </w:pPr>
            <w:r w:rsidRPr="0001741F">
              <w:rPr>
                <w:rFonts w:ascii="Arial" w:hAnsi="Arial" w:cs="Arial"/>
                <w:sz w:val="20"/>
                <w:szCs w:val="20"/>
              </w:rPr>
              <w:t>Provide information about the availability of supplementary resources, such as study protocol, Web calculator, and datasets.</w:t>
            </w:r>
          </w:p>
        </w:tc>
        <w:tc>
          <w:tcPr>
            <w:tcW w:w="992" w:type="dxa"/>
            <w:tcBorders>
              <w:left w:val="nil"/>
              <w:right w:val="nil"/>
            </w:tcBorders>
          </w:tcPr>
          <w:p w14:paraId="565A8D8E"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6</w:t>
            </w:r>
          </w:p>
        </w:tc>
      </w:tr>
      <w:tr w:rsidR="0028431C" w:rsidRPr="0001741F" w14:paraId="1CCE039A" w14:textId="77777777">
        <w:tc>
          <w:tcPr>
            <w:tcW w:w="1562" w:type="dxa"/>
            <w:tcBorders>
              <w:left w:val="nil"/>
              <w:right w:val="nil"/>
            </w:tcBorders>
          </w:tcPr>
          <w:p w14:paraId="61671B98"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Funding</w:t>
            </w:r>
          </w:p>
        </w:tc>
        <w:tc>
          <w:tcPr>
            <w:tcW w:w="680" w:type="dxa"/>
            <w:tcBorders>
              <w:left w:val="nil"/>
              <w:right w:val="nil"/>
            </w:tcBorders>
          </w:tcPr>
          <w:p w14:paraId="4B9A936C"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22</w:t>
            </w:r>
          </w:p>
        </w:tc>
        <w:tc>
          <w:tcPr>
            <w:tcW w:w="5980" w:type="dxa"/>
            <w:tcBorders>
              <w:left w:val="nil"/>
              <w:right w:val="nil"/>
            </w:tcBorders>
          </w:tcPr>
          <w:p w14:paraId="04168415"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Give the source of funding and the role of the funders for the present study.</w:t>
            </w:r>
          </w:p>
        </w:tc>
        <w:tc>
          <w:tcPr>
            <w:tcW w:w="992" w:type="dxa"/>
            <w:tcBorders>
              <w:left w:val="nil"/>
              <w:right w:val="nil"/>
            </w:tcBorders>
          </w:tcPr>
          <w:p w14:paraId="6ED5D80B" w14:textId="77777777" w:rsidR="0028431C" w:rsidRPr="0001741F" w:rsidRDefault="0028431C" w:rsidP="0028431C">
            <w:pPr>
              <w:spacing w:after="0" w:line="240" w:lineRule="auto"/>
              <w:rPr>
                <w:rFonts w:ascii="Arial" w:hAnsi="Arial" w:cs="Arial"/>
                <w:sz w:val="20"/>
                <w:szCs w:val="20"/>
              </w:rPr>
            </w:pPr>
            <w:r w:rsidRPr="0001741F">
              <w:rPr>
                <w:rFonts w:ascii="Arial" w:hAnsi="Arial" w:cs="Arial"/>
                <w:sz w:val="20"/>
                <w:szCs w:val="20"/>
              </w:rPr>
              <w:t>9</w:t>
            </w:r>
          </w:p>
        </w:tc>
      </w:tr>
    </w:tbl>
    <w:p w14:paraId="266CEA1D" w14:textId="32C1EF8B" w:rsidR="00C311DD" w:rsidRPr="0001741F" w:rsidRDefault="000E582B" w:rsidP="007755B7">
      <w:pPr>
        <w:suppressLineNumbers/>
        <w:spacing w:after="160" w:line="259" w:lineRule="auto"/>
      </w:pPr>
      <w:r w:rsidRPr="0001741F">
        <w:lastRenderedPageBreak/>
        <w:fldChar w:fldCharType="begin"/>
      </w:r>
      <w:r w:rsidR="00B61140" w:rsidRPr="0001741F">
        <w:instrText xml:space="preserve"> ADDIN </w:instrText>
      </w:r>
      <w:r w:rsidRPr="0001741F">
        <w:fldChar w:fldCharType="end"/>
      </w:r>
    </w:p>
    <w:sectPr w:rsidR="00C311DD" w:rsidRPr="0001741F" w:rsidSect="0028431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E4D87" w14:textId="77777777" w:rsidR="00DA66F5" w:rsidRDefault="00DA66F5" w:rsidP="005C01B9">
      <w:pPr>
        <w:spacing w:after="0" w:line="240" w:lineRule="auto"/>
      </w:pPr>
      <w:r>
        <w:separator/>
      </w:r>
    </w:p>
  </w:endnote>
  <w:endnote w:type="continuationSeparator" w:id="0">
    <w:p w14:paraId="25DB934F" w14:textId="77777777" w:rsidR="00DA66F5" w:rsidRDefault="00DA66F5" w:rsidP="005C0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0"/>
    <w:family w:val="roman"/>
    <w:notTrueType/>
    <w:pitch w:val="default"/>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6121254"/>
      <w:docPartObj>
        <w:docPartGallery w:val="Page Numbers (Bottom of Page)"/>
        <w:docPartUnique/>
      </w:docPartObj>
    </w:sdtPr>
    <w:sdtEndPr>
      <w:rPr>
        <w:noProof/>
      </w:rPr>
    </w:sdtEndPr>
    <w:sdtContent>
      <w:p w14:paraId="01BB440C" w14:textId="131A5A57" w:rsidR="00DA66F5" w:rsidRDefault="00DA66F5">
        <w:pPr>
          <w:pStyle w:val="Footer"/>
          <w:jc w:val="right"/>
        </w:pPr>
        <w:r>
          <w:fldChar w:fldCharType="begin"/>
        </w:r>
        <w:r>
          <w:instrText xml:space="preserve"> PAGE   \* MERGEFORMAT </w:instrText>
        </w:r>
        <w:r>
          <w:fldChar w:fldCharType="separate"/>
        </w:r>
        <w:r w:rsidR="00044EBF">
          <w:rPr>
            <w:noProof/>
          </w:rPr>
          <w:t>18</w:t>
        </w:r>
        <w:r>
          <w:rPr>
            <w:noProof/>
          </w:rPr>
          <w:fldChar w:fldCharType="end"/>
        </w:r>
      </w:p>
    </w:sdtContent>
  </w:sdt>
  <w:p w14:paraId="082E3EDA" w14:textId="77777777" w:rsidR="00DA66F5" w:rsidRDefault="00DA6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A8A0BD" w14:textId="77777777" w:rsidR="00DA66F5" w:rsidRDefault="00DA66F5" w:rsidP="005C01B9">
      <w:pPr>
        <w:spacing w:after="0" w:line="240" w:lineRule="auto"/>
      </w:pPr>
      <w:r>
        <w:separator/>
      </w:r>
    </w:p>
  </w:footnote>
  <w:footnote w:type="continuationSeparator" w:id="0">
    <w:p w14:paraId="15706431" w14:textId="77777777" w:rsidR="00DA66F5" w:rsidRDefault="00DA66F5" w:rsidP="005C01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2A57F6"/>
    <w:multiLevelType w:val="hybridMultilevel"/>
    <w:tmpl w:val="3A320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131078" w:nlCheck="1" w:checkStyle="0"/>
  <w:activeWritingStyle w:appName="MSWord" w:lang="en-GB"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SotonMED2016&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szd2dw8etdwpepvr750w2w95xwx0ewedzv&quot;&gt;Literature&lt;record-ids&gt;&lt;item&gt;24&lt;/item&gt;&lt;item&gt;48&lt;/item&gt;&lt;item&gt;90&lt;/item&gt;&lt;item&gt;91&lt;/item&gt;&lt;item&gt;96&lt;/item&gt;&lt;item&gt;101&lt;/item&gt;&lt;item&gt;111&lt;/item&gt;&lt;item&gt;112&lt;/item&gt;&lt;item&gt;119&lt;/item&gt;&lt;item&gt;120&lt;/item&gt;&lt;item&gt;132&lt;/item&gt;&lt;item&gt;144&lt;/item&gt;&lt;item&gt;224&lt;/item&gt;&lt;item&gt;246&lt;/item&gt;&lt;item&gt;247&lt;/item&gt;&lt;item&gt;248&lt;/item&gt;&lt;item&gt;255&lt;/item&gt;&lt;item&gt;256&lt;/item&gt;&lt;item&gt;262&lt;/item&gt;&lt;item&gt;265&lt;/item&gt;&lt;item&gt;268&lt;/item&gt;&lt;item&gt;270&lt;/item&gt;&lt;item&gt;275&lt;/item&gt;&lt;item&gt;276&lt;/item&gt;&lt;item&gt;280&lt;/item&gt;&lt;item&gt;283&lt;/item&gt;&lt;item&gt;292&lt;/item&gt;&lt;item&gt;295&lt;/item&gt;&lt;item&gt;296&lt;/item&gt;&lt;item&gt;299&lt;/item&gt;&lt;item&gt;303&lt;/item&gt;&lt;item&gt;316&lt;/item&gt;&lt;item&gt;317&lt;/item&gt;&lt;item&gt;318&lt;/item&gt;&lt;item&gt;320&lt;/item&gt;&lt;item&gt;321&lt;/item&gt;&lt;item&gt;322&lt;/item&gt;&lt;item&gt;323&lt;/item&gt;&lt;item&gt;325&lt;/item&gt;&lt;item&gt;326&lt;/item&gt;&lt;item&gt;327&lt;/item&gt;&lt;item&gt;329&lt;/item&gt;&lt;item&gt;330&lt;/item&gt;&lt;item&gt;331&lt;/item&gt;&lt;item&gt;332&lt;/item&gt;&lt;item&gt;334&lt;/item&gt;&lt;item&gt;335&lt;/item&gt;&lt;item&gt;383&lt;/item&gt;&lt;item&gt;384&lt;/item&gt;&lt;item&gt;385&lt;/item&gt;&lt;item&gt;386&lt;/item&gt;&lt;item&gt;387&lt;/item&gt;&lt;item&gt;388&lt;/item&gt;&lt;item&gt;389&lt;/item&gt;&lt;item&gt;390&lt;/item&gt;&lt;/record-ids&gt;&lt;/item&gt;&lt;/Libraries&gt;"/>
  </w:docVars>
  <w:rsids>
    <w:rsidRoot w:val="006A2916"/>
    <w:rsid w:val="00004616"/>
    <w:rsid w:val="00011B38"/>
    <w:rsid w:val="00016F79"/>
    <w:rsid w:val="0001741F"/>
    <w:rsid w:val="00020DBC"/>
    <w:rsid w:val="00024511"/>
    <w:rsid w:val="00030574"/>
    <w:rsid w:val="00042A50"/>
    <w:rsid w:val="00044EBF"/>
    <w:rsid w:val="000537FF"/>
    <w:rsid w:val="00055ECD"/>
    <w:rsid w:val="00057CF6"/>
    <w:rsid w:val="00060331"/>
    <w:rsid w:val="00062923"/>
    <w:rsid w:val="0007357C"/>
    <w:rsid w:val="00091819"/>
    <w:rsid w:val="000955BA"/>
    <w:rsid w:val="000A2EF3"/>
    <w:rsid w:val="000B2E85"/>
    <w:rsid w:val="000B430D"/>
    <w:rsid w:val="000B6D5A"/>
    <w:rsid w:val="000D1399"/>
    <w:rsid w:val="000E582B"/>
    <w:rsid w:val="000E67E8"/>
    <w:rsid w:val="000F2DB2"/>
    <w:rsid w:val="000F6335"/>
    <w:rsid w:val="001046A7"/>
    <w:rsid w:val="00105B08"/>
    <w:rsid w:val="00110168"/>
    <w:rsid w:val="001253D4"/>
    <w:rsid w:val="001315C1"/>
    <w:rsid w:val="00131AA2"/>
    <w:rsid w:val="00136927"/>
    <w:rsid w:val="00141E34"/>
    <w:rsid w:val="00144735"/>
    <w:rsid w:val="0015659D"/>
    <w:rsid w:val="001618AF"/>
    <w:rsid w:val="00161ABD"/>
    <w:rsid w:val="0016626D"/>
    <w:rsid w:val="00171213"/>
    <w:rsid w:val="001721D8"/>
    <w:rsid w:val="00176ECC"/>
    <w:rsid w:val="0018186C"/>
    <w:rsid w:val="00194400"/>
    <w:rsid w:val="001A0AC0"/>
    <w:rsid w:val="001B1DDB"/>
    <w:rsid w:val="001B3291"/>
    <w:rsid w:val="001B62FC"/>
    <w:rsid w:val="001B6EB3"/>
    <w:rsid w:val="001B7E4D"/>
    <w:rsid w:val="001C1216"/>
    <w:rsid w:val="001C1CCB"/>
    <w:rsid w:val="0020151B"/>
    <w:rsid w:val="002062F1"/>
    <w:rsid w:val="00213ADC"/>
    <w:rsid w:val="002149A0"/>
    <w:rsid w:val="0022308A"/>
    <w:rsid w:val="0022591C"/>
    <w:rsid w:val="002340EC"/>
    <w:rsid w:val="00235060"/>
    <w:rsid w:val="0023684B"/>
    <w:rsid w:val="002368AD"/>
    <w:rsid w:val="00236EB4"/>
    <w:rsid w:val="00237268"/>
    <w:rsid w:val="00245ECC"/>
    <w:rsid w:val="00251D29"/>
    <w:rsid w:val="00255D26"/>
    <w:rsid w:val="00260F35"/>
    <w:rsid w:val="00266363"/>
    <w:rsid w:val="0026713B"/>
    <w:rsid w:val="00274BC6"/>
    <w:rsid w:val="00280058"/>
    <w:rsid w:val="002830A7"/>
    <w:rsid w:val="0028431C"/>
    <w:rsid w:val="00286095"/>
    <w:rsid w:val="002A4684"/>
    <w:rsid w:val="002A7270"/>
    <w:rsid w:val="002B1D80"/>
    <w:rsid w:val="002B28A3"/>
    <w:rsid w:val="002C1197"/>
    <w:rsid w:val="002C5660"/>
    <w:rsid w:val="002D393B"/>
    <w:rsid w:val="002E5F85"/>
    <w:rsid w:val="002F0BF7"/>
    <w:rsid w:val="002F302D"/>
    <w:rsid w:val="003269CB"/>
    <w:rsid w:val="00332130"/>
    <w:rsid w:val="003352B6"/>
    <w:rsid w:val="00336682"/>
    <w:rsid w:val="003367F1"/>
    <w:rsid w:val="00346B2A"/>
    <w:rsid w:val="003513A2"/>
    <w:rsid w:val="00356410"/>
    <w:rsid w:val="00371DD1"/>
    <w:rsid w:val="00380313"/>
    <w:rsid w:val="00384984"/>
    <w:rsid w:val="00395E67"/>
    <w:rsid w:val="003A21E2"/>
    <w:rsid w:val="003B01FA"/>
    <w:rsid w:val="003B59DC"/>
    <w:rsid w:val="003C539F"/>
    <w:rsid w:val="003D3BBD"/>
    <w:rsid w:val="003E2178"/>
    <w:rsid w:val="003E45F5"/>
    <w:rsid w:val="003F5B3C"/>
    <w:rsid w:val="004030F3"/>
    <w:rsid w:val="00407804"/>
    <w:rsid w:val="00410AD0"/>
    <w:rsid w:val="00411A53"/>
    <w:rsid w:val="00415012"/>
    <w:rsid w:val="004175A4"/>
    <w:rsid w:val="004212D4"/>
    <w:rsid w:val="00422160"/>
    <w:rsid w:val="004234BD"/>
    <w:rsid w:val="004250C4"/>
    <w:rsid w:val="004319D4"/>
    <w:rsid w:val="00436FBD"/>
    <w:rsid w:val="004405E7"/>
    <w:rsid w:val="004459FC"/>
    <w:rsid w:val="00453633"/>
    <w:rsid w:val="00455D08"/>
    <w:rsid w:val="004707F3"/>
    <w:rsid w:val="00472A5B"/>
    <w:rsid w:val="00476941"/>
    <w:rsid w:val="00482F7F"/>
    <w:rsid w:val="004843C6"/>
    <w:rsid w:val="00487221"/>
    <w:rsid w:val="00494310"/>
    <w:rsid w:val="004A352D"/>
    <w:rsid w:val="004A40A0"/>
    <w:rsid w:val="004A788F"/>
    <w:rsid w:val="004B0215"/>
    <w:rsid w:val="004B6741"/>
    <w:rsid w:val="004C6F59"/>
    <w:rsid w:val="004D2D24"/>
    <w:rsid w:val="004D3BF7"/>
    <w:rsid w:val="004D4184"/>
    <w:rsid w:val="004D42CF"/>
    <w:rsid w:val="004D459D"/>
    <w:rsid w:val="004D5556"/>
    <w:rsid w:val="004E5B41"/>
    <w:rsid w:val="004E6E74"/>
    <w:rsid w:val="004F2509"/>
    <w:rsid w:val="004F3322"/>
    <w:rsid w:val="00502BD4"/>
    <w:rsid w:val="00504B61"/>
    <w:rsid w:val="00507D41"/>
    <w:rsid w:val="00507D45"/>
    <w:rsid w:val="005164A4"/>
    <w:rsid w:val="00521CF8"/>
    <w:rsid w:val="00536E41"/>
    <w:rsid w:val="005439D1"/>
    <w:rsid w:val="00551D87"/>
    <w:rsid w:val="00553837"/>
    <w:rsid w:val="00555C5E"/>
    <w:rsid w:val="005620E9"/>
    <w:rsid w:val="00562A32"/>
    <w:rsid w:val="00562EAB"/>
    <w:rsid w:val="0059486F"/>
    <w:rsid w:val="005A0C7F"/>
    <w:rsid w:val="005A0C8C"/>
    <w:rsid w:val="005B2030"/>
    <w:rsid w:val="005B32B3"/>
    <w:rsid w:val="005B61C2"/>
    <w:rsid w:val="005B7251"/>
    <w:rsid w:val="005C01B9"/>
    <w:rsid w:val="005C4CC3"/>
    <w:rsid w:val="005C60DD"/>
    <w:rsid w:val="005D1942"/>
    <w:rsid w:val="005D6723"/>
    <w:rsid w:val="005E7635"/>
    <w:rsid w:val="005F17BB"/>
    <w:rsid w:val="005F2D91"/>
    <w:rsid w:val="005F7C5D"/>
    <w:rsid w:val="005F7C8A"/>
    <w:rsid w:val="0060112C"/>
    <w:rsid w:val="0060139E"/>
    <w:rsid w:val="00614059"/>
    <w:rsid w:val="0061794C"/>
    <w:rsid w:val="00624BB6"/>
    <w:rsid w:val="0064564E"/>
    <w:rsid w:val="00663935"/>
    <w:rsid w:val="00665CFB"/>
    <w:rsid w:val="00671139"/>
    <w:rsid w:val="0067312C"/>
    <w:rsid w:val="006746DB"/>
    <w:rsid w:val="00677005"/>
    <w:rsid w:val="00680274"/>
    <w:rsid w:val="00680F5D"/>
    <w:rsid w:val="00681925"/>
    <w:rsid w:val="00686CD5"/>
    <w:rsid w:val="006932A8"/>
    <w:rsid w:val="006A2916"/>
    <w:rsid w:val="006A2EA7"/>
    <w:rsid w:val="006A5821"/>
    <w:rsid w:val="006B211B"/>
    <w:rsid w:val="006B33E0"/>
    <w:rsid w:val="006C0BC6"/>
    <w:rsid w:val="006C2744"/>
    <w:rsid w:val="006D4A8D"/>
    <w:rsid w:val="006D6A39"/>
    <w:rsid w:val="006F5966"/>
    <w:rsid w:val="006F5E09"/>
    <w:rsid w:val="006F69AA"/>
    <w:rsid w:val="00705941"/>
    <w:rsid w:val="0070698E"/>
    <w:rsid w:val="007235B3"/>
    <w:rsid w:val="00723A18"/>
    <w:rsid w:val="00724BA1"/>
    <w:rsid w:val="00725C1F"/>
    <w:rsid w:val="007267AD"/>
    <w:rsid w:val="00741BFA"/>
    <w:rsid w:val="00745C68"/>
    <w:rsid w:val="00753364"/>
    <w:rsid w:val="0075381B"/>
    <w:rsid w:val="0075512E"/>
    <w:rsid w:val="00766A13"/>
    <w:rsid w:val="00771E99"/>
    <w:rsid w:val="007755B7"/>
    <w:rsid w:val="00777260"/>
    <w:rsid w:val="00781B1A"/>
    <w:rsid w:val="00782FD7"/>
    <w:rsid w:val="00785B87"/>
    <w:rsid w:val="00787336"/>
    <w:rsid w:val="00790733"/>
    <w:rsid w:val="007915B2"/>
    <w:rsid w:val="007957BB"/>
    <w:rsid w:val="007963FC"/>
    <w:rsid w:val="007A2D8F"/>
    <w:rsid w:val="007A3110"/>
    <w:rsid w:val="007A764A"/>
    <w:rsid w:val="007B322B"/>
    <w:rsid w:val="007B36D1"/>
    <w:rsid w:val="007C0CA2"/>
    <w:rsid w:val="007C1715"/>
    <w:rsid w:val="007C3276"/>
    <w:rsid w:val="007C59B1"/>
    <w:rsid w:val="007C7F29"/>
    <w:rsid w:val="007D28AD"/>
    <w:rsid w:val="007D3824"/>
    <w:rsid w:val="007D40D3"/>
    <w:rsid w:val="007E20FE"/>
    <w:rsid w:val="007F1C71"/>
    <w:rsid w:val="007F2723"/>
    <w:rsid w:val="007F60FA"/>
    <w:rsid w:val="00803159"/>
    <w:rsid w:val="0080505F"/>
    <w:rsid w:val="008062C3"/>
    <w:rsid w:val="00807043"/>
    <w:rsid w:val="00807CCA"/>
    <w:rsid w:val="0081206E"/>
    <w:rsid w:val="008275C7"/>
    <w:rsid w:val="00846F9C"/>
    <w:rsid w:val="00851AE4"/>
    <w:rsid w:val="00853E41"/>
    <w:rsid w:val="00854CB1"/>
    <w:rsid w:val="008554C1"/>
    <w:rsid w:val="00862790"/>
    <w:rsid w:val="0087178C"/>
    <w:rsid w:val="00880D16"/>
    <w:rsid w:val="00882B32"/>
    <w:rsid w:val="00884667"/>
    <w:rsid w:val="00887F47"/>
    <w:rsid w:val="00896CC2"/>
    <w:rsid w:val="008A11BD"/>
    <w:rsid w:val="008A6912"/>
    <w:rsid w:val="008A7C21"/>
    <w:rsid w:val="008B2E1E"/>
    <w:rsid w:val="008C182B"/>
    <w:rsid w:val="008D246B"/>
    <w:rsid w:val="008E1553"/>
    <w:rsid w:val="008F1F93"/>
    <w:rsid w:val="0091077D"/>
    <w:rsid w:val="009125F4"/>
    <w:rsid w:val="0091601B"/>
    <w:rsid w:val="00920898"/>
    <w:rsid w:val="00923DE1"/>
    <w:rsid w:val="00925EC9"/>
    <w:rsid w:val="00932E35"/>
    <w:rsid w:val="00933B56"/>
    <w:rsid w:val="00946A43"/>
    <w:rsid w:val="00946EEB"/>
    <w:rsid w:val="00953033"/>
    <w:rsid w:val="00956F90"/>
    <w:rsid w:val="00974BCE"/>
    <w:rsid w:val="00981332"/>
    <w:rsid w:val="009855C9"/>
    <w:rsid w:val="0098582E"/>
    <w:rsid w:val="00992626"/>
    <w:rsid w:val="009A1329"/>
    <w:rsid w:val="009A24E2"/>
    <w:rsid w:val="009B0818"/>
    <w:rsid w:val="009D01DA"/>
    <w:rsid w:val="009D0CBE"/>
    <w:rsid w:val="009E213B"/>
    <w:rsid w:val="009E39CB"/>
    <w:rsid w:val="009E7255"/>
    <w:rsid w:val="009E761C"/>
    <w:rsid w:val="00A02462"/>
    <w:rsid w:val="00A031BB"/>
    <w:rsid w:val="00A078C4"/>
    <w:rsid w:val="00A14849"/>
    <w:rsid w:val="00A2563E"/>
    <w:rsid w:val="00A30573"/>
    <w:rsid w:val="00A33095"/>
    <w:rsid w:val="00A41945"/>
    <w:rsid w:val="00A5476B"/>
    <w:rsid w:val="00A572C7"/>
    <w:rsid w:val="00A6435E"/>
    <w:rsid w:val="00A71470"/>
    <w:rsid w:val="00A75745"/>
    <w:rsid w:val="00A821B3"/>
    <w:rsid w:val="00A83A92"/>
    <w:rsid w:val="00A87479"/>
    <w:rsid w:val="00A932B4"/>
    <w:rsid w:val="00A95E7A"/>
    <w:rsid w:val="00AA3247"/>
    <w:rsid w:val="00AB5767"/>
    <w:rsid w:val="00AC001F"/>
    <w:rsid w:val="00AC15C4"/>
    <w:rsid w:val="00AC2DB5"/>
    <w:rsid w:val="00AE2E90"/>
    <w:rsid w:val="00B02B39"/>
    <w:rsid w:val="00B032A8"/>
    <w:rsid w:val="00B0795A"/>
    <w:rsid w:val="00B201A7"/>
    <w:rsid w:val="00B204B6"/>
    <w:rsid w:val="00B27C5B"/>
    <w:rsid w:val="00B34AFD"/>
    <w:rsid w:val="00B376DA"/>
    <w:rsid w:val="00B54A89"/>
    <w:rsid w:val="00B551AD"/>
    <w:rsid w:val="00B5617F"/>
    <w:rsid w:val="00B61140"/>
    <w:rsid w:val="00B6179D"/>
    <w:rsid w:val="00B61FDF"/>
    <w:rsid w:val="00B7617F"/>
    <w:rsid w:val="00B82826"/>
    <w:rsid w:val="00B83059"/>
    <w:rsid w:val="00B8636C"/>
    <w:rsid w:val="00B86B78"/>
    <w:rsid w:val="00B87465"/>
    <w:rsid w:val="00B927C1"/>
    <w:rsid w:val="00BA4EC0"/>
    <w:rsid w:val="00BA5D03"/>
    <w:rsid w:val="00BB1DBB"/>
    <w:rsid w:val="00BB75DE"/>
    <w:rsid w:val="00BC0968"/>
    <w:rsid w:val="00BC3472"/>
    <w:rsid w:val="00BC7585"/>
    <w:rsid w:val="00BD2EC9"/>
    <w:rsid w:val="00BD726F"/>
    <w:rsid w:val="00BE4114"/>
    <w:rsid w:val="00BF0E63"/>
    <w:rsid w:val="00BF19EF"/>
    <w:rsid w:val="00BF5640"/>
    <w:rsid w:val="00C01972"/>
    <w:rsid w:val="00C0460D"/>
    <w:rsid w:val="00C06FE7"/>
    <w:rsid w:val="00C12329"/>
    <w:rsid w:val="00C13A90"/>
    <w:rsid w:val="00C311DD"/>
    <w:rsid w:val="00C31771"/>
    <w:rsid w:val="00C333EE"/>
    <w:rsid w:val="00C3546C"/>
    <w:rsid w:val="00C403CD"/>
    <w:rsid w:val="00C409D9"/>
    <w:rsid w:val="00C540DD"/>
    <w:rsid w:val="00C57278"/>
    <w:rsid w:val="00C57CCB"/>
    <w:rsid w:val="00C618BD"/>
    <w:rsid w:val="00C74543"/>
    <w:rsid w:val="00C75A83"/>
    <w:rsid w:val="00C81651"/>
    <w:rsid w:val="00C83C2B"/>
    <w:rsid w:val="00C94C70"/>
    <w:rsid w:val="00CA757E"/>
    <w:rsid w:val="00CB0E7C"/>
    <w:rsid w:val="00CB6C7D"/>
    <w:rsid w:val="00CB772C"/>
    <w:rsid w:val="00CC2183"/>
    <w:rsid w:val="00CC28D3"/>
    <w:rsid w:val="00CC2E14"/>
    <w:rsid w:val="00CC77C4"/>
    <w:rsid w:val="00CE20F9"/>
    <w:rsid w:val="00CE3157"/>
    <w:rsid w:val="00CE66D2"/>
    <w:rsid w:val="00CF4498"/>
    <w:rsid w:val="00CF782C"/>
    <w:rsid w:val="00D075EB"/>
    <w:rsid w:val="00D07720"/>
    <w:rsid w:val="00D10089"/>
    <w:rsid w:val="00D15639"/>
    <w:rsid w:val="00D1720E"/>
    <w:rsid w:val="00D22284"/>
    <w:rsid w:val="00D26B94"/>
    <w:rsid w:val="00D26F80"/>
    <w:rsid w:val="00D34191"/>
    <w:rsid w:val="00D445BC"/>
    <w:rsid w:val="00D54FB8"/>
    <w:rsid w:val="00D55E82"/>
    <w:rsid w:val="00D73CFA"/>
    <w:rsid w:val="00D75CF3"/>
    <w:rsid w:val="00D8599C"/>
    <w:rsid w:val="00D85DAC"/>
    <w:rsid w:val="00D93E77"/>
    <w:rsid w:val="00D93F3C"/>
    <w:rsid w:val="00D972CD"/>
    <w:rsid w:val="00DA3114"/>
    <w:rsid w:val="00DA494A"/>
    <w:rsid w:val="00DA65E8"/>
    <w:rsid w:val="00DA66F5"/>
    <w:rsid w:val="00DA7AAE"/>
    <w:rsid w:val="00DB021E"/>
    <w:rsid w:val="00DB09EF"/>
    <w:rsid w:val="00DB1B0D"/>
    <w:rsid w:val="00DB5164"/>
    <w:rsid w:val="00DC0C36"/>
    <w:rsid w:val="00DC6E95"/>
    <w:rsid w:val="00DC7CAA"/>
    <w:rsid w:val="00DD10CD"/>
    <w:rsid w:val="00DD5379"/>
    <w:rsid w:val="00DE01E8"/>
    <w:rsid w:val="00DF3315"/>
    <w:rsid w:val="00E029E3"/>
    <w:rsid w:val="00E11C55"/>
    <w:rsid w:val="00E15903"/>
    <w:rsid w:val="00E206F8"/>
    <w:rsid w:val="00E20D75"/>
    <w:rsid w:val="00E22BF3"/>
    <w:rsid w:val="00E2665C"/>
    <w:rsid w:val="00E31744"/>
    <w:rsid w:val="00E33680"/>
    <w:rsid w:val="00E33752"/>
    <w:rsid w:val="00E33E50"/>
    <w:rsid w:val="00E4184F"/>
    <w:rsid w:val="00E435E9"/>
    <w:rsid w:val="00E5205B"/>
    <w:rsid w:val="00E60E89"/>
    <w:rsid w:val="00E64213"/>
    <w:rsid w:val="00E70D7B"/>
    <w:rsid w:val="00E86560"/>
    <w:rsid w:val="00E865D2"/>
    <w:rsid w:val="00E86EA2"/>
    <w:rsid w:val="00E878DC"/>
    <w:rsid w:val="00EA042D"/>
    <w:rsid w:val="00EA1BC1"/>
    <w:rsid w:val="00EA1CFC"/>
    <w:rsid w:val="00EA245E"/>
    <w:rsid w:val="00EA3276"/>
    <w:rsid w:val="00EB6AC6"/>
    <w:rsid w:val="00EC49D6"/>
    <w:rsid w:val="00EC7509"/>
    <w:rsid w:val="00EE7E4B"/>
    <w:rsid w:val="00EF4EC0"/>
    <w:rsid w:val="00EF7988"/>
    <w:rsid w:val="00F0110D"/>
    <w:rsid w:val="00F02B55"/>
    <w:rsid w:val="00F04202"/>
    <w:rsid w:val="00F05251"/>
    <w:rsid w:val="00F0645C"/>
    <w:rsid w:val="00F1151A"/>
    <w:rsid w:val="00F119D6"/>
    <w:rsid w:val="00F12542"/>
    <w:rsid w:val="00F24F77"/>
    <w:rsid w:val="00F271DC"/>
    <w:rsid w:val="00F30A9A"/>
    <w:rsid w:val="00F33E6E"/>
    <w:rsid w:val="00F374BF"/>
    <w:rsid w:val="00F4237B"/>
    <w:rsid w:val="00F469A8"/>
    <w:rsid w:val="00F5102F"/>
    <w:rsid w:val="00F5312C"/>
    <w:rsid w:val="00F560E2"/>
    <w:rsid w:val="00F60361"/>
    <w:rsid w:val="00F62524"/>
    <w:rsid w:val="00F62724"/>
    <w:rsid w:val="00F91DF5"/>
    <w:rsid w:val="00F961C2"/>
    <w:rsid w:val="00F9761B"/>
    <w:rsid w:val="00FA6387"/>
    <w:rsid w:val="00FA778B"/>
    <w:rsid w:val="00FC640A"/>
    <w:rsid w:val="00FD7482"/>
    <w:rsid w:val="00FE4DF0"/>
    <w:rsid w:val="00FE5722"/>
    <w:rsid w:val="00FE74E6"/>
    <w:rsid w:val="00FE7C29"/>
    <w:rsid w:val="00FF1171"/>
    <w:rsid w:val="00FF1846"/>
    <w:rsid w:val="00FF559E"/>
    <w:rsid w:val="00FF68B3"/>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D35CC"/>
  <w15:docId w15:val="{60BE1F33-9266-4BB2-A00C-1CA0DAEC0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916"/>
    <w:pPr>
      <w:spacing w:after="200" w:line="276" w:lineRule="auto"/>
    </w:pPr>
  </w:style>
  <w:style w:type="paragraph" w:styleId="Heading1">
    <w:name w:val="heading 1"/>
    <w:basedOn w:val="Normal"/>
    <w:link w:val="Heading1Char"/>
    <w:uiPriority w:val="9"/>
    <w:qFormat/>
    <w:rsid w:val="002F0B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916"/>
    <w:pPr>
      <w:ind w:left="720"/>
      <w:contextualSpacing/>
    </w:pPr>
  </w:style>
  <w:style w:type="paragraph" w:customStyle="1" w:styleId="EndNoteBibliographyTitle">
    <w:name w:val="EndNote Bibliography Title"/>
    <w:basedOn w:val="Normal"/>
    <w:link w:val="EndNoteBibliographyTitleChar"/>
    <w:rsid w:val="00DD10CD"/>
    <w:pPr>
      <w:spacing w:after="0"/>
      <w:jc w:val="center"/>
    </w:pPr>
    <w:rPr>
      <w:noProof/>
    </w:rPr>
  </w:style>
  <w:style w:type="character" w:customStyle="1" w:styleId="EndNoteBibliographyTitleChar">
    <w:name w:val="EndNote Bibliography Title Char"/>
    <w:basedOn w:val="DefaultParagraphFont"/>
    <w:link w:val="EndNoteBibliographyTitle"/>
    <w:rsid w:val="00DD10CD"/>
    <w:rPr>
      <w:noProof/>
    </w:rPr>
  </w:style>
  <w:style w:type="paragraph" w:customStyle="1" w:styleId="EndNoteBibliography">
    <w:name w:val="EndNote Bibliography"/>
    <w:basedOn w:val="Normal"/>
    <w:link w:val="EndNoteBibliographyChar"/>
    <w:rsid w:val="00DD10CD"/>
    <w:pPr>
      <w:spacing w:line="240" w:lineRule="auto"/>
    </w:pPr>
    <w:rPr>
      <w:noProof/>
    </w:rPr>
  </w:style>
  <w:style w:type="character" w:customStyle="1" w:styleId="EndNoteBibliographyChar">
    <w:name w:val="EndNote Bibliography Char"/>
    <w:basedOn w:val="DefaultParagraphFont"/>
    <w:link w:val="EndNoteBibliography"/>
    <w:rsid w:val="00DD10CD"/>
    <w:rPr>
      <w:noProof/>
    </w:rPr>
  </w:style>
  <w:style w:type="character" w:styleId="Hyperlink">
    <w:name w:val="Hyperlink"/>
    <w:basedOn w:val="DefaultParagraphFont"/>
    <w:uiPriority w:val="99"/>
    <w:unhideWhenUsed/>
    <w:rsid w:val="00DD10CD"/>
    <w:rPr>
      <w:color w:val="0563C1" w:themeColor="hyperlink"/>
      <w:u w:val="single"/>
    </w:rPr>
  </w:style>
  <w:style w:type="character" w:customStyle="1" w:styleId="Heading1Char">
    <w:name w:val="Heading 1 Char"/>
    <w:basedOn w:val="DefaultParagraphFont"/>
    <w:link w:val="Heading1"/>
    <w:uiPriority w:val="9"/>
    <w:rsid w:val="002F0BF7"/>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2F0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BF7"/>
    <w:rPr>
      <w:rFonts w:ascii="Segoe UI" w:eastAsiaTheme="minorEastAsia" w:hAnsi="Segoe UI" w:cs="Segoe UI"/>
      <w:sz w:val="18"/>
      <w:szCs w:val="18"/>
      <w:lang w:eastAsia="zh-CN"/>
    </w:rPr>
  </w:style>
  <w:style w:type="character" w:styleId="LineNumber">
    <w:name w:val="line number"/>
    <w:basedOn w:val="DefaultParagraphFont"/>
    <w:uiPriority w:val="99"/>
    <w:semiHidden/>
    <w:unhideWhenUsed/>
    <w:rsid w:val="004D459D"/>
  </w:style>
  <w:style w:type="table" w:styleId="TableGrid">
    <w:name w:val="Table Grid"/>
    <w:basedOn w:val="TableNormal"/>
    <w:uiPriority w:val="39"/>
    <w:rsid w:val="00C311D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31C"/>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0058"/>
    <w:rPr>
      <w:sz w:val="16"/>
      <w:szCs w:val="16"/>
    </w:rPr>
  </w:style>
  <w:style w:type="paragraph" w:styleId="CommentText">
    <w:name w:val="annotation text"/>
    <w:basedOn w:val="Normal"/>
    <w:link w:val="CommentTextChar"/>
    <w:uiPriority w:val="99"/>
    <w:semiHidden/>
    <w:unhideWhenUsed/>
    <w:rsid w:val="00280058"/>
    <w:pPr>
      <w:spacing w:line="240" w:lineRule="auto"/>
    </w:pPr>
  </w:style>
  <w:style w:type="character" w:customStyle="1" w:styleId="CommentTextChar">
    <w:name w:val="Comment Text Char"/>
    <w:basedOn w:val="DefaultParagraphFont"/>
    <w:link w:val="CommentText"/>
    <w:uiPriority w:val="99"/>
    <w:semiHidden/>
    <w:rsid w:val="00280058"/>
  </w:style>
  <w:style w:type="paragraph" w:styleId="CommentSubject">
    <w:name w:val="annotation subject"/>
    <w:basedOn w:val="CommentText"/>
    <w:next w:val="CommentText"/>
    <w:link w:val="CommentSubjectChar"/>
    <w:uiPriority w:val="99"/>
    <w:semiHidden/>
    <w:unhideWhenUsed/>
    <w:rsid w:val="00280058"/>
    <w:rPr>
      <w:b/>
      <w:bCs/>
    </w:rPr>
  </w:style>
  <w:style w:type="character" w:customStyle="1" w:styleId="CommentSubjectChar">
    <w:name w:val="Comment Subject Char"/>
    <w:basedOn w:val="CommentTextChar"/>
    <w:link w:val="CommentSubject"/>
    <w:uiPriority w:val="99"/>
    <w:semiHidden/>
    <w:rsid w:val="00280058"/>
    <w:rPr>
      <w:b/>
      <w:bCs/>
    </w:rPr>
  </w:style>
  <w:style w:type="character" w:customStyle="1" w:styleId="maintitle">
    <w:name w:val="maintitle"/>
    <w:basedOn w:val="DefaultParagraphFont"/>
    <w:rsid w:val="0001741F"/>
  </w:style>
  <w:style w:type="paragraph" w:styleId="Header">
    <w:name w:val="header"/>
    <w:basedOn w:val="Normal"/>
    <w:link w:val="HeaderChar"/>
    <w:uiPriority w:val="99"/>
    <w:unhideWhenUsed/>
    <w:rsid w:val="005C01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1B9"/>
  </w:style>
  <w:style w:type="paragraph" w:styleId="Footer">
    <w:name w:val="footer"/>
    <w:basedOn w:val="Normal"/>
    <w:link w:val="FooterChar"/>
    <w:uiPriority w:val="99"/>
    <w:unhideWhenUsed/>
    <w:rsid w:val="005C01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1B9"/>
  </w:style>
  <w:style w:type="paragraph" w:styleId="Revision">
    <w:name w:val="Revision"/>
    <w:hidden/>
    <w:uiPriority w:val="99"/>
    <w:semiHidden/>
    <w:rsid w:val="00213A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623206">
      <w:bodyDiv w:val="1"/>
      <w:marLeft w:val="0"/>
      <w:marRight w:val="0"/>
      <w:marTop w:val="0"/>
      <w:marBottom w:val="0"/>
      <w:divBdr>
        <w:top w:val="none" w:sz="0" w:space="0" w:color="auto"/>
        <w:left w:val="none" w:sz="0" w:space="0" w:color="auto"/>
        <w:bottom w:val="none" w:sz="0" w:space="0" w:color="auto"/>
        <w:right w:val="none" w:sz="0" w:space="0" w:color="auto"/>
      </w:divBdr>
    </w:div>
    <w:div w:id="176820179">
      <w:bodyDiv w:val="1"/>
      <w:marLeft w:val="0"/>
      <w:marRight w:val="0"/>
      <w:marTop w:val="0"/>
      <w:marBottom w:val="0"/>
      <w:divBdr>
        <w:top w:val="none" w:sz="0" w:space="0" w:color="auto"/>
        <w:left w:val="none" w:sz="0" w:space="0" w:color="auto"/>
        <w:bottom w:val="none" w:sz="0" w:space="0" w:color="auto"/>
        <w:right w:val="none" w:sz="0" w:space="0" w:color="auto"/>
      </w:divBdr>
    </w:div>
    <w:div w:id="280576871">
      <w:bodyDiv w:val="1"/>
      <w:marLeft w:val="0"/>
      <w:marRight w:val="0"/>
      <w:marTop w:val="0"/>
      <w:marBottom w:val="0"/>
      <w:divBdr>
        <w:top w:val="none" w:sz="0" w:space="0" w:color="auto"/>
        <w:left w:val="none" w:sz="0" w:space="0" w:color="auto"/>
        <w:bottom w:val="none" w:sz="0" w:space="0" w:color="auto"/>
        <w:right w:val="none" w:sz="0" w:space="0" w:color="auto"/>
      </w:divBdr>
    </w:div>
    <w:div w:id="1117330401">
      <w:bodyDiv w:val="1"/>
      <w:marLeft w:val="0"/>
      <w:marRight w:val="0"/>
      <w:marTop w:val="0"/>
      <w:marBottom w:val="0"/>
      <w:divBdr>
        <w:top w:val="none" w:sz="0" w:space="0" w:color="auto"/>
        <w:left w:val="none" w:sz="0" w:space="0" w:color="auto"/>
        <w:bottom w:val="none" w:sz="0" w:space="0" w:color="auto"/>
        <w:right w:val="none" w:sz="0" w:space="0" w:color="auto"/>
      </w:divBdr>
      <w:divsChild>
        <w:div w:id="1624312076">
          <w:marLeft w:val="0"/>
          <w:marRight w:val="0"/>
          <w:marTop w:val="0"/>
          <w:marBottom w:val="0"/>
          <w:divBdr>
            <w:top w:val="none" w:sz="0" w:space="0" w:color="auto"/>
            <w:left w:val="none" w:sz="0" w:space="0" w:color="auto"/>
            <w:bottom w:val="none" w:sz="0" w:space="0" w:color="auto"/>
            <w:right w:val="none" w:sz="0" w:space="0" w:color="auto"/>
          </w:divBdr>
        </w:div>
        <w:div w:id="424886632">
          <w:marLeft w:val="0"/>
          <w:marRight w:val="0"/>
          <w:marTop w:val="0"/>
          <w:marBottom w:val="0"/>
          <w:divBdr>
            <w:top w:val="none" w:sz="0" w:space="0" w:color="auto"/>
            <w:left w:val="none" w:sz="0" w:space="0" w:color="auto"/>
            <w:bottom w:val="none" w:sz="0" w:space="0" w:color="auto"/>
            <w:right w:val="none" w:sz="0" w:space="0" w:color="auto"/>
          </w:divBdr>
        </w:div>
      </w:divsChild>
    </w:div>
    <w:div w:id="1612277800">
      <w:bodyDiv w:val="1"/>
      <w:marLeft w:val="0"/>
      <w:marRight w:val="0"/>
      <w:marTop w:val="0"/>
      <w:marBottom w:val="0"/>
      <w:divBdr>
        <w:top w:val="none" w:sz="0" w:space="0" w:color="auto"/>
        <w:left w:val="none" w:sz="0" w:space="0" w:color="auto"/>
        <w:bottom w:val="none" w:sz="0" w:space="0" w:color="auto"/>
        <w:right w:val="none" w:sz="0" w:space="0" w:color="auto"/>
      </w:divBdr>
    </w:div>
    <w:div w:id="1631859991">
      <w:bodyDiv w:val="1"/>
      <w:marLeft w:val="0"/>
      <w:marRight w:val="0"/>
      <w:marTop w:val="0"/>
      <w:marBottom w:val="0"/>
      <w:divBdr>
        <w:top w:val="none" w:sz="0" w:space="0" w:color="auto"/>
        <w:left w:val="none" w:sz="0" w:space="0" w:color="auto"/>
        <w:bottom w:val="none" w:sz="0" w:space="0" w:color="auto"/>
        <w:right w:val="none" w:sz="0" w:space="0" w:color="auto"/>
      </w:divBdr>
    </w:div>
    <w:div w:id="1789856215">
      <w:bodyDiv w:val="1"/>
      <w:marLeft w:val="0"/>
      <w:marRight w:val="0"/>
      <w:marTop w:val="0"/>
      <w:marBottom w:val="0"/>
      <w:divBdr>
        <w:top w:val="none" w:sz="0" w:space="0" w:color="auto"/>
        <w:left w:val="none" w:sz="0" w:space="0" w:color="auto"/>
        <w:bottom w:val="none" w:sz="0" w:space="0" w:color="auto"/>
        <w:right w:val="none" w:sz="0" w:space="0" w:color="auto"/>
      </w:divBdr>
    </w:div>
    <w:div w:id="2106917354">
      <w:bodyDiv w:val="1"/>
      <w:marLeft w:val="0"/>
      <w:marRight w:val="0"/>
      <w:marTop w:val="0"/>
      <w:marBottom w:val="0"/>
      <w:divBdr>
        <w:top w:val="none" w:sz="0" w:space="0" w:color="auto"/>
        <w:left w:val="none" w:sz="0" w:space="0" w:color="auto"/>
        <w:bottom w:val="none" w:sz="0" w:space="0" w:color="auto"/>
        <w:right w:val="none" w:sz="0" w:space="0" w:color="auto"/>
      </w:divBdr>
      <w:divsChild>
        <w:div w:id="72555898">
          <w:marLeft w:val="0"/>
          <w:marRight w:val="0"/>
          <w:marTop w:val="0"/>
          <w:marBottom w:val="0"/>
          <w:divBdr>
            <w:top w:val="none" w:sz="0" w:space="0" w:color="auto"/>
            <w:left w:val="none" w:sz="0" w:space="0" w:color="auto"/>
            <w:bottom w:val="none" w:sz="0" w:space="0" w:color="auto"/>
            <w:right w:val="none" w:sz="0" w:space="0" w:color="auto"/>
          </w:divBdr>
        </w:div>
        <w:div w:id="1701853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dietphysicalactivity/childhood/e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C1DB1-8E54-434C-B3D0-38AE2A3B3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6925</Words>
  <Characters>96478</Characters>
  <Application>Microsoft Office Word</Application>
  <DocSecurity>4</DocSecurity>
  <Lines>803</Lines>
  <Paragraphs>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1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iauddeen N.</dc:creator>
  <cp:lastModifiedBy>Alwan N.A.</cp:lastModifiedBy>
  <cp:revision>2</cp:revision>
  <dcterms:created xsi:type="dcterms:W3CDTF">2017-10-02T17:22:00Z</dcterms:created>
  <dcterms:modified xsi:type="dcterms:W3CDTF">2017-10-02T17:22:00Z</dcterms:modified>
</cp:coreProperties>
</file>